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0B602A" w14:textId="77777777" w:rsidR="00F13C87" w:rsidRDefault="00F13C87" w:rsidP="003E51A3">
      <w:pPr>
        <w:pStyle w:val="Heading1"/>
        <w:spacing w:before="0" w:after="240" w:line="240" w:lineRule="auto"/>
      </w:pPr>
      <w:bookmarkStart w:id="0" w:name="_GoBack"/>
      <w:bookmarkEnd w:id="0"/>
      <w:r w:rsidRPr="00D3061D">
        <w:t xml:space="preserve">Combined </w:t>
      </w:r>
      <w:r>
        <w:t>patterns</w:t>
      </w:r>
      <w:r w:rsidRPr="00D3061D">
        <w:t xml:space="preserve"> of tobacco and cannabis</w:t>
      </w:r>
      <w:r>
        <w:t xml:space="preserve"> use</w:t>
      </w:r>
      <w:r w:rsidRPr="00D3061D">
        <w:t xml:space="preserve"> in adolescence and their association with psychotic experiences: a longitudinal analysis</w:t>
      </w:r>
      <w:r>
        <w:t xml:space="preserve"> </w:t>
      </w:r>
    </w:p>
    <w:p w14:paraId="3C0B0C8B" w14:textId="05109E4E" w:rsidR="00312CA4" w:rsidRPr="005920FA" w:rsidRDefault="00312CA4" w:rsidP="003E51A3">
      <w:pPr>
        <w:pStyle w:val="authorsaffiliations"/>
        <w:spacing w:line="360" w:lineRule="auto"/>
        <w:jc w:val="left"/>
      </w:pPr>
      <w:r w:rsidRPr="005920FA">
        <w:t>Hannah J</w:t>
      </w:r>
      <w:r w:rsidR="00F10158" w:rsidRPr="005920FA">
        <w:t>.</w:t>
      </w:r>
      <w:r w:rsidRPr="005920FA">
        <w:t xml:space="preserve"> Jones</w:t>
      </w:r>
      <w:r w:rsidR="00F10158" w:rsidRPr="005920FA">
        <w:t>,</w:t>
      </w:r>
      <w:r w:rsidR="00723AB2" w:rsidRPr="005920FA">
        <w:t xml:space="preserve"> PhD</w:t>
      </w:r>
      <w:r w:rsidRPr="005920FA">
        <w:rPr>
          <w:vertAlign w:val="superscript"/>
        </w:rPr>
        <w:t>1,2</w:t>
      </w:r>
      <w:r w:rsidR="004023A6" w:rsidRPr="005920FA">
        <w:t>; Suz</w:t>
      </w:r>
      <w:r w:rsidR="00011F08" w:rsidRPr="005920FA">
        <w:t>anne H.</w:t>
      </w:r>
      <w:r w:rsidR="004023A6" w:rsidRPr="005920FA">
        <w:t xml:space="preserve"> Gage</w:t>
      </w:r>
      <w:r w:rsidR="00E56D69">
        <w:t>, PhD</w:t>
      </w:r>
      <w:r w:rsidR="00821A69" w:rsidRPr="005920FA">
        <w:rPr>
          <w:vertAlign w:val="superscript"/>
        </w:rPr>
        <w:t>3</w:t>
      </w:r>
      <w:r w:rsidR="004023A6" w:rsidRPr="005920FA">
        <w:t>; Jon Heron</w:t>
      </w:r>
      <w:r w:rsidR="00E56D69">
        <w:t>, PhD</w:t>
      </w:r>
      <w:r w:rsidR="00821A69" w:rsidRPr="005920FA">
        <w:rPr>
          <w:vertAlign w:val="superscript"/>
        </w:rPr>
        <w:t>1</w:t>
      </w:r>
      <w:r w:rsidR="004023A6" w:rsidRPr="005920FA">
        <w:t xml:space="preserve">; </w:t>
      </w:r>
      <w:r w:rsidR="004B6AF5" w:rsidRPr="005920FA">
        <w:t>Matthew Hickman PhD</w:t>
      </w:r>
      <w:r w:rsidR="004B6AF5" w:rsidRPr="005920FA">
        <w:rPr>
          <w:vertAlign w:val="superscript"/>
        </w:rPr>
        <w:t>1</w:t>
      </w:r>
      <w:r w:rsidR="004B6AF5" w:rsidRPr="005920FA">
        <w:t>; Glyn Lewis</w:t>
      </w:r>
      <w:r w:rsidR="00E56D69">
        <w:t>, PhD</w:t>
      </w:r>
      <w:r w:rsidR="004B6AF5" w:rsidRPr="005920FA">
        <w:rPr>
          <w:vertAlign w:val="superscript"/>
        </w:rPr>
        <w:t>5</w:t>
      </w:r>
      <w:r w:rsidR="004B6AF5" w:rsidRPr="005920FA">
        <w:t xml:space="preserve">; </w:t>
      </w:r>
      <w:r w:rsidR="004023A6" w:rsidRPr="005920FA">
        <w:t xml:space="preserve">Marcus </w:t>
      </w:r>
      <w:r w:rsidR="00C71718" w:rsidRPr="005920FA">
        <w:t xml:space="preserve">R </w:t>
      </w:r>
      <w:proofErr w:type="spellStart"/>
      <w:r w:rsidR="004023A6" w:rsidRPr="005920FA">
        <w:t>Munaf</w:t>
      </w:r>
      <w:r w:rsidR="00C71718" w:rsidRPr="005920FA">
        <w:t>ò</w:t>
      </w:r>
      <w:proofErr w:type="spellEnd"/>
      <w:r w:rsidR="00E56D69">
        <w:t>, PhD</w:t>
      </w:r>
      <w:r w:rsidR="0016647B" w:rsidRPr="005920FA">
        <w:rPr>
          <w:vertAlign w:val="superscript"/>
        </w:rPr>
        <w:t>2,</w:t>
      </w:r>
      <w:r w:rsidR="00011F08" w:rsidRPr="005920FA">
        <w:rPr>
          <w:vertAlign w:val="superscript"/>
        </w:rPr>
        <w:t>4</w:t>
      </w:r>
      <w:r w:rsidR="004023A6" w:rsidRPr="005920FA">
        <w:t>; Stanley Zammit</w:t>
      </w:r>
      <w:r w:rsidR="00E56D69">
        <w:t xml:space="preserve">, </w:t>
      </w:r>
      <w:proofErr w:type="spellStart"/>
      <w:r w:rsidR="00E56D69" w:rsidRPr="00E56D69">
        <w:t>MRCPsych</w:t>
      </w:r>
      <w:proofErr w:type="spellEnd"/>
      <w:r w:rsidR="00E56D69" w:rsidRPr="00E56D69">
        <w:t>, PhD</w:t>
      </w:r>
      <w:r w:rsidR="004B6AF5" w:rsidRPr="005920FA">
        <w:rPr>
          <w:vertAlign w:val="superscript"/>
        </w:rPr>
        <w:t>1,6</w:t>
      </w:r>
    </w:p>
    <w:p w14:paraId="15158435" w14:textId="77777777" w:rsidR="007D7F68" w:rsidRPr="005920FA" w:rsidRDefault="007D7F68" w:rsidP="003E51A3">
      <w:pPr>
        <w:pStyle w:val="authorsaffiliations"/>
        <w:spacing w:line="240" w:lineRule="auto"/>
        <w:jc w:val="left"/>
        <w:rPr>
          <w:sz w:val="20"/>
          <w:szCs w:val="20"/>
        </w:rPr>
      </w:pPr>
    </w:p>
    <w:p w14:paraId="64D2F74B" w14:textId="77777777" w:rsidR="00E770AA" w:rsidRDefault="00E770AA" w:rsidP="003E51A3">
      <w:pPr>
        <w:pStyle w:val="authorsaffiliations"/>
        <w:spacing w:line="240" w:lineRule="auto"/>
        <w:jc w:val="left"/>
        <w:rPr>
          <w:sz w:val="20"/>
          <w:szCs w:val="20"/>
          <w:vertAlign w:val="superscript"/>
        </w:rPr>
      </w:pPr>
      <w:r w:rsidRPr="00E770AA">
        <w:rPr>
          <w:sz w:val="20"/>
          <w:szCs w:val="20"/>
          <w:vertAlign w:val="superscript"/>
        </w:rPr>
        <w:t>1</w:t>
      </w:r>
      <w:r w:rsidRPr="00E770AA">
        <w:rPr>
          <w:sz w:val="20"/>
          <w:szCs w:val="20"/>
        </w:rPr>
        <w:t>Centre for Academic Mental Health, Population Health Sciences, Bristol Medical School, University of Bristol, UK</w:t>
      </w:r>
      <w:r w:rsidRPr="00E770AA">
        <w:rPr>
          <w:sz w:val="20"/>
          <w:szCs w:val="20"/>
          <w:vertAlign w:val="superscript"/>
        </w:rPr>
        <w:t xml:space="preserve"> </w:t>
      </w:r>
    </w:p>
    <w:p w14:paraId="36FA33AF" w14:textId="1C46D7D6" w:rsidR="00A80322" w:rsidRPr="005920FA" w:rsidRDefault="00312CA4" w:rsidP="003E51A3">
      <w:pPr>
        <w:pStyle w:val="authorsaffiliations"/>
        <w:spacing w:line="240" w:lineRule="auto"/>
        <w:jc w:val="left"/>
        <w:rPr>
          <w:sz w:val="20"/>
          <w:szCs w:val="20"/>
        </w:rPr>
      </w:pPr>
      <w:r w:rsidRPr="005920FA">
        <w:rPr>
          <w:sz w:val="20"/>
          <w:szCs w:val="20"/>
          <w:vertAlign w:val="superscript"/>
        </w:rPr>
        <w:t>2</w:t>
      </w:r>
      <w:r w:rsidR="00D972DA" w:rsidRPr="005920FA">
        <w:rPr>
          <w:sz w:val="20"/>
          <w:szCs w:val="20"/>
        </w:rPr>
        <w:t>Medical Research Centre (</w:t>
      </w:r>
      <w:r w:rsidRPr="005920FA">
        <w:rPr>
          <w:sz w:val="20"/>
          <w:szCs w:val="20"/>
        </w:rPr>
        <w:t>MRC</w:t>
      </w:r>
      <w:r w:rsidR="00D972DA" w:rsidRPr="005920FA">
        <w:rPr>
          <w:sz w:val="20"/>
          <w:szCs w:val="20"/>
        </w:rPr>
        <w:t>)</w:t>
      </w:r>
      <w:r w:rsidRPr="005920FA">
        <w:rPr>
          <w:sz w:val="20"/>
          <w:szCs w:val="20"/>
        </w:rPr>
        <w:t xml:space="preserve"> Integrative Epidemiology Unit</w:t>
      </w:r>
      <w:r w:rsidR="00D972DA" w:rsidRPr="005920FA">
        <w:rPr>
          <w:sz w:val="20"/>
          <w:szCs w:val="20"/>
        </w:rPr>
        <w:t xml:space="preserve"> (IEU)</w:t>
      </w:r>
      <w:r w:rsidRPr="005920FA">
        <w:rPr>
          <w:sz w:val="20"/>
          <w:szCs w:val="20"/>
        </w:rPr>
        <w:t>, University of Bristol</w:t>
      </w:r>
      <w:r w:rsidR="004625F6" w:rsidRPr="005920FA">
        <w:rPr>
          <w:sz w:val="20"/>
          <w:szCs w:val="20"/>
        </w:rPr>
        <w:t>, UK</w:t>
      </w:r>
    </w:p>
    <w:p w14:paraId="230D853C" w14:textId="7DD69190" w:rsidR="00011F08" w:rsidRPr="005920FA" w:rsidRDefault="00011F08" w:rsidP="003E51A3">
      <w:pPr>
        <w:pStyle w:val="authorsaffiliations"/>
        <w:spacing w:line="240" w:lineRule="auto"/>
        <w:jc w:val="left"/>
        <w:rPr>
          <w:sz w:val="20"/>
          <w:szCs w:val="20"/>
        </w:rPr>
      </w:pPr>
      <w:r w:rsidRPr="005920FA">
        <w:rPr>
          <w:sz w:val="20"/>
          <w:szCs w:val="20"/>
          <w:vertAlign w:val="superscript"/>
        </w:rPr>
        <w:t>3</w:t>
      </w:r>
      <w:r w:rsidRPr="005920FA">
        <w:rPr>
          <w:sz w:val="20"/>
          <w:szCs w:val="20"/>
        </w:rPr>
        <w:t>Department of Psychological Science</w:t>
      </w:r>
      <w:r w:rsidR="003E52D3">
        <w:rPr>
          <w:sz w:val="20"/>
          <w:szCs w:val="20"/>
        </w:rPr>
        <w:t>s</w:t>
      </w:r>
      <w:r w:rsidRPr="005920FA">
        <w:rPr>
          <w:sz w:val="20"/>
          <w:szCs w:val="20"/>
        </w:rPr>
        <w:t>, University of Liverpool, UK</w:t>
      </w:r>
    </w:p>
    <w:p w14:paraId="7995EB1D" w14:textId="4E681486" w:rsidR="002B33CB" w:rsidRPr="005920FA" w:rsidRDefault="00011F08" w:rsidP="003E51A3">
      <w:pPr>
        <w:pStyle w:val="authorsaffiliations"/>
        <w:jc w:val="left"/>
        <w:rPr>
          <w:sz w:val="20"/>
        </w:rPr>
      </w:pPr>
      <w:r w:rsidRPr="005920FA">
        <w:rPr>
          <w:sz w:val="20"/>
          <w:vertAlign w:val="superscript"/>
        </w:rPr>
        <w:t>4</w:t>
      </w:r>
      <w:r w:rsidR="002B33CB" w:rsidRPr="005920FA">
        <w:rPr>
          <w:sz w:val="20"/>
        </w:rPr>
        <w:t>UK Centre for Tobacco and Alcohol Studies, School of Experimental Psychology, University of Bristol</w:t>
      </w:r>
      <w:r w:rsidR="004625F6" w:rsidRPr="005920FA">
        <w:rPr>
          <w:sz w:val="20"/>
        </w:rPr>
        <w:t>, UK</w:t>
      </w:r>
    </w:p>
    <w:p w14:paraId="6513FDB9" w14:textId="7A917071" w:rsidR="004B6AF5" w:rsidRPr="005920FA" w:rsidRDefault="004B6AF5" w:rsidP="003E51A3">
      <w:pPr>
        <w:pStyle w:val="authorsaffiliations"/>
        <w:jc w:val="left"/>
        <w:rPr>
          <w:sz w:val="20"/>
        </w:rPr>
      </w:pPr>
      <w:r w:rsidRPr="005920FA">
        <w:rPr>
          <w:sz w:val="20"/>
          <w:vertAlign w:val="superscript"/>
        </w:rPr>
        <w:t>5</w:t>
      </w:r>
      <w:r w:rsidR="00805E54" w:rsidRPr="005920FA">
        <w:rPr>
          <w:sz w:val="20"/>
        </w:rPr>
        <w:t>Division of Psychiatry, University College London, London, UK</w:t>
      </w:r>
    </w:p>
    <w:p w14:paraId="31DFDC66" w14:textId="5D9BCA85" w:rsidR="00821A69" w:rsidRPr="005920FA" w:rsidRDefault="004B6AF5" w:rsidP="003E51A3">
      <w:pPr>
        <w:pStyle w:val="authorsaffiliations"/>
        <w:spacing w:line="240" w:lineRule="auto"/>
        <w:jc w:val="left"/>
        <w:rPr>
          <w:sz w:val="20"/>
          <w:szCs w:val="20"/>
        </w:rPr>
      </w:pPr>
      <w:r w:rsidRPr="005920FA">
        <w:rPr>
          <w:sz w:val="20"/>
          <w:szCs w:val="20"/>
          <w:vertAlign w:val="superscript"/>
        </w:rPr>
        <w:t>6</w:t>
      </w:r>
      <w:r w:rsidR="00821A69" w:rsidRPr="005920FA">
        <w:rPr>
          <w:sz w:val="20"/>
          <w:szCs w:val="20"/>
        </w:rPr>
        <w:t xml:space="preserve">MRC Centre for Neuropsychiatric Genetics and Genomics, </w:t>
      </w:r>
      <w:r w:rsidR="000C7FDA" w:rsidRPr="005920FA">
        <w:rPr>
          <w:sz w:val="20"/>
          <w:szCs w:val="20"/>
        </w:rPr>
        <w:t xml:space="preserve">Division </w:t>
      </w:r>
      <w:r w:rsidR="00821A69" w:rsidRPr="005920FA">
        <w:rPr>
          <w:sz w:val="20"/>
          <w:szCs w:val="20"/>
        </w:rPr>
        <w:t>of Psychological Medicine and Clinical Neurosciences, Cardiff University School of Medicine, Cardiff, UK</w:t>
      </w:r>
    </w:p>
    <w:p w14:paraId="06F5A464" w14:textId="372D3F20" w:rsidR="003F42AC" w:rsidRPr="005920FA" w:rsidRDefault="003F42AC" w:rsidP="003E51A3">
      <w:pPr>
        <w:pStyle w:val="authorsaffiliations"/>
        <w:spacing w:line="240" w:lineRule="auto"/>
        <w:jc w:val="left"/>
      </w:pPr>
      <w:r w:rsidRPr="005920FA">
        <w:rPr>
          <w:b/>
        </w:rPr>
        <w:t>Corresponding author:</w:t>
      </w:r>
      <w:r w:rsidRPr="005920FA">
        <w:t xml:space="preserve"> Hannah J. Jones, PhD; </w:t>
      </w:r>
      <w:r w:rsidR="005D66F8" w:rsidRPr="005D66F8">
        <w:t>Population Health Sciences, Bristol Medical School</w:t>
      </w:r>
      <w:r w:rsidRPr="005920FA">
        <w:t xml:space="preserve">, </w:t>
      </w:r>
      <w:r w:rsidR="00E04247" w:rsidRPr="005920FA">
        <w:t xml:space="preserve">University of Bristol, </w:t>
      </w:r>
      <w:r w:rsidRPr="005920FA">
        <w:t xml:space="preserve">Oakfield House, Oakfield Grove, </w:t>
      </w:r>
      <w:r w:rsidR="00E04247" w:rsidRPr="005920FA">
        <w:t>Bristol, UK (</w:t>
      </w:r>
      <w:hyperlink r:id="rId8" w:history="1">
        <w:r w:rsidR="00C71718" w:rsidRPr="005920FA">
          <w:rPr>
            <w:rStyle w:val="Hyperlink"/>
          </w:rPr>
          <w:t>hannah.jones@bristol.ac.uk</w:t>
        </w:r>
      </w:hyperlink>
      <w:r w:rsidR="00E04247" w:rsidRPr="005920FA">
        <w:t>)</w:t>
      </w:r>
    </w:p>
    <w:p w14:paraId="653C36D8" w14:textId="77777777" w:rsidR="00CF651F" w:rsidRPr="005920FA" w:rsidRDefault="00CF651F" w:rsidP="003E51A3">
      <w:pPr>
        <w:pStyle w:val="authorsaffiliations"/>
        <w:jc w:val="left"/>
        <w:rPr>
          <w:b/>
          <w:sz w:val="24"/>
          <w:szCs w:val="24"/>
        </w:rPr>
      </w:pPr>
    </w:p>
    <w:p w14:paraId="4212BA2A" w14:textId="18FD1656" w:rsidR="001508E6" w:rsidRPr="001508E6" w:rsidRDefault="001508E6" w:rsidP="001508E6">
      <w:pPr>
        <w:pStyle w:val="authorsaffiliations"/>
        <w:jc w:val="left"/>
        <w:rPr>
          <w:b/>
          <w:sz w:val="24"/>
          <w:szCs w:val="24"/>
        </w:rPr>
      </w:pPr>
      <w:r>
        <w:rPr>
          <w:b/>
          <w:sz w:val="24"/>
          <w:szCs w:val="24"/>
        </w:rPr>
        <w:t>D</w:t>
      </w:r>
      <w:r w:rsidRPr="001508E6">
        <w:rPr>
          <w:b/>
          <w:sz w:val="24"/>
          <w:szCs w:val="24"/>
        </w:rPr>
        <w:t>ate of the revision</w:t>
      </w:r>
      <w:r>
        <w:rPr>
          <w:b/>
          <w:sz w:val="24"/>
          <w:szCs w:val="24"/>
        </w:rPr>
        <w:t xml:space="preserve">: </w:t>
      </w:r>
      <w:r w:rsidR="00EE4984">
        <w:rPr>
          <w:b/>
          <w:sz w:val="24"/>
          <w:szCs w:val="24"/>
        </w:rPr>
        <w:t>22</w:t>
      </w:r>
      <w:r w:rsidR="00EE4984" w:rsidRPr="00EE4984">
        <w:rPr>
          <w:b/>
          <w:sz w:val="24"/>
          <w:szCs w:val="24"/>
          <w:vertAlign w:val="superscript"/>
        </w:rPr>
        <w:t>nd</w:t>
      </w:r>
      <w:r w:rsidR="00EE4984">
        <w:rPr>
          <w:b/>
          <w:sz w:val="24"/>
          <w:szCs w:val="24"/>
        </w:rPr>
        <w:t xml:space="preserve"> November </w:t>
      </w:r>
      <w:r>
        <w:rPr>
          <w:b/>
          <w:sz w:val="24"/>
          <w:szCs w:val="24"/>
        </w:rPr>
        <w:t>2017</w:t>
      </w:r>
    </w:p>
    <w:p w14:paraId="5AE6C7AC" w14:textId="1231758A" w:rsidR="002B13E9" w:rsidRPr="005920FA" w:rsidRDefault="008F7558" w:rsidP="003E51A3">
      <w:pPr>
        <w:pStyle w:val="authorsaffiliations"/>
        <w:jc w:val="left"/>
      </w:pPr>
      <w:r>
        <w:rPr>
          <w:b/>
          <w:sz w:val="24"/>
          <w:szCs w:val="24"/>
        </w:rPr>
        <w:t>Manuscript</w:t>
      </w:r>
      <w:r w:rsidR="000E5BEC" w:rsidRPr="005920FA">
        <w:rPr>
          <w:b/>
          <w:sz w:val="24"/>
          <w:szCs w:val="24"/>
        </w:rPr>
        <w:t xml:space="preserve"> word count: </w:t>
      </w:r>
      <w:r w:rsidR="00EE4984">
        <w:rPr>
          <w:b/>
          <w:sz w:val="24"/>
          <w:szCs w:val="24"/>
        </w:rPr>
        <w:t>303</w:t>
      </w:r>
      <w:r w:rsidR="00DC1802">
        <w:rPr>
          <w:b/>
          <w:sz w:val="24"/>
          <w:szCs w:val="24"/>
        </w:rPr>
        <w:t>3</w:t>
      </w:r>
    </w:p>
    <w:p w14:paraId="26C7056A" w14:textId="1FDBD11E" w:rsidR="008F7558" w:rsidRDefault="008F7558">
      <w:pPr>
        <w:spacing w:after="200" w:line="276" w:lineRule="auto"/>
        <w:rPr>
          <w:rFonts w:asciiTheme="majorHAnsi" w:eastAsiaTheme="majorEastAsia" w:hAnsiTheme="majorHAnsi" w:cstheme="majorBidi"/>
          <w:sz w:val="32"/>
          <w:szCs w:val="32"/>
        </w:rPr>
      </w:pPr>
      <w:r>
        <w:rPr>
          <w:rFonts w:asciiTheme="majorHAnsi" w:eastAsiaTheme="majorEastAsia" w:hAnsiTheme="majorHAnsi" w:cstheme="majorBidi"/>
          <w:sz w:val="32"/>
          <w:szCs w:val="32"/>
        </w:rPr>
        <w:br w:type="page"/>
      </w:r>
    </w:p>
    <w:p w14:paraId="5C6247C7" w14:textId="77777777" w:rsidR="008F7558" w:rsidRDefault="008F7558" w:rsidP="003E51A3">
      <w:pPr>
        <w:pStyle w:val="Heading1"/>
      </w:pPr>
      <w:r>
        <w:lastRenderedPageBreak/>
        <w:t>Key Points</w:t>
      </w:r>
    </w:p>
    <w:p w14:paraId="59B7122B" w14:textId="720AA86E" w:rsidR="00B47726" w:rsidRDefault="008F7558" w:rsidP="003E51A3">
      <w:pPr>
        <w:pStyle w:val="abstract"/>
        <w:jc w:val="left"/>
      </w:pPr>
      <w:r w:rsidRPr="00B342F9">
        <w:rPr>
          <w:b/>
        </w:rPr>
        <w:t>Question:</w:t>
      </w:r>
      <w:r>
        <w:t xml:space="preserve"> H</w:t>
      </w:r>
      <w:r w:rsidRPr="00B342F9">
        <w:t xml:space="preserve">ow </w:t>
      </w:r>
      <w:r>
        <w:t>do</w:t>
      </w:r>
      <w:r w:rsidR="00B47726">
        <w:t xml:space="preserve"> patterns of </w:t>
      </w:r>
      <w:r w:rsidR="000E18AB">
        <w:t xml:space="preserve">adolescent </w:t>
      </w:r>
      <w:r w:rsidR="00B47726">
        <w:t xml:space="preserve">cigarette and cannabis use </w:t>
      </w:r>
      <w:r w:rsidR="00316708">
        <w:t>relate to subsequent onset of psychotic experiences?</w:t>
      </w:r>
    </w:p>
    <w:p w14:paraId="238275FE" w14:textId="33861624" w:rsidR="00316708" w:rsidRDefault="008F7558" w:rsidP="003E51A3">
      <w:pPr>
        <w:pStyle w:val="abstract"/>
        <w:jc w:val="left"/>
      </w:pPr>
      <w:r w:rsidRPr="00B342F9">
        <w:rPr>
          <w:b/>
        </w:rPr>
        <w:t>Findings:</w:t>
      </w:r>
      <w:r>
        <w:t xml:space="preserve"> In this</w:t>
      </w:r>
      <w:r w:rsidRPr="00B342F9">
        <w:t xml:space="preserve"> </w:t>
      </w:r>
      <w:r>
        <w:t xml:space="preserve">birth </w:t>
      </w:r>
      <w:r w:rsidRPr="00B342F9">
        <w:t xml:space="preserve">cohort study of </w:t>
      </w:r>
      <w:r w:rsidR="00316708">
        <w:t>3,328</w:t>
      </w:r>
      <w:r w:rsidR="004E3192">
        <w:t>-</w:t>
      </w:r>
      <w:r w:rsidR="00316708">
        <w:t>4,101</w:t>
      </w:r>
      <w:r w:rsidRPr="00B342F9">
        <w:t xml:space="preserve"> adolescents</w:t>
      </w:r>
      <w:r w:rsidR="00316708" w:rsidRPr="00316708">
        <w:t xml:space="preserve"> </w:t>
      </w:r>
      <w:r w:rsidR="00316708">
        <w:t xml:space="preserve">there was strong evidence that </w:t>
      </w:r>
      <w:r w:rsidR="000E18AB">
        <w:t xml:space="preserve">both </w:t>
      </w:r>
      <w:r w:rsidR="00316708">
        <w:t>cannabis</w:t>
      </w:r>
      <w:r w:rsidR="000E18AB">
        <w:t xml:space="preserve"> and </w:t>
      </w:r>
      <w:r w:rsidR="00316708">
        <w:t>cigarette use were associated with subsequent psychotic experiences</w:t>
      </w:r>
      <w:r w:rsidR="001C5C54">
        <w:t xml:space="preserve"> prior to adjusting for confounders</w:t>
      </w:r>
      <w:r w:rsidR="00316708">
        <w:t xml:space="preserve">. </w:t>
      </w:r>
      <w:r w:rsidR="000E18AB">
        <w:t>However, a</w:t>
      </w:r>
      <w:r w:rsidR="00316708" w:rsidRPr="005920FA">
        <w:t>fter adjusting</w:t>
      </w:r>
      <w:r w:rsidR="00316708">
        <w:t>,</w:t>
      </w:r>
      <w:r w:rsidR="00316708" w:rsidRPr="005920FA">
        <w:t xml:space="preserve"> the association</w:t>
      </w:r>
      <w:r w:rsidR="00DC0B88">
        <w:t>s</w:t>
      </w:r>
      <w:r w:rsidR="00316708" w:rsidRPr="005920FA">
        <w:t xml:space="preserve"> </w:t>
      </w:r>
      <w:r w:rsidR="004E3192">
        <w:t>for</w:t>
      </w:r>
      <w:r w:rsidR="00316708" w:rsidRPr="005920FA">
        <w:t xml:space="preserve"> cigarette</w:t>
      </w:r>
      <w:r w:rsidR="00316708">
        <w:t>-</w:t>
      </w:r>
      <w:r w:rsidR="00316708" w:rsidRPr="005920FA">
        <w:t>only use attenuated substantially, whereas those for cannabis use were unchanged.</w:t>
      </w:r>
    </w:p>
    <w:p w14:paraId="3D9A7244" w14:textId="75D28035" w:rsidR="000959FF" w:rsidRPr="005920FA" w:rsidRDefault="008F7558" w:rsidP="003E51A3">
      <w:pPr>
        <w:pStyle w:val="abstract"/>
        <w:jc w:val="left"/>
      </w:pPr>
      <w:r w:rsidRPr="00B342F9">
        <w:rPr>
          <w:b/>
        </w:rPr>
        <w:t>Meaning:</w:t>
      </w:r>
      <w:r>
        <w:t xml:space="preserve"> </w:t>
      </w:r>
      <w:r w:rsidR="00293A0E">
        <w:t>W</w:t>
      </w:r>
      <w:r w:rsidR="000959FF" w:rsidRPr="005920FA">
        <w:t xml:space="preserve">hilst individuals who use either cannabis or cigarettes during adolescence have an increased risk of developing psychotic experiences, epidemiological evidence for </w:t>
      </w:r>
      <w:r w:rsidR="000E18AB">
        <w:t>these</w:t>
      </w:r>
      <w:r w:rsidR="000E18AB" w:rsidRPr="005920FA">
        <w:t xml:space="preserve"> </w:t>
      </w:r>
      <w:r w:rsidR="000959FF" w:rsidRPr="005920FA">
        <w:t xml:space="preserve">being causal is </w:t>
      </w:r>
      <w:r w:rsidR="000E18AB">
        <w:t xml:space="preserve">substantially </w:t>
      </w:r>
      <w:r w:rsidR="000959FF" w:rsidRPr="005920FA">
        <w:t xml:space="preserve">more robust for cannabis than it is for tobacco. </w:t>
      </w:r>
    </w:p>
    <w:p w14:paraId="4EF23FD1" w14:textId="15D8EA1F" w:rsidR="00CF651F" w:rsidRPr="005920FA" w:rsidRDefault="00CF651F" w:rsidP="008F7558">
      <w:pPr>
        <w:pStyle w:val="abstract"/>
        <w:rPr>
          <w:rFonts w:asciiTheme="majorHAnsi" w:eastAsiaTheme="majorEastAsia" w:hAnsiTheme="majorHAnsi" w:cstheme="majorBidi"/>
          <w:sz w:val="32"/>
          <w:szCs w:val="32"/>
        </w:rPr>
      </w:pPr>
    </w:p>
    <w:p w14:paraId="2F2B221B" w14:textId="5A5555CA" w:rsidR="00675704" w:rsidRPr="005920FA" w:rsidRDefault="00675704">
      <w:pPr>
        <w:spacing w:after="200" w:line="276" w:lineRule="auto"/>
        <w:rPr>
          <w:rFonts w:asciiTheme="majorHAnsi" w:eastAsiaTheme="majorEastAsia" w:hAnsiTheme="majorHAnsi" w:cstheme="majorBidi"/>
          <w:sz w:val="32"/>
          <w:szCs w:val="32"/>
        </w:rPr>
      </w:pPr>
      <w:r w:rsidRPr="005920FA">
        <w:br w:type="page"/>
      </w:r>
    </w:p>
    <w:p w14:paraId="7F1A7389" w14:textId="412B19C5" w:rsidR="00312CA4" w:rsidRPr="005920FA" w:rsidRDefault="00312CA4" w:rsidP="003E51A3">
      <w:pPr>
        <w:pStyle w:val="Heading1"/>
      </w:pPr>
      <w:r w:rsidRPr="005920FA">
        <w:lastRenderedPageBreak/>
        <w:t>A</w:t>
      </w:r>
      <w:r w:rsidR="008139AC" w:rsidRPr="005920FA">
        <w:t>bstract</w:t>
      </w:r>
    </w:p>
    <w:p w14:paraId="59B4F277" w14:textId="77777777" w:rsidR="008F7558" w:rsidRDefault="008F7558" w:rsidP="003E51A3">
      <w:pPr>
        <w:pStyle w:val="abstractheading"/>
        <w:jc w:val="left"/>
      </w:pPr>
      <w:r>
        <w:t>Importance</w:t>
      </w:r>
    </w:p>
    <w:p w14:paraId="18C82C93" w14:textId="77777777" w:rsidR="005511A7" w:rsidRPr="005920FA" w:rsidRDefault="005511A7" w:rsidP="003E51A3">
      <w:pPr>
        <w:spacing w:after="240" w:line="360" w:lineRule="auto"/>
      </w:pPr>
      <w:r>
        <w:t>There has been increasing concern about potentially causal effects of tobacco use on psychosis, but epidemiological studies have been less robust in attempts to minimise effects of confounding than studies of cannabis use have been.</w:t>
      </w:r>
    </w:p>
    <w:p w14:paraId="333A01B0" w14:textId="2DDD7EA1" w:rsidR="008F7558" w:rsidRDefault="008F7558" w:rsidP="003E51A3">
      <w:pPr>
        <w:pStyle w:val="abstractheading"/>
        <w:jc w:val="left"/>
      </w:pPr>
      <w:r>
        <w:t>Objective</w:t>
      </w:r>
    </w:p>
    <w:p w14:paraId="254FC114" w14:textId="3A0C2F5B" w:rsidR="005511A7" w:rsidRDefault="005511A7" w:rsidP="003E51A3">
      <w:pPr>
        <w:pStyle w:val="abstract"/>
        <w:jc w:val="left"/>
      </w:pPr>
      <w:r>
        <w:t xml:space="preserve">To </w:t>
      </w:r>
      <w:r w:rsidRPr="005511A7">
        <w:t xml:space="preserve">examine the association of patterns of cigarette and cannabis use with </w:t>
      </w:r>
      <w:r>
        <w:t xml:space="preserve">preceding and </w:t>
      </w:r>
      <w:r w:rsidRPr="005511A7">
        <w:t>subsequent psychotic experiences</w:t>
      </w:r>
      <w:r w:rsidR="00CA7C5A">
        <w:t>,</w:t>
      </w:r>
      <w:r>
        <w:t xml:space="preserve"> and</w:t>
      </w:r>
      <w:r w:rsidRPr="005511A7">
        <w:t xml:space="preserve"> compare patterns of confounding across these </w:t>
      </w:r>
      <w:r>
        <w:t>patterns</w:t>
      </w:r>
      <w:r w:rsidRPr="005511A7">
        <w:t>.</w:t>
      </w:r>
    </w:p>
    <w:p w14:paraId="025152D8" w14:textId="5DAE0F4F" w:rsidR="008F7558" w:rsidRDefault="008F7558" w:rsidP="003E51A3">
      <w:pPr>
        <w:pStyle w:val="abstractheading"/>
        <w:jc w:val="left"/>
        <w:rPr>
          <w:rStyle w:val="Strong"/>
          <w:b/>
          <w:bCs w:val="0"/>
        </w:rPr>
      </w:pPr>
      <w:bookmarkStart w:id="1" w:name="_Hlk499111955"/>
      <w:r w:rsidRPr="00D914F5">
        <w:rPr>
          <w:rStyle w:val="Strong"/>
          <w:b/>
          <w:bCs w:val="0"/>
        </w:rPr>
        <w:t>Design, Setting, and Participants</w:t>
      </w:r>
    </w:p>
    <w:bookmarkEnd w:id="1"/>
    <w:p w14:paraId="742178D2" w14:textId="7AA03B06" w:rsidR="005511A7" w:rsidRPr="00086417" w:rsidRDefault="005511A7" w:rsidP="003E51A3">
      <w:pPr>
        <w:pStyle w:val="abstract"/>
        <w:jc w:val="left"/>
      </w:pPr>
      <w:r>
        <w:t>A cohort</w:t>
      </w:r>
      <w:r w:rsidRPr="00086417">
        <w:t xml:space="preserve"> study of adolescents from the Avon Longitudinal Study of Parents and Children</w:t>
      </w:r>
      <w:r w:rsidR="00F13735">
        <w:t xml:space="preserve"> </w:t>
      </w:r>
      <w:r w:rsidRPr="00086417">
        <w:t>birth cohort</w:t>
      </w:r>
      <w:r w:rsidR="00F82E5C">
        <w:t xml:space="preserve"> initially consisting of</w:t>
      </w:r>
      <w:r w:rsidDel="00F82E5C">
        <w:t xml:space="preserve"> 14,</w:t>
      </w:r>
      <w:r w:rsidRPr="00086417" w:rsidDel="00F82E5C">
        <w:t xml:space="preserve">062 </w:t>
      </w:r>
      <w:r w:rsidR="00F82E5C">
        <w:t xml:space="preserve">children. </w:t>
      </w:r>
      <w:r w:rsidRPr="00086417">
        <w:t xml:space="preserve">Data were collected periodically from September 6, 1990, </w:t>
      </w:r>
      <w:r>
        <w:t>with</w:t>
      </w:r>
      <w:r w:rsidRPr="00086417">
        <w:t xml:space="preserve"> collection ongoing</w:t>
      </w:r>
      <w:r>
        <w:t>, and</w:t>
      </w:r>
      <w:r w:rsidRPr="00086417">
        <w:t xml:space="preserve"> </w:t>
      </w:r>
      <w:proofErr w:type="spellStart"/>
      <w:r w:rsidRPr="00086417">
        <w:t>analyzed</w:t>
      </w:r>
      <w:proofErr w:type="spellEnd"/>
      <w:r w:rsidRPr="00086417">
        <w:t xml:space="preserve"> </w:t>
      </w:r>
      <w:r w:rsidRPr="00990EBE">
        <w:t>from August 8, 2016 to June 14, 2017.</w:t>
      </w:r>
      <w:r w:rsidR="00990EBE" w:rsidRPr="00990EBE">
        <w:t xml:space="preserve"> </w:t>
      </w:r>
      <w:r w:rsidR="00F82E5C">
        <w:t>Cigarette and cannabis use d</w:t>
      </w:r>
      <w:r w:rsidR="00990EBE">
        <w:t xml:space="preserve">ata </w:t>
      </w:r>
      <w:r w:rsidR="00990EBE" w:rsidRPr="005920FA">
        <w:t xml:space="preserve">were summarised using longitudinal latent class analysis </w:t>
      </w:r>
      <w:r w:rsidR="00990EBE" w:rsidRPr="005E7F13">
        <w:t>to identify</w:t>
      </w:r>
      <w:r w:rsidR="00F13735">
        <w:t xml:space="preserve"> longitudinal</w:t>
      </w:r>
      <w:r w:rsidR="00990EBE" w:rsidRPr="005E7F13">
        <w:t xml:space="preserve"> </w:t>
      </w:r>
      <w:r w:rsidR="00F13735">
        <w:t>classes of</w:t>
      </w:r>
      <w:r w:rsidR="00990EBE" w:rsidRPr="005E7F13">
        <w:t xml:space="preserve"> substance use</w:t>
      </w:r>
      <w:r w:rsidR="00990EBE">
        <w:t xml:space="preserve">, </w:t>
      </w:r>
      <w:r w:rsidR="00990EBE" w:rsidRPr="005920FA">
        <w:t xml:space="preserve">and associations between classes and psychotic experiences </w:t>
      </w:r>
      <w:r w:rsidR="001C5C54">
        <w:t>at 18 years</w:t>
      </w:r>
      <w:r w:rsidR="00990EBE">
        <w:t xml:space="preserve"> </w:t>
      </w:r>
      <w:r w:rsidR="00990EBE" w:rsidRPr="005920FA">
        <w:t>were assessed.</w:t>
      </w:r>
    </w:p>
    <w:p w14:paraId="32C1D860" w14:textId="163B8496" w:rsidR="008F7558" w:rsidRPr="00AC6ADA" w:rsidRDefault="008F7558" w:rsidP="003E51A3">
      <w:pPr>
        <w:pStyle w:val="abstractheading"/>
        <w:jc w:val="left"/>
        <w:rPr>
          <w:noProof/>
        </w:rPr>
      </w:pPr>
      <w:r w:rsidRPr="00AC6ADA">
        <w:rPr>
          <w:noProof/>
        </w:rPr>
        <w:t>Exposures</w:t>
      </w:r>
    </w:p>
    <w:p w14:paraId="045A3CF2" w14:textId="18363BF0" w:rsidR="00990EBE" w:rsidRPr="00AC6ADA" w:rsidRDefault="00990EBE" w:rsidP="003E51A3">
      <w:pPr>
        <w:pStyle w:val="abstract"/>
        <w:jc w:val="left"/>
        <w:rPr>
          <w:noProof/>
        </w:rPr>
      </w:pPr>
      <w:r w:rsidRPr="00AC6ADA">
        <w:rPr>
          <w:noProof/>
        </w:rPr>
        <w:t xml:space="preserve">Depending on the analysis model, </w:t>
      </w:r>
      <w:r w:rsidR="00F13735">
        <w:rPr>
          <w:noProof/>
        </w:rPr>
        <w:t>exposures</w:t>
      </w:r>
      <w:r w:rsidR="00F73019" w:rsidRPr="00AC6ADA">
        <w:rPr>
          <w:noProof/>
        </w:rPr>
        <w:t xml:space="preserve"> were </w:t>
      </w:r>
      <w:r w:rsidRPr="00AC6ADA">
        <w:rPr>
          <w:noProof/>
        </w:rPr>
        <w:t xml:space="preserve">longitudinal classes of substance use </w:t>
      </w:r>
      <w:r w:rsidR="00F73019" w:rsidRPr="00AC6ADA">
        <w:rPr>
          <w:noProof/>
        </w:rPr>
        <w:t>or psychotic exper</w:t>
      </w:r>
      <w:r w:rsidR="00085229" w:rsidRPr="00AC6ADA">
        <w:rPr>
          <w:noProof/>
        </w:rPr>
        <w:t>ie</w:t>
      </w:r>
      <w:r w:rsidR="00F73019" w:rsidRPr="00AC6ADA">
        <w:rPr>
          <w:noProof/>
        </w:rPr>
        <w:t>nces at age 12 years.</w:t>
      </w:r>
    </w:p>
    <w:p w14:paraId="1DC1C4A1" w14:textId="77777777" w:rsidR="008F7558" w:rsidRPr="00AC6ADA" w:rsidRDefault="008F7558" w:rsidP="003E51A3">
      <w:pPr>
        <w:pStyle w:val="abstractheading"/>
        <w:jc w:val="left"/>
        <w:rPr>
          <w:noProof/>
        </w:rPr>
      </w:pPr>
      <w:r w:rsidRPr="00AC6ADA">
        <w:rPr>
          <w:noProof/>
        </w:rPr>
        <w:t>Main Outcomes and Measures</w:t>
      </w:r>
    </w:p>
    <w:p w14:paraId="6B6D6768" w14:textId="4A60B052" w:rsidR="00990EBE" w:rsidRPr="00AC6ADA" w:rsidRDefault="005B4840" w:rsidP="003E51A3">
      <w:pPr>
        <w:pStyle w:val="abstract"/>
        <w:jc w:val="left"/>
      </w:pPr>
      <w:r>
        <w:t>L</w:t>
      </w:r>
      <w:r w:rsidRPr="00AC6ADA">
        <w:t>ogistic</w:t>
      </w:r>
      <w:r w:rsidR="00990EBE" w:rsidRPr="00AC6ADA">
        <w:t xml:space="preserve"> regression was used to ex</w:t>
      </w:r>
      <w:r w:rsidR="00085229" w:rsidRPr="00AC6ADA">
        <w:t xml:space="preserve">amine the relationships between </w:t>
      </w:r>
      <w:r w:rsidR="00F82E5C" w:rsidRPr="00AC6ADA">
        <w:t xml:space="preserve">substance use </w:t>
      </w:r>
      <w:r w:rsidR="00085229" w:rsidRPr="00AC6ADA">
        <w:t xml:space="preserve">longitudinal classes and </w:t>
      </w:r>
      <w:r w:rsidR="00F13735">
        <w:t>subsequent onset of</w:t>
      </w:r>
      <w:r w:rsidR="00AC6ADA" w:rsidRPr="00AC6ADA">
        <w:t xml:space="preserve"> psychotic experiences.</w:t>
      </w:r>
    </w:p>
    <w:p w14:paraId="694CE986" w14:textId="4F350737" w:rsidR="008F7558" w:rsidRDefault="008F7558" w:rsidP="003E51A3">
      <w:pPr>
        <w:pStyle w:val="abstractheading"/>
        <w:jc w:val="left"/>
      </w:pPr>
      <w:r>
        <w:t>Results</w:t>
      </w:r>
    </w:p>
    <w:p w14:paraId="27403DC9" w14:textId="3BAB742E" w:rsidR="00F71F29" w:rsidRDefault="00F82E5C" w:rsidP="00F82E5C">
      <w:pPr>
        <w:pStyle w:val="abstract"/>
        <w:jc w:val="left"/>
      </w:pPr>
      <w:bookmarkStart w:id="2" w:name="_Hlk499111998"/>
      <w:r>
        <w:t>Longitudinal</w:t>
      </w:r>
      <w:r w:rsidRPr="005E7F13">
        <w:t xml:space="preserve"> </w:t>
      </w:r>
      <w:r>
        <w:t>classes were derived using</w:t>
      </w:r>
      <w:r w:rsidDel="00F82E5C">
        <w:t xml:space="preserve"> </w:t>
      </w:r>
      <w:r w:rsidRPr="005920FA" w:rsidDel="00F82E5C">
        <w:t>5,300</w:t>
      </w:r>
      <w:r w:rsidDel="00F82E5C">
        <w:t xml:space="preserve"> (56.1</w:t>
      </w:r>
      <w:r w:rsidRPr="00AC6ADA" w:rsidDel="00F82E5C">
        <w:t>%</w:t>
      </w:r>
      <w:r w:rsidRPr="00283977" w:rsidDel="00F82E5C">
        <w:t xml:space="preserve"> </w:t>
      </w:r>
      <w:r w:rsidDel="00F82E5C">
        <w:t>fe</w:t>
      </w:r>
      <w:r w:rsidRPr="00283977" w:rsidDel="00F82E5C">
        <w:t>male</w:t>
      </w:r>
      <w:r w:rsidDel="00F82E5C">
        <w:t>)</w:t>
      </w:r>
      <w:r w:rsidRPr="00086417" w:rsidDel="00F82E5C">
        <w:t xml:space="preserve"> </w:t>
      </w:r>
      <w:r>
        <w:t xml:space="preserve">individuals who </w:t>
      </w:r>
      <w:r w:rsidDel="00F82E5C">
        <w:t>had at least 3 m</w:t>
      </w:r>
      <w:r w:rsidRPr="005920FA" w:rsidDel="00F82E5C">
        <w:t>easures of cigarette a</w:t>
      </w:r>
      <w:r w:rsidDel="00F82E5C">
        <w:t>nd cannabis use between ages 14-</w:t>
      </w:r>
      <w:r w:rsidRPr="005920FA" w:rsidDel="00F82E5C">
        <w:t>19 years.</w:t>
      </w:r>
      <w:r w:rsidDel="00F82E5C">
        <w:t xml:space="preserve"> </w:t>
      </w:r>
      <w:bookmarkEnd w:id="2"/>
      <w:r w:rsidR="001C5C54">
        <w:t>Prior to adjusting for a range of potential confounders, t</w:t>
      </w:r>
      <w:r w:rsidR="008F7558">
        <w:t xml:space="preserve">here was strong evidence that </w:t>
      </w:r>
      <w:r w:rsidR="001C5C54">
        <w:t>e</w:t>
      </w:r>
      <w:r w:rsidR="008F7558" w:rsidRPr="005920FA">
        <w:t>arly-onset cigarette</w:t>
      </w:r>
      <w:r w:rsidR="008F7558">
        <w:t>-</w:t>
      </w:r>
      <w:r w:rsidR="008F7558" w:rsidRPr="005920FA">
        <w:t>only use</w:t>
      </w:r>
      <w:r w:rsidR="008F7558">
        <w:t xml:space="preserve"> (4.3%)</w:t>
      </w:r>
      <w:r w:rsidR="008F7558" w:rsidRPr="005920FA">
        <w:t>, early-onset cannabis use</w:t>
      </w:r>
      <w:r w:rsidR="008F7558">
        <w:t xml:space="preserve"> (3.2%)</w:t>
      </w:r>
      <w:r w:rsidR="008F7558" w:rsidRPr="005920FA">
        <w:t>, and late-onset cannabis use</w:t>
      </w:r>
      <w:r w:rsidR="008F7558">
        <w:t xml:space="preserve"> (11.9%)</w:t>
      </w:r>
      <w:r w:rsidR="008F7558" w:rsidRPr="005920FA">
        <w:t>, but not later-onset cigarette</w:t>
      </w:r>
      <w:r w:rsidR="008F7558">
        <w:t>-</w:t>
      </w:r>
      <w:r w:rsidR="008F7558" w:rsidRPr="005920FA">
        <w:t xml:space="preserve">only use </w:t>
      </w:r>
      <w:r w:rsidR="008F7558">
        <w:t xml:space="preserve">(14.8%) </w:t>
      </w:r>
      <w:r w:rsidR="001C5C54">
        <w:t xml:space="preserve">latent </w:t>
      </w:r>
      <w:r w:rsidR="008F7558" w:rsidRPr="005920FA">
        <w:t>classes were associated with increased psychotic experiences</w:t>
      </w:r>
      <w:r w:rsidR="008F7558">
        <w:t xml:space="preserve"> compared to non-users (65.9%)</w:t>
      </w:r>
      <w:r w:rsidR="001C5C54">
        <w:t xml:space="preserve"> (omnibus </w:t>
      </w:r>
      <w:r w:rsidR="000C1B06" w:rsidRPr="000C1B06">
        <w:rPr>
          <w:i/>
        </w:rPr>
        <w:t>P</w:t>
      </w:r>
      <w:r w:rsidR="001C5C54">
        <w:t>&lt;0.001)</w:t>
      </w:r>
      <w:r w:rsidR="008F7558" w:rsidRPr="005920FA">
        <w:t xml:space="preserve">. After adjusting for </w:t>
      </w:r>
      <w:r w:rsidR="008F7558">
        <w:t>confounders</w:t>
      </w:r>
      <w:r w:rsidR="001C5C54">
        <w:t>,</w:t>
      </w:r>
      <w:r w:rsidR="008F7558" w:rsidRPr="005920FA">
        <w:t xml:space="preserve"> the association for early-onset cigarette</w:t>
      </w:r>
      <w:r w:rsidR="008F7558">
        <w:t>-</w:t>
      </w:r>
      <w:r w:rsidR="008F7558" w:rsidRPr="005920FA">
        <w:t>only use attenuated substantially</w:t>
      </w:r>
      <w:r w:rsidR="00F13735">
        <w:t xml:space="preserve"> (</w:t>
      </w:r>
      <w:r w:rsidR="001C5C54">
        <w:t>un</w:t>
      </w:r>
      <w:r w:rsidR="001C5C54" w:rsidRPr="005920FA">
        <w:t xml:space="preserve">adjusted </w:t>
      </w:r>
      <w:r w:rsidR="001C5C54">
        <w:t>odds ratio (</w:t>
      </w:r>
      <w:r w:rsidR="001C5C54" w:rsidRPr="005920FA">
        <w:t>OR</w:t>
      </w:r>
      <w:r w:rsidR="001C5C54">
        <w:t>)</w:t>
      </w:r>
      <w:r w:rsidR="001C5C54" w:rsidRPr="005920FA">
        <w:t xml:space="preserve"> = </w:t>
      </w:r>
      <w:r w:rsidR="001C5C54">
        <w:t>3.03</w:t>
      </w:r>
      <w:r w:rsidR="001C5C54" w:rsidRPr="005920FA">
        <w:t xml:space="preserve">, 95%CI </w:t>
      </w:r>
      <w:r w:rsidR="001C5C54">
        <w:t>1.13</w:t>
      </w:r>
      <w:r w:rsidR="001C5C54" w:rsidRPr="005920FA">
        <w:t xml:space="preserve">, </w:t>
      </w:r>
      <w:r w:rsidR="001C5C54">
        <w:t xml:space="preserve">8.14; </w:t>
      </w:r>
      <w:r w:rsidR="008F7558" w:rsidRPr="005920FA">
        <w:t>adjusted OR = 1.78, 95%CI 0.54, 5.88), whereas those for early-onset</w:t>
      </w:r>
      <w:r w:rsidR="001C5C54" w:rsidRPr="005920FA">
        <w:t xml:space="preserve"> (adjusted OR = </w:t>
      </w:r>
      <w:r w:rsidR="001C5C54">
        <w:t>3.70</w:t>
      </w:r>
      <w:r w:rsidR="001C5C54" w:rsidRPr="005920FA">
        <w:t>, 95%CI 1</w:t>
      </w:r>
      <w:r w:rsidR="001C5C54">
        <w:t>.66, 8.25)</w:t>
      </w:r>
      <w:r w:rsidR="008F7558" w:rsidRPr="005920FA">
        <w:t xml:space="preserve"> and late-onset </w:t>
      </w:r>
      <w:r w:rsidR="00B43FE1" w:rsidRPr="005920FA">
        <w:t>(</w:t>
      </w:r>
      <w:r w:rsidR="00B43FE1">
        <w:t xml:space="preserve">adjusted OR = 2.97, 95%CI 1.63, 5.40) </w:t>
      </w:r>
      <w:r w:rsidR="008F7558" w:rsidRPr="005920FA">
        <w:t xml:space="preserve">cannabis use were unchanged. </w:t>
      </w:r>
    </w:p>
    <w:p w14:paraId="5248E394" w14:textId="3F07BF3C" w:rsidR="008F7558" w:rsidRPr="004E4D04" w:rsidRDefault="008F7558" w:rsidP="003E51A3">
      <w:pPr>
        <w:pStyle w:val="abstractheading"/>
        <w:jc w:val="left"/>
      </w:pPr>
      <w:r w:rsidRPr="00124DAC">
        <w:t>Conclusions</w:t>
      </w:r>
      <w:r>
        <w:t xml:space="preserve"> and relevance</w:t>
      </w:r>
    </w:p>
    <w:p w14:paraId="3BD04361" w14:textId="7F759251" w:rsidR="00AA0712" w:rsidRPr="008F7558" w:rsidRDefault="0016647B" w:rsidP="003E51A3">
      <w:pPr>
        <w:pStyle w:val="abstract"/>
        <w:jc w:val="left"/>
      </w:pPr>
      <w:r w:rsidRPr="005920FA">
        <w:lastRenderedPageBreak/>
        <w:t xml:space="preserve">Our findings indicate that whilst individuals who use either cannabis or cigarettes </w:t>
      </w:r>
      <w:r w:rsidR="00B45263" w:rsidRPr="005920FA">
        <w:t xml:space="preserve">during adolescence </w:t>
      </w:r>
      <w:r w:rsidRPr="005920FA">
        <w:t xml:space="preserve">have an increased risk of developing subsequent psychotic experiences, </w:t>
      </w:r>
      <w:r w:rsidR="004B6AF5" w:rsidRPr="005920FA">
        <w:t xml:space="preserve">the </w:t>
      </w:r>
      <w:r w:rsidR="002A743E" w:rsidRPr="005920FA">
        <w:t xml:space="preserve">epidemiological </w:t>
      </w:r>
      <w:r w:rsidR="004B6AF5" w:rsidRPr="005920FA">
        <w:t xml:space="preserve">evidence for </w:t>
      </w:r>
      <w:r w:rsidR="005B6CB0" w:rsidRPr="005920FA">
        <w:t xml:space="preserve">this being causal is </w:t>
      </w:r>
      <w:r w:rsidR="002A743E" w:rsidRPr="005920FA">
        <w:t xml:space="preserve">substantively </w:t>
      </w:r>
      <w:r w:rsidR="005B6CB0" w:rsidRPr="005920FA">
        <w:t xml:space="preserve">more robust for </w:t>
      </w:r>
      <w:r w:rsidR="004B6AF5" w:rsidRPr="005920FA">
        <w:t>cannabis</w:t>
      </w:r>
      <w:r w:rsidR="005B6CB0" w:rsidRPr="005920FA">
        <w:t xml:space="preserve"> than </w:t>
      </w:r>
      <w:r w:rsidR="002A743E" w:rsidRPr="005920FA">
        <w:t>it is for tobacco</w:t>
      </w:r>
      <w:r w:rsidR="007F3F31" w:rsidRPr="005920FA">
        <w:t>.</w:t>
      </w:r>
      <w:r w:rsidR="004B6AF5" w:rsidRPr="005920FA">
        <w:t xml:space="preserve"> </w:t>
      </w:r>
      <w:r w:rsidR="00AA0712" w:rsidRPr="005920FA">
        <w:br w:type="page"/>
      </w:r>
    </w:p>
    <w:p w14:paraId="476917FC" w14:textId="77777777" w:rsidR="008F7558" w:rsidRPr="00213B80" w:rsidRDefault="008F7558" w:rsidP="008F7558">
      <w:pPr>
        <w:pStyle w:val="Heading1"/>
      </w:pPr>
      <w:bookmarkStart w:id="3" w:name="_Hlk491861785"/>
      <w:r>
        <w:lastRenderedPageBreak/>
        <w:t>Introduction</w:t>
      </w:r>
    </w:p>
    <w:p w14:paraId="4456D747" w14:textId="77777777" w:rsidR="00AF4A2F" w:rsidRPr="005920FA" w:rsidRDefault="00AF4A2F">
      <w:pPr>
        <w:spacing w:line="276" w:lineRule="auto"/>
      </w:pPr>
    </w:p>
    <w:p w14:paraId="22587B4B" w14:textId="1A42AF11" w:rsidR="00D74656" w:rsidRPr="005920FA" w:rsidRDefault="00D74656" w:rsidP="00D74656">
      <w:r w:rsidRPr="005920FA">
        <w:t xml:space="preserve">Cannabis and tobacco are frequently used together, so teasing out </w:t>
      </w:r>
      <w:r w:rsidR="00A06FF4">
        <w:t xml:space="preserve">their </w:t>
      </w:r>
      <w:r w:rsidRPr="005920FA">
        <w:t>causal effects on mental health is difficult but important</w:t>
      </w:r>
      <w:r w:rsidR="00CF424D">
        <w:t>,</w:t>
      </w:r>
      <w:r w:rsidRPr="005920FA">
        <w:t xml:space="preserve"> as this can advance understanding of causal mechanisms and help target preventive interventions.</w:t>
      </w:r>
    </w:p>
    <w:p w14:paraId="4185EEAA" w14:textId="77777777" w:rsidR="00C56371" w:rsidRPr="005920FA" w:rsidRDefault="00C56371" w:rsidP="00D74656"/>
    <w:p w14:paraId="3F1421BA" w14:textId="01D13327" w:rsidR="00933D79" w:rsidRDefault="00A06FF4" w:rsidP="00D74656">
      <w:r>
        <w:t>I</w:t>
      </w:r>
      <w:r w:rsidR="00165393" w:rsidRPr="005920FA">
        <w:t>ndividuals who use</w:t>
      </w:r>
      <w:r w:rsidR="00AF4A2F" w:rsidRPr="005920FA">
        <w:t xml:space="preserve"> cannabis </w:t>
      </w:r>
      <w:r w:rsidR="00165393" w:rsidRPr="005920FA">
        <w:t>regularly have a</w:t>
      </w:r>
      <w:r w:rsidR="002D37F3" w:rsidRPr="005920FA">
        <w:t xml:space="preserve"> </w:t>
      </w:r>
      <w:r w:rsidR="00C56371" w:rsidRPr="005920FA">
        <w:t>2-3-fold</w:t>
      </w:r>
      <w:r w:rsidR="00AF4A2F" w:rsidRPr="005920FA">
        <w:t xml:space="preserve"> increased risk of </w:t>
      </w:r>
      <w:r w:rsidR="00165393" w:rsidRPr="005920FA">
        <w:t>developing a psychotic outcome</w:t>
      </w:r>
      <w:r w:rsidR="00A27935">
        <w:t>.</w:t>
      </w:r>
      <w:r w:rsidR="00635066" w:rsidRPr="005920FA">
        <w:fldChar w:fldCharType="begin">
          <w:fldData xml:space="preserve">PEVuZE5vdGU+PENpdGU+PEF1dGhvcj5Nb29yZTwvQXV0aG9yPjxZZWFyPjIwMDc8L1llYXI+PFJl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=
</w:fldData>
        </w:fldChar>
      </w:r>
      <w:r w:rsidR="00A27935">
        <w:instrText xml:space="preserve"> ADDIN EN.CITE </w:instrText>
      </w:r>
      <w:r w:rsidR="00A27935">
        <w:fldChar w:fldCharType="begin">
          <w:fldData xml:space="preserve">PEVuZE5vdGU+PENpdGU+PEF1dGhvcj5Nb29yZTwvQXV0aG9yPjxZZWFyPjIwMDc8L1llYXI+PFJl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=
</w:fldData>
        </w:fldChar>
      </w:r>
      <w:r w:rsidR="00A27935">
        <w:instrText xml:space="preserve"> ADDIN EN.CITE.DATA </w:instrText>
      </w:r>
      <w:r w:rsidR="00A27935">
        <w:fldChar w:fldCharType="end"/>
      </w:r>
      <w:r w:rsidR="00635066" w:rsidRPr="005920FA">
        <w:fldChar w:fldCharType="separate"/>
      </w:r>
      <w:r w:rsidR="00A27935" w:rsidRPr="00A27935">
        <w:rPr>
          <w:noProof/>
          <w:vertAlign w:val="superscript"/>
        </w:rPr>
        <w:t>1</w:t>
      </w:r>
      <w:r w:rsidR="00635066" w:rsidRPr="005920FA">
        <w:fldChar w:fldCharType="end"/>
      </w:r>
      <w:r w:rsidR="00C56371" w:rsidRPr="005920FA">
        <w:t xml:space="preserve"> </w:t>
      </w:r>
      <w:r w:rsidR="00D74656" w:rsidRPr="005920FA">
        <w:t xml:space="preserve">Tobacco use is also associated with an increased incidence of </w:t>
      </w:r>
      <w:r w:rsidR="00B13B92">
        <w:t>psychotic disorders</w:t>
      </w:r>
      <w:r w:rsidR="00B061DE" w:rsidRPr="005920FA">
        <w:rPr>
          <w:shd w:val="clear" w:color="auto" w:fill="FFFFFF"/>
        </w:rPr>
        <w:fldChar w:fldCharType="begin">
          <w:fldData xml:space="preserve">PEVuZE5vdGU+PENpdGU+PEF1dGhvcj5SaWFsYTwvQXV0aG9yPjxZZWFyPjIwMDU8L1llYXI+PFJl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</w:fldData>
        </w:fldChar>
      </w:r>
      <w:r w:rsidR="00A27935">
        <w:rPr>
          <w:shd w:val="clear" w:color="auto" w:fill="FFFFFF"/>
        </w:rPr>
        <w:instrText xml:space="preserve"> ADDIN EN.CITE </w:instrText>
      </w:r>
      <w:r w:rsidR="00A27935">
        <w:rPr>
          <w:shd w:val="clear" w:color="auto" w:fill="FFFFFF"/>
        </w:rPr>
        <w:fldChar w:fldCharType="begin">
          <w:fldData xml:space="preserve">PEVuZE5vdGU+PENpdGU+PEF1dGhvcj5SaWFsYTwvQXV0aG9yPjxZZWFyPjIwMDU8L1llYXI+PFJl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</w:fldData>
        </w:fldChar>
      </w:r>
      <w:r w:rsidR="00A27935">
        <w:rPr>
          <w:shd w:val="clear" w:color="auto" w:fill="FFFFFF"/>
        </w:rPr>
        <w:instrText xml:space="preserve"> ADDIN EN.CITE.DATA </w:instrText>
      </w:r>
      <w:r w:rsidR="00A27935">
        <w:rPr>
          <w:shd w:val="clear" w:color="auto" w:fill="FFFFFF"/>
        </w:rPr>
      </w:r>
      <w:r w:rsidR="00A27935">
        <w:rPr>
          <w:shd w:val="clear" w:color="auto" w:fill="FFFFFF"/>
        </w:rPr>
        <w:fldChar w:fldCharType="end"/>
      </w:r>
      <w:r w:rsidR="00B061DE" w:rsidRPr="005920FA">
        <w:rPr>
          <w:shd w:val="clear" w:color="auto" w:fill="FFFFFF"/>
        </w:rPr>
      </w:r>
      <w:r w:rsidR="00B061DE" w:rsidRPr="005920FA">
        <w:rPr>
          <w:shd w:val="clear" w:color="auto" w:fill="FFFFFF"/>
        </w:rPr>
        <w:fldChar w:fldCharType="separate"/>
      </w:r>
      <w:r w:rsidR="00A27935" w:rsidRPr="00A27935">
        <w:rPr>
          <w:noProof/>
          <w:shd w:val="clear" w:color="auto" w:fill="FFFFFF"/>
          <w:vertAlign w:val="superscript"/>
        </w:rPr>
        <w:t>2-5</w:t>
      </w:r>
      <w:r w:rsidR="00B061DE" w:rsidRPr="005920FA">
        <w:rPr>
          <w:shd w:val="clear" w:color="auto" w:fill="FFFFFF"/>
        </w:rPr>
        <w:fldChar w:fldCharType="end"/>
      </w:r>
      <w:r w:rsidR="00D74656" w:rsidRPr="005920FA">
        <w:t xml:space="preserve"> </w:t>
      </w:r>
      <w:r w:rsidR="00A45CE3">
        <w:t xml:space="preserve">in cohort studies, and </w:t>
      </w:r>
      <w:r w:rsidR="00E854A8">
        <w:t>(</w:t>
      </w:r>
      <w:r w:rsidR="00A45CE3">
        <w:t>less consistently</w:t>
      </w:r>
      <w:r w:rsidR="00E854A8">
        <w:t>)</w:t>
      </w:r>
      <w:r w:rsidR="00A45CE3">
        <w:t xml:space="preserve"> with subclinical psychotic symptoms,</w:t>
      </w:r>
      <w:r w:rsidR="00A45CE3">
        <w:fldChar w:fldCharType="begin">
          <w:fldData xml:space="preserve">PEVuZE5vdGU+PENpdGU+PEF1dGhvcj5XaWxlczwvQXV0aG9yPjxZZWFyPjIwMDY8L1llYXI+PFJl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</w:fldData>
        </w:fldChar>
      </w:r>
      <w:r w:rsidR="00A45CE3">
        <w:instrText xml:space="preserve"> ADDIN EN.CITE </w:instrText>
      </w:r>
      <w:r w:rsidR="00A45CE3">
        <w:fldChar w:fldCharType="begin">
          <w:fldData xml:space="preserve">PEVuZE5vdGU+PENpdGU+PEF1dGhvcj5XaWxlczwvQXV0aG9yPjxZZWFyPjIwMDY8L1llYXI+PFJl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</w:fldData>
        </w:fldChar>
      </w:r>
      <w:r w:rsidR="00A45CE3">
        <w:instrText xml:space="preserve"> ADDIN EN.CITE.DATA </w:instrText>
      </w:r>
      <w:r w:rsidR="00A45CE3">
        <w:fldChar w:fldCharType="end"/>
      </w:r>
      <w:r w:rsidR="00A45CE3">
        <w:fldChar w:fldCharType="separate"/>
      </w:r>
      <w:r w:rsidR="00A45CE3" w:rsidRPr="00A45CE3">
        <w:rPr>
          <w:noProof/>
          <w:vertAlign w:val="superscript"/>
        </w:rPr>
        <w:t>6-8</w:t>
      </w:r>
      <w:r w:rsidR="00A45CE3">
        <w:fldChar w:fldCharType="end"/>
      </w:r>
      <w:r w:rsidR="00A45CE3">
        <w:t xml:space="preserve"> </w:t>
      </w:r>
      <w:r w:rsidR="00AD1365" w:rsidRPr="005920FA">
        <w:rPr>
          <w:shd w:val="clear" w:color="auto" w:fill="FFFFFF"/>
        </w:rPr>
        <w:t>with hypothesised casual mechanisms including nicotine increas</w:t>
      </w:r>
      <w:r>
        <w:rPr>
          <w:shd w:val="clear" w:color="auto" w:fill="FFFFFF"/>
        </w:rPr>
        <w:t>ing</w:t>
      </w:r>
      <w:r w:rsidR="00AD1365" w:rsidRPr="005920FA">
        <w:rPr>
          <w:shd w:val="clear" w:color="auto" w:fill="FFFFFF"/>
        </w:rPr>
        <w:t xml:space="preserve"> dopamine release and induc</w:t>
      </w:r>
      <w:r>
        <w:rPr>
          <w:shd w:val="clear" w:color="auto" w:fill="FFFFFF"/>
        </w:rPr>
        <w:t>ing</w:t>
      </w:r>
      <w:r w:rsidR="00AD1365" w:rsidRPr="005920FA">
        <w:rPr>
          <w:shd w:val="clear" w:color="auto" w:fill="FFFFFF"/>
        </w:rPr>
        <w:t xml:space="preserve"> D2</w:t>
      </w:r>
      <w:r w:rsidR="00D9306F">
        <w:rPr>
          <w:shd w:val="clear" w:color="auto" w:fill="FFFFFF"/>
        </w:rPr>
        <w:t>-</w:t>
      </w:r>
      <w:r w:rsidR="00AD1365" w:rsidRPr="005920FA">
        <w:rPr>
          <w:shd w:val="clear" w:color="auto" w:fill="FFFFFF"/>
        </w:rPr>
        <w:t>receptor</w:t>
      </w:r>
      <w:r w:rsidR="00D9306F" w:rsidRPr="00D9306F">
        <w:rPr>
          <w:shd w:val="clear" w:color="auto" w:fill="FFFFFF"/>
        </w:rPr>
        <w:t xml:space="preserve"> </w:t>
      </w:r>
      <w:r w:rsidR="00D9306F" w:rsidRPr="005920FA">
        <w:rPr>
          <w:shd w:val="clear" w:color="auto" w:fill="FFFFFF"/>
        </w:rPr>
        <w:t>supersensitivity</w:t>
      </w:r>
      <w:r w:rsidR="00AD1365">
        <w:rPr>
          <w:shd w:val="clear" w:color="auto" w:fill="FFFFFF"/>
        </w:rPr>
        <w:t>.</w:t>
      </w:r>
      <w:r w:rsidR="005C43BD">
        <w:rPr>
          <w:shd w:val="clear" w:color="auto" w:fill="FFFFFF"/>
        </w:rPr>
        <w:fldChar w:fldCharType="begin">
          <w:fldData xml:space="preserve">PEVuZE5vdGU+PENpdGU+PEF1dGhvcj5HdXJpbGxvPC9BdXRob3I+PFllYXI+MjAxNTwvWWVhcj48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==
</w:fldData>
        </w:fldChar>
      </w:r>
      <w:r w:rsidR="00A45CE3">
        <w:rPr>
          <w:shd w:val="clear" w:color="auto" w:fill="FFFFFF"/>
        </w:rPr>
        <w:instrText xml:space="preserve"> ADDIN EN.CITE </w:instrText>
      </w:r>
      <w:r w:rsidR="00A45CE3">
        <w:rPr>
          <w:shd w:val="clear" w:color="auto" w:fill="FFFFFF"/>
        </w:rPr>
        <w:fldChar w:fldCharType="begin">
          <w:fldData xml:space="preserve">PEVuZE5vdGU+PENpdGU+PEF1dGhvcj5HdXJpbGxvPC9BdXRob3I+PFllYXI+MjAxNTwvWWVhcj48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==
</w:fldData>
        </w:fldChar>
      </w:r>
      <w:r w:rsidR="00A45CE3">
        <w:rPr>
          <w:shd w:val="clear" w:color="auto" w:fill="FFFFFF"/>
        </w:rPr>
        <w:instrText xml:space="preserve"> ADDIN EN.CITE.DATA </w:instrText>
      </w:r>
      <w:r w:rsidR="00A45CE3">
        <w:rPr>
          <w:shd w:val="clear" w:color="auto" w:fill="FFFFFF"/>
        </w:rPr>
      </w:r>
      <w:r w:rsidR="00A45CE3">
        <w:rPr>
          <w:shd w:val="clear" w:color="auto" w:fill="FFFFFF"/>
        </w:rPr>
        <w:fldChar w:fldCharType="end"/>
      </w:r>
      <w:r w:rsidR="005C43BD">
        <w:rPr>
          <w:shd w:val="clear" w:color="auto" w:fill="FFFFFF"/>
        </w:rPr>
      </w:r>
      <w:r w:rsidR="005C43BD">
        <w:rPr>
          <w:shd w:val="clear" w:color="auto" w:fill="FFFFFF"/>
        </w:rPr>
        <w:fldChar w:fldCharType="separate"/>
      </w:r>
      <w:r w:rsidR="00A45CE3" w:rsidRPr="00A45CE3">
        <w:rPr>
          <w:noProof/>
          <w:shd w:val="clear" w:color="auto" w:fill="FFFFFF"/>
          <w:vertAlign w:val="superscript"/>
        </w:rPr>
        <w:t>5,9</w:t>
      </w:r>
      <w:r w:rsidR="005C43BD">
        <w:rPr>
          <w:shd w:val="clear" w:color="auto" w:fill="FFFFFF"/>
        </w:rPr>
        <w:fldChar w:fldCharType="end"/>
      </w:r>
      <w:r w:rsidR="00ED0367">
        <w:t xml:space="preserve"> </w:t>
      </w:r>
    </w:p>
    <w:p w14:paraId="4A332BEB" w14:textId="77777777" w:rsidR="00933D79" w:rsidRDefault="00933D79" w:rsidP="00D74656"/>
    <w:p w14:paraId="10C17F79" w14:textId="1FC2263A" w:rsidR="0084327A" w:rsidRPr="005920FA" w:rsidRDefault="00D74656" w:rsidP="00F17750">
      <w:r w:rsidRPr="005920FA">
        <w:t>However, whilst a recent systematic review reported a meta-analysis estimate for</w:t>
      </w:r>
      <w:r w:rsidR="00ED0367">
        <w:t xml:space="preserve"> </w:t>
      </w:r>
      <w:r w:rsidRPr="005920FA">
        <w:t xml:space="preserve">daily smoking </w:t>
      </w:r>
      <w:r w:rsidR="00ED0367">
        <w:t xml:space="preserve">and </w:t>
      </w:r>
      <w:r w:rsidR="00ED0367" w:rsidRPr="00ED0367">
        <w:t>psycho</w:t>
      </w:r>
      <w:r w:rsidR="00D9306F">
        <w:t>sis</w:t>
      </w:r>
      <w:r w:rsidR="00ED0367" w:rsidRPr="00ED0367">
        <w:t xml:space="preserve"> </w:t>
      </w:r>
      <w:r w:rsidRPr="005920FA">
        <w:t>that was similar to that for regular cannabis use, the estimate was based on results unadjusted for confounders</w:t>
      </w:r>
      <w:r w:rsidR="00AD39F8">
        <w:t>,</w:t>
      </w:r>
      <w:r w:rsidR="00635066" w:rsidRPr="005920FA">
        <w:fldChar w:fldCharType="begin"/>
      </w:r>
      <w:r w:rsidR="00A27935">
        <w:instrText xml:space="preserve"> ADDIN EN.CITE &lt;EndNote&gt;&lt;Cite&gt;&lt;Author&gt;Gurillo&lt;/Author&gt;&lt;Year&gt;2015&lt;/Year&gt;&lt;RecNum&gt;28&lt;/RecNum&gt;&lt;DisplayText&gt;&lt;style face="superscript"&gt;5&lt;/style&gt;&lt;/DisplayText&gt;&lt;record&gt;&lt;rec-number&gt;28&lt;/rec-number&gt;&lt;foreign-keys&gt;&lt;key app="EN" db-id="sret0sa9vpvs5fewzsa5wzahrdwsx2920ezz" timestamp="1483703987"&gt;28&lt;/key&gt;&lt;/foreign-keys&gt;&lt;ref-type name="Journal Article"&gt;17&lt;/ref-type&gt;&lt;contributors&gt;&lt;authors&gt;&lt;author&gt;Gurillo, P.&lt;/author&gt;&lt;author&gt;Jauhar, S.&lt;/author&gt;&lt;author&gt;Murray, R. M.&lt;/author&gt;&lt;author&gt;MacCabe, J. H.&lt;/author&gt;&lt;/authors&gt;&lt;/contributors&gt;&lt;auth-address&gt;Torreviejas Hosp, Alicante, Spain&amp;#xD;Kings Coll London, Dept Psychosis Studies, London SE5 8AF, England&lt;/auth-address&gt;&lt;titles&gt;&lt;title&gt;Does tobacco use cause psychosis? Systematic review and meta-analysis&lt;/title&gt;&lt;secondary-title&gt;Lancet Psychiatry&lt;/secondary-title&gt;&lt;alt-title&gt;Lancet Psychiat&lt;/alt-title&gt;&lt;/titles&gt;&lt;periodical&gt;&lt;full-title&gt;Lancet Psychiatry&lt;/full-title&gt;&lt;abbr-1&gt;Lancet Psychiat&lt;/abbr-1&gt;&lt;/periodical&gt;&lt;alt-periodical&gt;&lt;full-title&gt;Lancet Psychiatry&lt;/full-title&gt;&lt;abbr-1&gt;Lancet Psychiat&lt;/abbr-1&gt;&lt;/alt-periodical&gt;&lt;pages&gt;718-725&lt;/pages&gt;&lt;volume&gt;2&lt;/volume&gt;&lt;number&gt;8&lt;/number&gt;&lt;keywords&gt;&lt;keyword&gt;neuroleptic-naive patients&lt;/keyword&gt;&lt;keyword&gt;1st-episode psychosis&lt;/keyword&gt;&lt;keyword&gt;cigarette-smoking&lt;/keyword&gt;&lt;keyword&gt;episode psychosis&lt;/keyword&gt;&lt;keyword&gt;schizophrenia-patients&lt;/keyword&gt;&lt;keyword&gt;substance use&lt;/keyword&gt;&lt;keyword&gt;nicotine use&lt;/keyword&gt;&lt;keyword&gt;follow-up&lt;/keyword&gt;&lt;keyword&gt;illness severity&lt;/keyword&gt;&lt;keyword&gt;healthy controls&lt;/keyword&gt;&lt;/keywords&gt;&lt;dates&gt;&lt;year&gt;2015&lt;/year&gt;&lt;pub-dates&gt;&lt;date&gt;Aug&lt;/date&gt;&lt;/pub-dates&gt;&lt;/dates&gt;&lt;isbn&gt;2215-0374&lt;/isbn&gt;&lt;accession-num&gt;WOS:000358743200024&lt;/accession-num&gt;&lt;urls&gt;&lt;related-urls&gt;&lt;url&gt;&amp;lt;Go to ISI&amp;gt;://WOS:000358743200024&lt;/url&gt;&lt;/related-urls&gt;&lt;/urls&gt;&lt;electronic-resource-num&gt;10.1016/S2215-0366(15)00152-2&lt;/electronic-resource-num&gt;&lt;language&gt;English&lt;/language&gt;&lt;/record&gt;&lt;/Cite&gt;&lt;/EndNote&gt;</w:instrText>
      </w:r>
      <w:r w:rsidR="00635066" w:rsidRPr="005920FA">
        <w:fldChar w:fldCharType="separate"/>
      </w:r>
      <w:r w:rsidR="00A27935" w:rsidRPr="00A27935">
        <w:rPr>
          <w:noProof/>
          <w:vertAlign w:val="superscript"/>
        </w:rPr>
        <w:t>5</w:t>
      </w:r>
      <w:r w:rsidR="00635066" w:rsidRPr="005920FA">
        <w:fldChar w:fldCharType="end"/>
      </w:r>
      <w:r w:rsidRPr="005920FA">
        <w:t xml:space="preserve"> unlike that for cannabis</w:t>
      </w:r>
      <w:r w:rsidR="00AD39F8">
        <w:t>.</w:t>
      </w:r>
      <w:r w:rsidR="00C56371" w:rsidRPr="005920FA">
        <w:fldChar w:fldCharType="begin">
          <w:fldData xml:space="preserve">PEVuZE5vdGU+PENpdGU+PEF1dGhvcj5Nb29yZTwvQXV0aG9yPjxZZWFyPjIwMDc8L1llYXI+PFJl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=
</w:fldData>
        </w:fldChar>
      </w:r>
      <w:r w:rsidR="00A27935">
        <w:instrText xml:space="preserve"> ADDIN EN.CITE </w:instrText>
      </w:r>
      <w:r w:rsidR="00A27935">
        <w:fldChar w:fldCharType="begin">
          <w:fldData xml:space="preserve">PEVuZE5vdGU+PENpdGU+PEF1dGhvcj5Nb29yZTwvQXV0aG9yPjxZZWFyPjIwMDc8L1llYXI+PFJl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=
</w:fldData>
        </w:fldChar>
      </w:r>
      <w:r w:rsidR="00A27935">
        <w:instrText xml:space="preserve"> ADDIN EN.CITE.DATA </w:instrText>
      </w:r>
      <w:r w:rsidR="00A27935">
        <w:fldChar w:fldCharType="end"/>
      </w:r>
      <w:r w:rsidR="00C56371" w:rsidRPr="005920FA">
        <w:fldChar w:fldCharType="separate"/>
      </w:r>
      <w:r w:rsidR="00A27935" w:rsidRPr="00A27935">
        <w:rPr>
          <w:noProof/>
          <w:vertAlign w:val="superscript"/>
        </w:rPr>
        <w:t>1</w:t>
      </w:r>
      <w:r w:rsidR="00C56371" w:rsidRPr="005920FA">
        <w:fldChar w:fldCharType="end"/>
      </w:r>
      <w:r w:rsidR="00ED0367">
        <w:t xml:space="preserve"> </w:t>
      </w:r>
      <w:r w:rsidR="00343B98" w:rsidRPr="005920FA">
        <w:t xml:space="preserve">Whilst concern about confounding </w:t>
      </w:r>
      <w:r w:rsidR="00B4769D" w:rsidRPr="005920FA">
        <w:t xml:space="preserve">leading to </w:t>
      </w:r>
      <w:r w:rsidR="0031070F" w:rsidRPr="005920FA">
        <w:t>over-estimati</w:t>
      </w:r>
      <w:r w:rsidR="00B4769D" w:rsidRPr="005920FA">
        <w:t>on of</w:t>
      </w:r>
      <w:r w:rsidR="0031070F" w:rsidRPr="005920FA">
        <w:t xml:space="preserve"> </w:t>
      </w:r>
      <w:r w:rsidR="00A06FF4">
        <w:t>causal</w:t>
      </w:r>
      <w:r w:rsidR="00A06FF4" w:rsidRPr="005920FA">
        <w:t xml:space="preserve"> </w:t>
      </w:r>
      <w:r w:rsidR="00343B98" w:rsidRPr="005920FA">
        <w:t>effect</w:t>
      </w:r>
      <w:r w:rsidR="00A06FF4">
        <w:t>s</w:t>
      </w:r>
      <w:r w:rsidR="00343B98" w:rsidRPr="005920FA">
        <w:t xml:space="preserve"> on psychosis</w:t>
      </w:r>
      <w:r w:rsidR="00A06FF4">
        <w:t xml:space="preserve"> </w:t>
      </w:r>
      <w:r w:rsidR="00A06FF4" w:rsidRPr="005920FA">
        <w:t>also exists</w:t>
      </w:r>
      <w:r w:rsidR="00A06FF4">
        <w:t xml:space="preserve"> </w:t>
      </w:r>
      <w:r w:rsidR="005E7641">
        <w:t>for</w:t>
      </w:r>
      <w:r w:rsidR="00A06FF4" w:rsidRPr="005920FA">
        <w:t xml:space="preserve"> cannabis</w:t>
      </w:r>
      <w:r w:rsidR="00AD39F8">
        <w:t>,</w:t>
      </w:r>
      <w:r w:rsidR="00C56371" w:rsidRPr="005920FA">
        <w:fldChar w:fldCharType="begin">
          <w:fldData xml:space="preserve">PEVuZE5vdGU+PENpdGU+PEF1dGhvcj5Nb29yZTwvQXV0aG9yPjxZZWFyPjIwMDc8L1llYXI+PFJl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=
</w:fldData>
        </w:fldChar>
      </w:r>
      <w:r w:rsidR="00A27935">
        <w:instrText xml:space="preserve"> ADDIN EN.CITE </w:instrText>
      </w:r>
      <w:r w:rsidR="00A27935">
        <w:fldChar w:fldCharType="begin">
          <w:fldData xml:space="preserve">PEVuZE5vdGU+PENpdGU+PEF1dGhvcj5Nb29yZTwvQXV0aG9yPjxZZWFyPjIwMDc8L1llYXI+PFJl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=
</w:fldData>
        </w:fldChar>
      </w:r>
      <w:r w:rsidR="00A27935">
        <w:instrText xml:space="preserve"> ADDIN EN.CITE.DATA </w:instrText>
      </w:r>
      <w:r w:rsidR="00A27935">
        <w:fldChar w:fldCharType="end"/>
      </w:r>
      <w:r w:rsidR="00C56371" w:rsidRPr="005920FA">
        <w:fldChar w:fldCharType="separate"/>
      </w:r>
      <w:r w:rsidR="00A27935" w:rsidRPr="00A27935">
        <w:rPr>
          <w:noProof/>
          <w:vertAlign w:val="superscript"/>
        </w:rPr>
        <w:t>1</w:t>
      </w:r>
      <w:r w:rsidR="00C56371" w:rsidRPr="005920FA">
        <w:fldChar w:fldCharType="end"/>
      </w:r>
      <w:r w:rsidR="00343B98" w:rsidRPr="005920FA">
        <w:t xml:space="preserve"> support for a causal effect </w:t>
      </w:r>
      <w:r w:rsidR="005E7641">
        <w:t xml:space="preserve">of </w:t>
      </w:r>
      <w:r w:rsidR="00D9306F">
        <w:t>cannabis</w:t>
      </w:r>
      <w:r w:rsidR="005E7641">
        <w:t xml:space="preserve"> </w:t>
      </w:r>
      <w:r w:rsidR="00343B98" w:rsidRPr="005920FA">
        <w:t>also comes from experimental studies showing an increase in psychotic experiences following exposure to intravenous delta-9-THC</w:t>
      </w:r>
      <w:r w:rsidR="00AD39F8">
        <w:t>.</w:t>
      </w:r>
      <w:r w:rsidR="00C56371" w:rsidRPr="005920FA">
        <w:fldChar w:fldCharType="begin">
          <w:fldData xml:space="preserve">PEVuZE5vdGU+PENpdGU+PEF1dGhvcj5EJmFwb3M7U291emE8L0F1dGhvcj48WWVhcj4yMDA0PC9Z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</w:fldData>
        </w:fldChar>
      </w:r>
      <w:r w:rsidR="00A45CE3">
        <w:instrText xml:space="preserve"> ADDIN EN.CITE </w:instrText>
      </w:r>
      <w:r w:rsidR="00A45CE3">
        <w:fldChar w:fldCharType="begin">
          <w:fldData xml:space="preserve">PEVuZE5vdGU+PENpdGU+PEF1dGhvcj5EJmFwb3M7U291emE8L0F1dGhvcj48WWVhcj4yMDA0PC9Z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</w:fldData>
        </w:fldChar>
      </w:r>
      <w:r w:rsidR="00A45CE3">
        <w:instrText xml:space="preserve"> ADDIN EN.CITE.DATA </w:instrText>
      </w:r>
      <w:r w:rsidR="00A45CE3">
        <w:fldChar w:fldCharType="end"/>
      </w:r>
      <w:r w:rsidR="00C56371" w:rsidRPr="005920FA">
        <w:fldChar w:fldCharType="separate"/>
      </w:r>
      <w:r w:rsidR="00A45CE3" w:rsidRPr="00A45CE3">
        <w:rPr>
          <w:noProof/>
          <w:vertAlign w:val="superscript"/>
        </w:rPr>
        <w:t>10</w:t>
      </w:r>
      <w:r w:rsidR="00C56371" w:rsidRPr="005920FA">
        <w:fldChar w:fldCharType="end"/>
      </w:r>
      <w:r w:rsidR="00343B98" w:rsidRPr="005920FA">
        <w:t xml:space="preserve"> </w:t>
      </w:r>
      <w:r w:rsidR="00FC14F7" w:rsidRPr="005920FA">
        <w:t>In contrast, experimental studies of</w:t>
      </w:r>
      <w:r w:rsidR="00FC14F7" w:rsidRPr="005920FA" w:rsidDel="00075EAC">
        <w:t xml:space="preserve"> </w:t>
      </w:r>
      <w:r w:rsidR="00FC14F7" w:rsidRPr="005920FA">
        <w:t>nicotine administration</w:t>
      </w:r>
      <w:r w:rsidR="006C68F5" w:rsidRPr="005920FA">
        <w:t xml:space="preserve"> </w:t>
      </w:r>
      <w:r w:rsidR="00BF3A3B" w:rsidRPr="005920FA">
        <w:t>do not support the acute onset of</w:t>
      </w:r>
      <w:r w:rsidR="00FC14F7" w:rsidRPr="005920FA">
        <w:t xml:space="preserve"> psychotic experiences</w:t>
      </w:r>
      <w:r w:rsidR="007A2C34">
        <w:t>.</w:t>
      </w:r>
      <w:r w:rsidR="008A31AB" w:rsidRPr="005920FA">
        <w:fldChar w:fldCharType="begin"/>
      </w:r>
      <w:r w:rsidR="00A45CE3">
        <w:instrText xml:space="preserve"> ADDIN EN.CITE &lt;EndNote&gt;&lt;Cite&gt;&lt;Author&gt;Smith&lt;/Author&gt;&lt;Year&gt;2002&lt;/Year&gt;&lt;RecNum&gt;59&lt;/RecNum&gt;&lt;DisplayText&gt;&lt;style face="superscript"&gt;11&lt;/style&gt;&lt;/DisplayText&gt;&lt;record&gt;&lt;rec-number&gt;59&lt;/rec-number&gt;&lt;foreign-keys&gt;&lt;key app="EN" db-id="sret0sa9vpvs5fewzsa5wzahrdwsx2920ezz" timestamp="1498835053"&gt;59&lt;/key&gt;&lt;/foreign-keys&gt;&lt;ref-type name="Journal Article"&gt;17&lt;/ref-type&gt;&lt;contributors&gt;&lt;authors&gt;&lt;author&gt;Smith, R. C.&lt;/author&gt;&lt;author&gt;Singh, A.&lt;/author&gt;&lt;author&gt;Infante, M.&lt;/author&gt;&lt;author&gt;Khandat, A.&lt;/author&gt;&lt;author&gt;Kloos, A.&lt;/author&gt;&lt;/authors&gt;&lt;/contributors&gt;&lt;auth-address&gt;NYU, Sch Med, Dept Psychiat, Hewlet, NY 11557 USA&amp;#xD;Manhattan Psychiat Ctr, New York, NY USA&amp;#xD;NYU, New York, NY USA&lt;/auth-address&gt;&lt;titles&gt;&lt;title&gt;Effects of cigarette smoking and nicotine nasal spray on psychiatric symptoms and cognition in schizophrenia&lt;/title&gt;&lt;secondary-title&gt;Neuropsychopharmacology&lt;/secondary-title&gt;&lt;alt-title&gt;Neuropsychopharmacol&lt;/alt-title&gt;&lt;/titles&gt;&lt;periodical&gt;&lt;full-title&gt;Neuropsychopharmacology&lt;/full-title&gt;&lt;/periodical&gt;&lt;pages&gt;479-497&lt;/pages&gt;&lt;volume&gt;27&lt;/volume&gt;&lt;number&gt;3&lt;/number&gt;&lt;keywords&gt;&lt;keyword&gt;nicotine&lt;/keyword&gt;&lt;keyword&gt;smoking&lt;/keyword&gt;&lt;keyword&gt;schizophrenia&lt;/keyword&gt;&lt;keyword&gt;negative symptoms&lt;/keyword&gt;&lt;keyword&gt;cognitive function&lt;/keyword&gt;&lt;keyword&gt;monoamine-oxidase-b&lt;/keyword&gt;&lt;keyword&gt;tardive-dyskinesia&lt;/keyword&gt;&lt;keyword&gt;alzheimers-disease&lt;/keyword&gt;&lt;keyword&gt;dopamine release&lt;/keyword&gt;&lt;keyword&gt;smokers&lt;/keyword&gt;&lt;keyword&gt;normalization&lt;/keyword&gt;&lt;keyword&gt;haloperidol&lt;/keyword&gt;&lt;keyword&gt;withdrawal&lt;/keyword&gt;&lt;keyword&gt;dependence&lt;/keyword&gt;&lt;keyword&gt;inhibition&lt;/keyword&gt;&lt;/keywords&gt;&lt;dates&gt;&lt;year&gt;2002&lt;/year&gt;&lt;pub-dates&gt;&lt;date&gt;Sep&lt;/date&gt;&lt;/pub-dates&gt;&lt;/dates&gt;&lt;isbn&gt;0893-133x&lt;/isbn&gt;&lt;accession-num&gt;WOS:000177487000016&lt;/accession-num&gt;&lt;urls&gt;&lt;related-urls&gt;&lt;url&gt;&amp;lt;Go to ISI&amp;gt;://WOS:000177487000016&lt;/url&gt;&lt;/related-urls&gt;&lt;/urls&gt;&lt;electronic-resource-num&gt;Doi 10.1016/S0893-133x(02)00324-X&lt;/electronic-resource-num&gt;&lt;language&gt;English&lt;/language&gt;&lt;/record&gt;&lt;/Cite&gt;&lt;/EndNote&gt;</w:instrText>
      </w:r>
      <w:r w:rsidR="008A31AB" w:rsidRPr="005920FA">
        <w:fldChar w:fldCharType="separate"/>
      </w:r>
      <w:r w:rsidR="00A45CE3" w:rsidRPr="00A45CE3">
        <w:rPr>
          <w:noProof/>
          <w:vertAlign w:val="superscript"/>
        </w:rPr>
        <w:t>11</w:t>
      </w:r>
      <w:r w:rsidR="008A31AB" w:rsidRPr="005920FA">
        <w:fldChar w:fldCharType="end"/>
      </w:r>
    </w:p>
    <w:p w14:paraId="68BE5335" w14:textId="77777777" w:rsidR="00FC3840" w:rsidRPr="005920FA" w:rsidRDefault="00FC3840" w:rsidP="00F17750"/>
    <w:p w14:paraId="33699977" w14:textId="42DD4140" w:rsidR="00796DDB" w:rsidRPr="005920FA" w:rsidRDefault="00796DDB" w:rsidP="00F17750">
      <w:r w:rsidRPr="005920FA">
        <w:t xml:space="preserve">The </w:t>
      </w:r>
      <w:r w:rsidRPr="00640659">
        <w:t xml:space="preserve">strongest evidence in support of </w:t>
      </w:r>
      <w:r w:rsidR="003E35F4" w:rsidRPr="00640659">
        <w:t xml:space="preserve">a causal effect of tobacco on psychosis </w:t>
      </w:r>
      <w:r w:rsidRPr="00640659">
        <w:t xml:space="preserve">is that a genetic locus strongly associated with heaviness of smoking (within the nicotinic receptor </w:t>
      </w:r>
      <w:r w:rsidRPr="00C33193">
        <w:rPr>
          <w:i/>
        </w:rPr>
        <w:t>CHRNA5-A3-B4</w:t>
      </w:r>
      <w:r w:rsidRPr="00640659">
        <w:t xml:space="preserve"> gene cluster) is one of the loci most </w:t>
      </w:r>
      <w:r w:rsidR="00F13C87" w:rsidRPr="00640659">
        <w:t xml:space="preserve">strongly </w:t>
      </w:r>
      <w:r w:rsidRPr="00640659">
        <w:t>associated with schizophrenia</w:t>
      </w:r>
      <w:r w:rsidR="00AD39F8" w:rsidRPr="00640659">
        <w:t>.</w:t>
      </w:r>
      <w:r w:rsidR="008A31AB" w:rsidRPr="00640659">
        <w:fldChar w:fldCharType="begin"/>
      </w:r>
      <w:r w:rsidR="00A45CE3">
        <w:instrText xml:space="preserve"> ADDIN EN.CITE &lt;EndNote&gt;&lt;Cite&gt;&lt;Author&gt;Schizophrenia Working Group of the Psychiatric Genomics Consortium&lt;/Author&gt;&lt;Year&gt;2014&lt;/Year&gt;&lt;RecNum&gt;10&lt;/RecNum&gt;&lt;DisplayText&gt;&lt;style face="superscript"&gt;12&lt;/style&gt;&lt;/DisplayText&gt;&lt;record&gt;&lt;rec-number&gt;10&lt;/rec-number&gt;&lt;foreign-keys&gt;&lt;key app="EN" db-id="sret0sa9vpvs5fewzsa5wzahrdwsx2920ezz" timestamp="1468589047"&gt;10&lt;/key&gt;&lt;/foreign-keys&gt;&lt;ref-type name="Journal Article"&gt;17&lt;/ref-type&gt;&lt;contributors&gt;&lt;authors&gt;&lt;author&gt;Schizophrenia Working Group of the Psychiatric Genomics Consortium,&lt;/author&gt;&lt;/authors&gt;&lt;/contributors&gt;&lt;titles&gt;&lt;title&gt;Biological insights from 108 schizophrenia-associated genetic loci&lt;/title&gt;&lt;secondary-title&gt;Nature&lt;/secondary-title&gt;&lt;short-title&gt;Biological insights from 108 schizophrenia-associated genetic loci&lt;/short-title&gt;&lt;/titles&gt;&lt;periodical&gt;&lt;full-title&gt;Nature&lt;/full-title&gt;&lt;/periodical&gt;&lt;pages&gt;421-7&lt;/pages&gt;&lt;volume&gt;511&lt;/volume&gt;&lt;keywords&gt;&lt;keyword&gt;Alleles&lt;/keyword&gt;&lt;keyword&gt;Brain&lt;/keyword&gt;&lt;keyword&gt;Enhancer Elements, Genetic&lt;/keyword&gt;&lt;keyword&gt;Genetic Loci&lt;/keyword&gt;&lt;keyword&gt;Genetic Predisposition to Disease&lt;/keyword&gt;&lt;keyword&gt;Genome-Wide Association Study&lt;/keyword&gt;&lt;keyword&gt;Glutamic Acid&lt;/keyword&gt;&lt;keyword&gt;Humans&lt;/keyword&gt;&lt;keyword&gt;Immunity&lt;/keyword&gt;&lt;keyword&gt;Multifactorial Inheritance&lt;/keyword&gt;&lt;keyword&gt;Mutation&lt;/keyword&gt;&lt;keyword&gt;Odds Ratio&lt;/keyword&gt;&lt;keyword&gt;Polymorphism, Single Nucleotide&lt;/keyword&gt;&lt;keyword&gt;Schizophrenia&lt;/keyword&gt;&lt;keyword&gt;Synaptic Transmission&lt;/keyword&gt;&lt;/keywords&gt;&lt;dates&gt;&lt;year&gt;2014&lt;/year&gt;&lt;pub-dates&gt;&lt;date&gt;Jul&lt;/date&gt;&lt;/pub-dates&gt;&lt;/dates&gt;&lt;isbn&gt;1476-4687&lt;/isbn&gt;&lt;accession-num&gt;25056061&lt;/accession-num&gt;&lt;urls&gt;&lt;related-urls&gt;&lt;url&gt;http://www.ncbi.nlm.nih.gov/pubmed/25056061&lt;/url&gt;&lt;url&gt;http://www.nature.com/nature/journal/v511/n7510/pdf/nature13595.pdf&lt;/url&gt;&lt;/related-urls&gt;&lt;/urls&gt;&lt;electronic-resource-num&gt;10.1038/nature13595&lt;/electronic-resource-num&gt;&lt;language&gt;eng&lt;/language&gt;&lt;/record&gt;&lt;/Cite&gt;&lt;/EndNote&gt;</w:instrText>
      </w:r>
      <w:r w:rsidR="008A31AB" w:rsidRPr="00640659">
        <w:fldChar w:fldCharType="separate"/>
      </w:r>
      <w:r w:rsidR="00A45CE3" w:rsidRPr="00A45CE3">
        <w:rPr>
          <w:noProof/>
          <w:vertAlign w:val="superscript"/>
        </w:rPr>
        <w:t>12</w:t>
      </w:r>
      <w:r w:rsidR="008A31AB" w:rsidRPr="00640659">
        <w:fldChar w:fldCharType="end"/>
      </w:r>
      <w:r w:rsidRPr="00640659">
        <w:t xml:space="preserve"> This, however, is also theoretically consistent with either </w:t>
      </w:r>
      <w:r w:rsidR="00773A62" w:rsidRPr="00640659">
        <w:t>confounding by shared genetic effects (</w:t>
      </w:r>
      <w:r w:rsidR="00773A62" w:rsidRPr="005920FA">
        <w:t xml:space="preserve">biological pleiotropy), or, perhaps less </w:t>
      </w:r>
      <w:r w:rsidR="00B4769D" w:rsidRPr="005920FA">
        <w:t>plausibly</w:t>
      </w:r>
      <w:r w:rsidR="00773A62" w:rsidRPr="005920FA">
        <w:t>,</w:t>
      </w:r>
      <w:r w:rsidRPr="005920FA">
        <w:t xml:space="preserve"> ‘reverse causality’ (</w:t>
      </w:r>
      <w:r w:rsidR="00B4769D" w:rsidRPr="005920FA">
        <w:t xml:space="preserve">i.e., biological risk of </w:t>
      </w:r>
      <w:r w:rsidRPr="005920FA">
        <w:t xml:space="preserve">schizophrenia </w:t>
      </w:r>
      <w:r w:rsidR="00D9306F">
        <w:t xml:space="preserve">causing </w:t>
      </w:r>
      <w:r w:rsidR="00773A62" w:rsidRPr="005920FA">
        <w:t>smoking behaviour)</w:t>
      </w:r>
      <w:r w:rsidRPr="005920FA">
        <w:t xml:space="preserve">. </w:t>
      </w:r>
    </w:p>
    <w:p w14:paraId="5EDDC4A5" w14:textId="77777777" w:rsidR="00176301" w:rsidRPr="005920FA" w:rsidRDefault="00176301" w:rsidP="00F17750"/>
    <w:p w14:paraId="72FE87DB" w14:textId="7C9BEC62" w:rsidR="009952DF" w:rsidRPr="005920FA" w:rsidRDefault="00796DDB" w:rsidP="00F17750">
      <w:r w:rsidRPr="005920FA">
        <w:lastRenderedPageBreak/>
        <w:t xml:space="preserve">Similarly, associations between genetic risk for psychosis and both cannabis use and heaviness of cigarette use are also </w:t>
      </w:r>
      <w:r w:rsidR="003A6EDA" w:rsidRPr="005920FA">
        <w:t>consistent with causal, reverse-</w:t>
      </w:r>
      <w:r w:rsidRPr="005920FA">
        <w:t>causal, and pleiotropic explanations</w:t>
      </w:r>
      <w:r w:rsidR="00AD39F8">
        <w:t>.</w:t>
      </w:r>
      <w:r w:rsidR="008A31AB" w:rsidRPr="005920FA">
        <w:fldChar w:fldCharType="begin">
          <w:fldData xml:space="preserve">PEVuZE5vdGU+PENpdGU+PEF1dGhvcj5Qb3dlcjwvQXV0aG9yPjxZZWFyPjIwMTQ8L1llYXI+PFJl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</w:fldData>
        </w:fldChar>
      </w:r>
      <w:r w:rsidR="00A45CE3">
        <w:instrText xml:space="preserve"> ADDIN EN.CITE </w:instrText>
      </w:r>
      <w:r w:rsidR="00A45CE3">
        <w:fldChar w:fldCharType="begin">
          <w:fldData xml:space="preserve">PEVuZE5vdGU+PENpdGU+PEF1dGhvcj5Qb3dlcjwvQXV0aG9yPjxZZWFyPjIwMTQ8L1llYXI+PFJl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</w:fldData>
        </w:fldChar>
      </w:r>
      <w:r w:rsidR="00A45CE3">
        <w:instrText xml:space="preserve"> ADDIN EN.CITE.DATA </w:instrText>
      </w:r>
      <w:r w:rsidR="00A45CE3">
        <w:fldChar w:fldCharType="end"/>
      </w:r>
      <w:r w:rsidR="008A31AB" w:rsidRPr="005920FA">
        <w:fldChar w:fldCharType="separate"/>
      </w:r>
      <w:r w:rsidR="00A45CE3" w:rsidRPr="00A45CE3">
        <w:rPr>
          <w:noProof/>
          <w:vertAlign w:val="superscript"/>
        </w:rPr>
        <w:t>13-15</w:t>
      </w:r>
      <w:r w:rsidR="008A31AB" w:rsidRPr="005920FA">
        <w:fldChar w:fldCharType="end"/>
      </w:r>
    </w:p>
    <w:p w14:paraId="5BFC5C1E" w14:textId="77777777" w:rsidR="009952DF" w:rsidRPr="005920FA" w:rsidRDefault="009952DF" w:rsidP="00F17750"/>
    <w:p w14:paraId="5BFB247E" w14:textId="25CC56CE" w:rsidR="00C4611B" w:rsidRPr="005920FA" w:rsidRDefault="004231AB" w:rsidP="00F17750">
      <w:r>
        <w:t xml:space="preserve">As </w:t>
      </w:r>
      <w:r w:rsidR="00B66486">
        <w:t>most</w:t>
      </w:r>
      <w:r w:rsidRPr="00FA7C75">
        <w:t xml:space="preserve"> people who use cannabis also smoke cigarettes</w:t>
      </w:r>
      <w:r w:rsidR="005C43BD">
        <w:t>,</w:t>
      </w:r>
      <w:r w:rsidRPr="00FA7C75">
        <w:t xml:space="preserve"> </w:t>
      </w:r>
      <w:r w:rsidR="00F13C87" w:rsidRPr="00FA7C75">
        <w:t xml:space="preserve">teasing out </w:t>
      </w:r>
      <w:r w:rsidR="00F13C87">
        <w:t>potentially causal</w:t>
      </w:r>
      <w:r w:rsidR="00F13C87" w:rsidRPr="00FA7C75">
        <w:t xml:space="preserve"> effects of cannabis f</w:t>
      </w:r>
      <w:r w:rsidR="00F13C87">
        <w:t>ro</w:t>
      </w:r>
      <w:r w:rsidR="00F13C87" w:rsidRPr="00FA7C75">
        <w:t xml:space="preserve">m those of tobacco </w:t>
      </w:r>
      <w:r w:rsidR="00F13C87">
        <w:t>is</w:t>
      </w:r>
      <w:r w:rsidR="00F13C87" w:rsidRPr="00FA7C75">
        <w:t xml:space="preserve"> </w:t>
      </w:r>
      <w:r>
        <w:t>difficult</w:t>
      </w:r>
      <w:r w:rsidR="001F7C53">
        <w:t>, particularly as individuals usually</w:t>
      </w:r>
      <w:r w:rsidR="001F7C53" w:rsidRPr="005920FA">
        <w:t xml:space="preserve"> mix </w:t>
      </w:r>
      <w:r w:rsidR="00D9306F" w:rsidRPr="005920FA">
        <w:t xml:space="preserve">their cannabis with </w:t>
      </w:r>
      <w:r w:rsidR="001F7C53" w:rsidRPr="005920FA">
        <w:t>tobacco</w:t>
      </w:r>
      <w:r w:rsidR="001F7C53">
        <w:t xml:space="preserve">, even when </w:t>
      </w:r>
      <w:r w:rsidR="001F7C53" w:rsidRPr="005920FA">
        <w:t>class</w:t>
      </w:r>
      <w:r w:rsidR="00D9306F">
        <w:t>ing</w:t>
      </w:r>
      <w:r w:rsidR="001F7C53" w:rsidRPr="005920FA">
        <w:t xml:space="preserve"> themselves as non-smokers</w:t>
      </w:r>
      <w:r w:rsidR="001F7C53">
        <w:t>.</w:t>
      </w:r>
      <w:r w:rsidR="00434250">
        <w:fldChar w:fldCharType="begin">
          <w:fldData xml:space="preserve">PEVuZE5vdGU+PENpdGU+PEF1dGhvcj5HYWdlPC9BdXRob3I+PFllYXI+MjAxNDwvWWVhcj48UmVj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</w:fldData>
        </w:fldChar>
      </w:r>
      <w:r w:rsidR="00A45CE3">
        <w:instrText xml:space="preserve"> ADDIN EN.CITE </w:instrText>
      </w:r>
      <w:r w:rsidR="00A45CE3">
        <w:fldChar w:fldCharType="begin">
          <w:fldData xml:space="preserve">PEVuZE5vdGU+PENpdGU+PEF1dGhvcj5HYWdlPC9BdXRob3I+PFllYXI+MjAxNDwvWWVhcj48UmVj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</w:fldData>
        </w:fldChar>
      </w:r>
      <w:r w:rsidR="00A45CE3">
        <w:instrText xml:space="preserve"> ADDIN EN.CITE.DATA </w:instrText>
      </w:r>
      <w:r w:rsidR="00A45CE3">
        <w:fldChar w:fldCharType="end"/>
      </w:r>
      <w:r w:rsidR="00434250">
        <w:fldChar w:fldCharType="separate"/>
      </w:r>
      <w:r w:rsidR="00A45CE3" w:rsidRPr="00A45CE3">
        <w:rPr>
          <w:noProof/>
          <w:vertAlign w:val="superscript"/>
        </w:rPr>
        <w:t>16</w:t>
      </w:r>
      <w:r w:rsidR="00434250">
        <w:fldChar w:fldCharType="end"/>
      </w:r>
      <w:r w:rsidR="00F13C87" w:rsidRPr="00FA7C75">
        <w:t xml:space="preserve"> </w:t>
      </w:r>
      <w:r w:rsidR="001F7C53">
        <w:t xml:space="preserve">Measurement error can lead to incorrect estimates of causal effects (see </w:t>
      </w:r>
      <w:r w:rsidR="00AD39F8">
        <w:t>Gage et al. 2014</w:t>
      </w:r>
      <w:r w:rsidR="00FD4EB6" w:rsidRPr="005920FA">
        <w:fldChar w:fldCharType="begin">
          <w:fldData xml:space="preserve">PEVuZE5vdGU+PENpdGU+PEF1dGhvcj5HYWdlPC9BdXRob3I+PFllYXI+MjAxNDwvWWVhcj48UmVj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</w:fldData>
        </w:fldChar>
      </w:r>
      <w:r w:rsidR="00A45CE3">
        <w:instrText xml:space="preserve"> ADDIN EN.CITE </w:instrText>
      </w:r>
      <w:r w:rsidR="00A45CE3">
        <w:fldChar w:fldCharType="begin">
          <w:fldData xml:space="preserve">PEVuZE5vdGU+PENpdGU+PEF1dGhvcj5HYWdlPC9BdXRob3I+PFllYXI+MjAxNDwvWWVhcj48UmVj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</w:fldData>
        </w:fldChar>
      </w:r>
      <w:r w:rsidR="00A45CE3">
        <w:instrText xml:space="preserve"> ADDIN EN.CITE.DATA </w:instrText>
      </w:r>
      <w:r w:rsidR="00A45CE3">
        <w:fldChar w:fldCharType="end"/>
      </w:r>
      <w:r w:rsidR="00FD4EB6" w:rsidRPr="005920FA">
        <w:fldChar w:fldCharType="separate"/>
      </w:r>
      <w:r w:rsidR="00A45CE3" w:rsidRPr="00A45CE3">
        <w:rPr>
          <w:noProof/>
          <w:vertAlign w:val="superscript"/>
        </w:rPr>
        <w:t>16</w:t>
      </w:r>
      <w:r w:rsidR="00FD4EB6" w:rsidRPr="005920FA">
        <w:fldChar w:fldCharType="end"/>
      </w:r>
      <w:r w:rsidR="00FD4EB6" w:rsidRPr="005920FA">
        <w:t xml:space="preserve"> </w:t>
      </w:r>
      <w:r w:rsidR="003E1DBB" w:rsidRPr="005920FA">
        <w:t xml:space="preserve">and </w:t>
      </w:r>
      <w:proofErr w:type="spellStart"/>
      <w:r w:rsidR="003E1DBB" w:rsidRPr="005920FA">
        <w:t>Munaf</w:t>
      </w:r>
      <w:r w:rsidR="009C0F9E" w:rsidRPr="005920FA">
        <w:t>ò</w:t>
      </w:r>
      <w:proofErr w:type="spellEnd"/>
      <w:r w:rsidR="003E1DBB" w:rsidRPr="005920FA">
        <w:t xml:space="preserve"> et al</w:t>
      </w:r>
      <w:r w:rsidR="00AD39F8">
        <w:t>.</w:t>
      </w:r>
      <w:r w:rsidR="003E1DBB" w:rsidRPr="005920FA">
        <w:t xml:space="preserve"> 2012</w:t>
      </w:r>
      <w:r w:rsidR="009C0F9E" w:rsidRPr="005920FA">
        <w:fldChar w:fldCharType="begin">
          <w:fldData xml:space="preserve">PEVuZE5vdGU+PENpdGU+PEF1dGhvcj5NdW5hZm88L0F1dGhvcj48WWVhcj4yMDEyPC9ZZWFyPjxS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</w:fldData>
        </w:fldChar>
      </w:r>
      <w:r w:rsidR="00A45CE3">
        <w:instrText xml:space="preserve"> ADDIN EN.CITE </w:instrText>
      </w:r>
      <w:r w:rsidR="00A45CE3">
        <w:fldChar w:fldCharType="begin">
          <w:fldData xml:space="preserve">PEVuZE5vdGU+PENpdGU+PEF1dGhvcj5NdW5hZm88L0F1dGhvcj48WWVhcj4yMDEyPC9ZZWFyPjxS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</w:fldData>
        </w:fldChar>
      </w:r>
      <w:r w:rsidR="00A45CE3">
        <w:instrText xml:space="preserve"> ADDIN EN.CITE.DATA </w:instrText>
      </w:r>
      <w:r w:rsidR="00A45CE3">
        <w:fldChar w:fldCharType="end"/>
      </w:r>
      <w:r w:rsidR="009C0F9E" w:rsidRPr="005920FA">
        <w:fldChar w:fldCharType="separate"/>
      </w:r>
      <w:r w:rsidR="00A45CE3" w:rsidRPr="00A45CE3">
        <w:rPr>
          <w:noProof/>
          <w:vertAlign w:val="superscript"/>
        </w:rPr>
        <w:t>17</w:t>
      </w:r>
      <w:r w:rsidR="009C0F9E" w:rsidRPr="005920FA">
        <w:fldChar w:fldCharType="end"/>
      </w:r>
      <w:r w:rsidR="009C0F9E" w:rsidRPr="005920FA">
        <w:t xml:space="preserve"> </w:t>
      </w:r>
      <w:r w:rsidR="00B6605B">
        <w:t xml:space="preserve">for examples of the impact of </w:t>
      </w:r>
      <w:r w:rsidR="0076339D">
        <w:t xml:space="preserve">measurement </w:t>
      </w:r>
      <w:r w:rsidR="00B6605B">
        <w:t>error on confounding and main effects),</w:t>
      </w:r>
      <w:r w:rsidR="0076339D">
        <w:t xml:space="preserve"> </w:t>
      </w:r>
      <w:r w:rsidR="00B6605B">
        <w:t xml:space="preserve">and is particularly likely when using single-time point assessments of exposure status. </w:t>
      </w:r>
      <w:r w:rsidR="00934C49" w:rsidRPr="005920FA">
        <w:t xml:space="preserve"> </w:t>
      </w:r>
      <w:r w:rsidR="00F13C87" w:rsidRPr="005920FA">
        <w:t>Thus, other methods for teasing out causal effects of cannabis as distinct from tobacco are required.</w:t>
      </w:r>
    </w:p>
    <w:p w14:paraId="5333377D" w14:textId="77777777" w:rsidR="00946C8B" w:rsidRPr="005920FA" w:rsidRDefault="00946C8B" w:rsidP="00F17750">
      <w:pPr>
        <w:rPr>
          <w:rFonts w:cs="Arial"/>
        </w:rPr>
      </w:pPr>
    </w:p>
    <w:p w14:paraId="23C3E41E" w14:textId="0209037D" w:rsidR="00161A95" w:rsidRPr="005920FA" w:rsidRDefault="007F3BA6" w:rsidP="00F17750">
      <w:r>
        <w:rPr>
          <w:rFonts w:cs="Arial"/>
        </w:rPr>
        <w:t>One</w:t>
      </w:r>
      <w:r w:rsidRPr="00FA7C75">
        <w:rPr>
          <w:rFonts w:cs="Arial"/>
        </w:rPr>
        <w:t xml:space="preserve"> approach </w:t>
      </w:r>
      <w:r w:rsidR="005C43D6" w:rsidRPr="005920FA">
        <w:rPr>
          <w:rFonts w:cs="Arial"/>
        </w:rPr>
        <w:t xml:space="preserve">that can </w:t>
      </w:r>
      <w:r w:rsidR="007E52F5" w:rsidRPr="005920FA">
        <w:rPr>
          <w:rFonts w:cs="Arial"/>
        </w:rPr>
        <w:t xml:space="preserve">help inform causal inference </w:t>
      </w:r>
      <w:r w:rsidR="005C43D6" w:rsidRPr="005920FA">
        <w:rPr>
          <w:rFonts w:cs="Arial"/>
        </w:rPr>
        <w:t xml:space="preserve">is to use </w:t>
      </w:r>
      <w:r w:rsidR="004F6227" w:rsidRPr="005920FA">
        <w:rPr>
          <w:rFonts w:cs="Arial"/>
        </w:rPr>
        <w:t>behaviour</w:t>
      </w:r>
      <w:r w:rsidR="00B258AA" w:rsidRPr="005920FA">
        <w:rPr>
          <w:rFonts w:cs="Arial"/>
        </w:rPr>
        <w:t>al</w:t>
      </w:r>
      <w:r w:rsidR="004F6227" w:rsidRPr="005920FA">
        <w:rPr>
          <w:rFonts w:cs="Arial"/>
        </w:rPr>
        <w:t xml:space="preserve"> </w:t>
      </w:r>
      <w:r w:rsidR="00D440F5" w:rsidRPr="005920FA">
        <w:rPr>
          <w:rFonts w:cs="Arial"/>
        </w:rPr>
        <w:t>patterns</w:t>
      </w:r>
      <w:r w:rsidR="005C43D6" w:rsidRPr="005920FA">
        <w:rPr>
          <w:rFonts w:cs="Arial"/>
        </w:rPr>
        <w:t xml:space="preserve"> of cannabis and tobacco use over time to identify classes of individuals with different substance use profiles across a </w:t>
      </w:r>
      <w:r w:rsidR="00D9306F" w:rsidRPr="005920FA">
        <w:rPr>
          <w:rFonts w:cs="Arial"/>
        </w:rPr>
        <w:t>development</w:t>
      </w:r>
      <w:r w:rsidR="00D9306F">
        <w:rPr>
          <w:rFonts w:cs="Arial"/>
        </w:rPr>
        <w:t>al</w:t>
      </w:r>
      <w:r w:rsidR="00D9306F" w:rsidRPr="005920FA">
        <w:rPr>
          <w:rFonts w:cs="Arial"/>
        </w:rPr>
        <w:t xml:space="preserve"> </w:t>
      </w:r>
      <w:r w:rsidR="005C43D6" w:rsidRPr="005920FA">
        <w:rPr>
          <w:rFonts w:cs="Arial"/>
        </w:rPr>
        <w:t xml:space="preserve">period rather than relying on </w:t>
      </w:r>
      <w:r w:rsidR="00D36EEC" w:rsidRPr="005920FA">
        <w:rPr>
          <w:rFonts w:cs="Arial"/>
        </w:rPr>
        <w:t>patterns of use at one point in time</w:t>
      </w:r>
      <w:r w:rsidR="00AD39F8">
        <w:t>.</w:t>
      </w:r>
      <w:r w:rsidR="00635066" w:rsidRPr="005920FA">
        <w:fldChar w:fldCharType="begin"/>
      </w:r>
      <w:r w:rsidR="00A45CE3">
        <w:instrText xml:space="preserve"> ADDIN EN.CITE &lt;EndNote&gt;&lt;Cite&gt;&lt;Author&gt;Lanza&lt;/Author&gt;&lt;Year&gt;2006&lt;/Year&gt;&lt;RecNum&gt;22&lt;/RecNum&gt;&lt;DisplayText&gt;&lt;style face="superscript"&gt;18&lt;/style&gt;&lt;/DisplayText&gt;&lt;record&gt;&lt;rec-number&gt;22&lt;/rec-number&gt;&lt;foreign-keys&gt;&lt;key app="EN" db-id="sret0sa9vpvs5fewzsa5wzahrdwsx2920ezz" timestamp="1481109772"&gt;22&lt;/key&gt;&lt;/foreign-keys&gt;&lt;ref-type name="Journal Article"&gt;17&lt;/ref-type&gt;&lt;contributors&gt;&lt;authors&gt;&lt;author&gt;Lanza, S. T.&lt;/author&gt;&lt;author&gt;Collins, L. M.&lt;/author&gt;&lt;/authors&gt;&lt;/contributors&gt;&lt;auth-address&gt;The Methodology Center, The Pennsylvania State University, 204 E. Calder Way, Suite 400, State College, Pennsylvania 16801, USA. SLanza@psu.edu&lt;/auth-address&gt;&lt;titles&gt;&lt;title&gt;A mixture model of discontinuous development in heavy drinking from ages 18 to 30: the role of college enrollment&lt;/title&gt;&lt;secondary-title&gt;Journal of Studies on Alcohol&lt;/secondary-title&gt;&lt;/titles&gt;&lt;periodical&gt;&lt;full-title&gt;Journal of Studies on Alcohol&lt;/full-title&gt;&lt;/periodical&gt;&lt;pages&gt;552-61&lt;/pages&gt;&lt;volume&gt;67&lt;/volume&gt;&lt;number&gt;4&lt;/number&gt;&lt;keywords&gt;&lt;keyword&gt;Adolescent&lt;/keyword&gt;&lt;keyword&gt;Adult&lt;/keyword&gt;&lt;keyword&gt;*Alcohol Drinking/epidemiology/psychology&lt;/keyword&gt;&lt;keyword&gt;*Human Development&lt;/keyword&gt;&lt;keyword&gt;Humans&lt;/keyword&gt;&lt;keyword&gt;Logistic Models&lt;/keyword&gt;&lt;keyword&gt;Longitudinal Studies&lt;/keyword&gt;&lt;keyword&gt;*Models, Biological&lt;/keyword&gt;&lt;keyword&gt;Prevalence&lt;/keyword&gt;&lt;keyword&gt;*Students&lt;/keyword&gt;&lt;keyword&gt;United States/epidemiology&lt;/keyword&gt;&lt;keyword&gt;Universities&lt;/keyword&gt;&lt;/keywords&gt;&lt;dates&gt;&lt;year&gt;2006&lt;/year&gt;&lt;pub-dates&gt;&lt;date&gt;Jul&lt;/date&gt;&lt;/pub-dates&gt;&lt;/dates&gt;&lt;isbn&gt;0096-882X (Print)&amp;#xD;0096-882X (Linking)&lt;/isbn&gt;&lt;accession-num&gt;16736075&lt;/accession-num&gt;&lt;urls&gt;&lt;related-urls&gt;&lt;url&gt;https://www.ncbi.nlm.nih.gov/pubmed/16736075&lt;/url&gt;&lt;/related-urls&gt;&lt;/urls&gt;&lt;/record&gt;&lt;/Cite&gt;&lt;/EndNote&gt;</w:instrText>
      </w:r>
      <w:r w:rsidR="00635066" w:rsidRPr="005920FA">
        <w:fldChar w:fldCharType="separate"/>
      </w:r>
      <w:r w:rsidR="00A45CE3" w:rsidRPr="00A45CE3">
        <w:rPr>
          <w:noProof/>
          <w:vertAlign w:val="superscript"/>
        </w:rPr>
        <w:t>18</w:t>
      </w:r>
      <w:r w:rsidR="00635066" w:rsidRPr="005920FA">
        <w:fldChar w:fldCharType="end"/>
      </w:r>
      <w:r w:rsidR="00161A95" w:rsidRPr="005920FA">
        <w:t xml:space="preserve"> </w:t>
      </w:r>
      <w:r w:rsidR="00BB4675" w:rsidRPr="005920FA">
        <w:t xml:space="preserve">Such methods capture additional information </w:t>
      </w:r>
      <w:r w:rsidR="00F05700" w:rsidRPr="005920FA">
        <w:t xml:space="preserve">that </w:t>
      </w:r>
      <w:r w:rsidR="00D82CD5" w:rsidRPr="005920FA">
        <w:t xml:space="preserve">may </w:t>
      </w:r>
      <w:r w:rsidR="00F05700" w:rsidRPr="005920FA">
        <w:t>e</w:t>
      </w:r>
      <w:r w:rsidR="00D82CD5" w:rsidRPr="005920FA">
        <w:t>nable</w:t>
      </w:r>
      <w:r w:rsidR="00F05700" w:rsidRPr="005920FA">
        <w:t xml:space="preserve"> persistent users of</w:t>
      </w:r>
      <w:r w:rsidR="00F05700" w:rsidRPr="005920FA">
        <w:rPr>
          <w:rFonts w:cs="Arial"/>
        </w:rPr>
        <w:t xml:space="preserve"> cannabis and tobacco to be</w:t>
      </w:r>
      <w:r w:rsidR="00F05700" w:rsidRPr="005920FA">
        <w:t xml:space="preserve"> distinguished from those who may have experimented </w:t>
      </w:r>
      <w:r>
        <w:t>briefly</w:t>
      </w:r>
      <w:r w:rsidR="00F05700" w:rsidRPr="005920FA">
        <w:t>.</w:t>
      </w:r>
    </w:p>
    <w:p w14:paraId="713C55FC" w14:textId="77777777" w:rsidR="00114D48" w:rsidRPr="005920FA" w:rsidRDefault="00114D48" w:rsidP="00F17750"/>
    <w:p w14:paraId="2E8A579A" w14:textId="0B5E5FC6" w:rsidR="00F17750" w:rsidRPr="005920FA" w:rsidRDefault="00D36EEC" w:rsidP="003A6EDA">
      <w:pPr>
        <w:rPr>
          <w:rFonts w:asciiTheme="majorHAnsi" w:eastAsiaTheme="majorEastAsia" w:hAnsiTheme="majorHAnsi" w:cstheme="majorBidi"/>
          <w:sz w:val="32"/>
          <w:szCs w:val="32"/>
        </w:rPr>
      </w:pPr>
      <w:r w:rsidRPr="005920FA">
        <w:t xml:space="preserve">In this </w:t>
      </w:r>
      <w:r w:rsidR="005743FD" w:rsidRPr="005920FA">
        <w:t>study,</w:t>
      </w:r>
      <w:r w:rsidRPr="005920FA">
        <w:t xml:space="preserve"> we </w:t>
      </w:r>
      <w:r w:rsidR="00C71718" w:rsidRPr="005920FA">
        <w:t>used</w:t>
      </w:r>
      <w:r w:rsidRPr="005920FA">
        <w:t xml:space="preserve"> longitudinal latent class analysis (LLCA) to identify subgroups of individuals based on similar patterns of cigarette and cannabis use behaviour over time, to</w:t>
      </w:r>
      <w:r w:rsidR="00282B25" w:rsidRPr="005920FA">
        <w:t>:</w:t>
      </w:r>
      <w:r w:rsidRPr="005920FA">
        <w:t xml:space="preserve"> </w:t>
      </w:r>
      <w:proofErr w:type="spellStart"/>
      <w:r w:rsidR="00282B25" w:rsidRPr="005920FA">
        <w:t>i</w:t>
      </w:r>
      <w:proofErr w:type="spellEnd"/>
      <w:r w:rsidR="00282B25" w:rsidRPr="005920FA">
        <w:t>)</w:t>
      </w:r>
      <w:r w:rsidRPr="005920FA">
        <w:t xml:space="preserve"> </w:t>
      </w:r>
      <w:r w:rsidR="00282B25" w:rsidRPr="005920FA">
        <w:t xml:space="preserve">examine </w:t>
      </w:r>
      <w:r w:rsidRPr="005920FA">
        <w:t xml:space="preserve">the association of different classes with </w:t>
      </w:r>
      <w:r w:rsidR="009B0D60" w:rsidRPr="005920FA">
        <w:t xml:space="preserve">subsequent </w:t>
      </w:r>
      <w:r w:rsidRPr="005920FA">
        <w:t xml:space="preserve">onset of psychotic experiences, </w:t>
      </w:r>
      <w:r w:rsidR="00282B25" w:rsidRPr="005920FA">
        <w:t xml:space="preserve">ii) </w:t>
      </w:r>
      <w:r w:rsidRPr="005920FA">
        <w:t>compare patterns of confounding across these classes</w:t>
      </w:r>
      <w:r w:rsidR="00282B25" w:rsidRPr="005920FA">
        <w:t xml:space="preserve">, and iii) examine the effect of childhood psychotic experiences on </w:t>
      </w:r>
      <w:r w:rsidR="009B0D60" w:rsidRPr="005920FA">
        <w:t>adolescent</w:t>
      </w:r>
      <w:r w:rsidR="00282B25" w:rsidRPr="005920FA">
        <w:t xml:space="preserve"> </w:t>
      </w:r>
      <w:r w:rsidR="009B0D60" w:rsidRPr="005920FA">
        <w:t>patterns of cigarette and cannabis use</w:t>
      </w:r>
      <w:r w:rsidRPr="005920FA">
        <w:t>.</w:t>
      </w:r>
      <w:bookmarkEnd w:id="3"/>
      <w:r w:rsidR="00F17750" w:rsidRPr="005920FA">
        <w:br w:type="page"/>
      </w:r>
    </w:p>
    <w:p w14:paraId="72ECA717" w14:textId="7A6FCFF8" w:rsidR="008F6E2F" w:rsidRPr="005920FA" w:rsidRDefault="008F6E2F" w:rsidP="0081312F">
      <w:pPr>
        <w:pStyle w:val="Heading1"/>
      </w:pPr>
      <w:r w:rsidRPr="005920FA">
        <w:lastRenderedPageBreak/>
        <w:t>M</w:t>
      </w:r>
      <w:r w:rsidR="008139AC" w:rsidRPr="005920FA">
        <w:t>ethods</w:t>
      </w:r>
    </w:p>
    <w:p w14:paraId="506D53B0" w14:textId="78F3031F" w:rsidR="00C74CFD" w:rsidRPr="005920FA" w:rsidRDefault="00213D9F" w:rsidP="00FB7EF1">
      <w:pPr>
        <w:pStyle w:val="Heading2"/>
      </w:pPr>
      <w:r w:rsidRPr="005920FA">
        <w:t>Participants</w:t>
      </w:r>
    </w:p>
    <w:p w14:paraId="67C9ED76" w14:textId="486933E7" w:rsidR="00171718" w:rsidRPr="005920FA" w:rsidRDefault="000D61B1" w:rsidP="00171718">
      <w:r w:rsidRPr="005920FA">
        <w:t xml:space="preserve">The sample comprised individuals within the </w:t>
      </w:r>
      <w:r w:rsidR="002D5DD9" w:rsidRPr="00086417">
        <w:t xml:space="preserve">Avon Longitudinal Study of Parents and Children </w:t>
      </w:r>
      <w:r w:rsidR="002D5DD9">
        <w:t>(</w:t>
      </w:r>
      <w:r w:rsidR="00141BCA" w:rsidRPr="005920FA">
        <w:t>ALSPAC</w:t>
      </w:r>
      <w:r w:rsidR="002D5DD9">
        <w:t>)</w:t>
      </w:r>
      <w:r w:rsidR="00141BCA" w:rsidRPr="005920FA">
        <w:t xml:space="preserve"> birth</w:t>
      </w:r>
      <w:r w:rsidRPr="005920FA">
        <w:t xml:space="preserve"> cohort. The initial cohort consisted of 14,062 children born to women residing in the former Avon Health Authority area with expected delivery date</w:t>
      </w:r>
      <w:r w:rsidR="00370C45">
        <w:t>s</w:t>
      </w:r>
      <w:r w:rsidRPr="005920FA">
        <w:t xml:space="preserve"> betwee</w:t>
      </w:r>
      <w:r w:rsidR="00832012" w:rsidRPr="005920FA">
        <w:t>n April 1991</w:t>
      </w:r>
      <w:r w:rsidR="00370C45">
        <w:t>-</w:t>
      </w:r>
      <w:r w:rsidR="00832012" w:rsidRPr="005920FA">
        <w:t>December 1992</w:t>
      </w:r>
      <w:r w:rsidR="00635066" w:rsidRPr="005920FA">
        <w:fldChar w:fldCharType="begin">
          <w:fldData xml:space="preserve">PEVuZE5vdGU+PENpdGU+PEF1dGhvcj5Cb3lkPC9BdXRob3I+PFllYXI+MjAxMzwvWWVhcj48UmVj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</w:fldData>
        </w:fldChar>
      </w:r>
      <w:r w:rsidR="00A45CE3">
        <w:instrText xml:space="preserve"> ADDIN EN.CITE </w:instrText>
      </w:r>
      <w:r w:rsidR="00A45CE3">
        <w:fldChar w:fldCharType="begin">
          <w:fldData xml:space="preserve">PEVuZE5vdGU+PENpdGU+PEF1dGhvcj5Cb3lkPC9BdXRob3I+PFllYXI+MjAxMzwvWWVhcj48UmVj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</w:fldData>
        </w:fldChar>
      </w:r>
      <w:r w:rsidR="00A45CE3">
        <w:instrText xml:space="preserve"> ADDIN EN.CITE.DATA </w:instrText>
      </w:r>
      <w:r w:rsidR="00A45CE3">
        <w:fldChar w:fldCharType="end"/>
      </w:r>
      <w:r w:rsidR="00635066" w:rsidRPr="005920FA">
        <w:fldChar w:fldCharType="separate"/>
      </w:r>
      <w:r w:rsidR="00A45CE3" w:rsidRPr="00A45CE3">
        <w:rPr>
          <w:noProof/>
          <w:vertAlign w:val="superscript"/>
        </w:rPr>
        <w:t>19,20</w:t>
      </w:r>
      <w:r w:rsidR="00635066" w:rsidRPr="005920FA">
        <w:fldChar w:fldCharType="end"/>
      </w:r>
      <w:r w:rsidR="005743FD" w:rsidRPr="005920FA">
        <w:t xml:space="preserve"> </w:t>
      </w:r>
      <w:r w:rsidR="00171718" w:rsidRPr="005920FA">
        <w:t>(</w:t>
      </w:r>
      <w:hyperlink r:id="rId9" w:history="1">
        <w:r w:rsidR="00171718" w:rsidRPr="005920FA">
          <w:rPr>
            <w:rStyle w:val="Hyperlink"/>
            <w:color w:val="auto"/>
          </w:rPr>
          <w:t>http://www.bris.ac.uk/alspac/researchers/data-access/data-dictionary</w:t>
        </w:r>
      </w:hyperlink>
      <w:r w:rsidR="00171718" w:rsidRPr="005920FA">
        <w:rPr>
          <w:rStyle w:val="Hyperlink"/>
          <w:color w:val="auto"/>
          <w:u w:val="none"/>
        </w:rPr>
        <w:t>).</w:t>
      </w:r>
      <w:r w:rsidR="00171718" w:rsidRPr="005920FA">
        <w:t xml:space="preserve"> All subjects provided written informed consent</w:t>
      </w:r>
      <w:r w:rsidR="00370C45">
        <w:t>,</w:t>
      </w:r>
      <w:r w:rsidR="00171718" w:rsidRPr="005920FA">
        <w:t xml:space="preserve"> and ethical approval was obtained from the ALSPAC Ethics and Law Committee and the Local Research Ethics Committees.</w:t>
      </w:r>
    </w:p>
    <w:p w14:paraId="167441B1" w14:textId="77777777" w:rsidR="00D00DB8" w:rsidRPr="005920FA" w:rsidRDefault="00D00DB8" w:rsidP="00BF2D2A"/>
    <w:p w14:paraId="01BD7B18" w14:textId="5D27FBA5" w:rsidR="00880BA4" w:rsidRPr="005920FA" w:rsidRDefault="00880BA4" w:rsidP="00FB7EF1">
      <w:pPr>
        <w:pStyle w:val="Heading2"/>
      </w:pPr>
      <w:bookmarkStart w:id="4" w:name="_Hlk484681578"/>
      <w:r w:rsidRPr="005920FA">
        <w:t>Measures</w:t>
      </w:r>
    </w:p>
    <w:p w14:paraId="1BB6E951" w14:textId="6875DAF4" w:rsidR="00213D9F" w:rsidRPr="005920FA" w:rsidRDefault="000E5C29" w:rsidP="00880BA4">
      <w:pPr>
        <w:pStyle w:val="Heading3"/>
        <w:rPr>
          <w:lang w:val="en-GB"/>
        </w:rPr>
      </w:pPr>
      <w:r w:rsidRPr="005920FA">
        <w:rPr>
          <w:lang w:val="en-GB"/>
        </w:rPr>
        <w:t>C</w:t>
      </w:r>
      <w:r w:rsidR="00ED1A79" w:rsidRPr="005920FA">
        <w:rPr>
          <w:lang w:val="en-GB"/>
        </w:rPr>
        <w:t>igarette and cannabis use</w:t>
      </w:r>
    </w:p>
    <w:p w14:paraId="5BD8A0BC" w14:textId="3B94CD32" w:rsidR="00A0271A" w:rsidRPr="005920FA" w:rsidRDefault="00B403CE" w:rsidP="00F9533D">
      <w:r w:rsidRPr="005920FA">
        <w:t>Measures of cigarette and cannabis</w:t>
      </w:r>
      <w:r w:rsidR="00ED1A79" w:rsidRPr="005920FA">
        <w:t xml:space="preserve"> use</w:t>
      </w:r>
      <w:r w:rsidRPr="005920FA">
        <w:t xml:space="preserve"> were collected at </w:t>
      </w:r>
      <w:proofErr w:type="gramStart"/>
      <w:r w:rsidRPr="005920FA">
        <w:t>6 time</w:t>
      </w:r>
      <w:proofErr w:type="gramEnd"/>
      <w:r w:rsidRPr="005920FA">
        <w:t xml:space="preserve"> points between ages 1</w:t>
      </w:r>
      <w:r w:rsidR="00BC7897" w:rsidRPr="005920FA">
        <w:t>4</w:t>
      </w:r>
      <w:r w:rsidRPr="005920FA">
        <w:t xml:space="preserve"> and 1</w:t>
      </w:r>
      <w:r w:rsidR="00BC7897" w:rsidRPr="005920FA">
        <w:t>9</w:t>
      </w:r>
      <w:r w:rsidR="009E1E23" w:rsidRPr="005920FA">
        <w:t xml:space="preserve"> years</w:t>
      </w:r>
      <w:r w:rsidR="004A0745">
        <w:t xml:space="preserve"> (see </w:t>
      </w:r>
      <w:proofErr w:type="spellStart"/>
      <w:r w:rsidR="004A0745">
        <w:t>eMethods</w:t>
      </w:r>
      <w:proofErr w:type="spellEnd"/>
      <w:r w:rsidR="00370C45">
        <w:t xml:space="preserve"> for further details)</w:t>
      </w:r>
      <w:r w:rsidRPr="005920FA">
        <w:t>.</w:t>
      </w:r>
      <w:r w:rsidR="00A41F8D" w:rsidRPr="005920FA">
        <w:t xml:space="preserve"> </w:t>
      </w:r>
      <w:r w:rsidR="00A0271A" w:rsidRPr="005920FA">
        <w:t xml:space="preserve">As very few individuals used cannabis </w:t>
      </w:r>
      <w:r w:rsidR="00466471" w:rsidRPr="005920FA">
        <w:t>without tobacco</w:t>
      </w:r>
      <w:r w:rsidR="00635066" w:rsidRPr="005920FA">
        <w:fldChar w:fldCharType="begin">
          <w:fldData xml:space="preserve">PEVuZE5vdGU+PENpdGU+PEF1dGhvcj5HYWdlPC9BdXRob3I+PFllYXI+MjAxNDwvWWVhcj48UmVj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</w:fldData>
        </w:fldChar>
      </w:r>
      <w:r w:rsidR="00A45CE3">
        <w:instrText xml:space="preserve"> ADDIN EN.CITE </w:instrText>
      </w:r>
      <w:r w:rsidR="00A45CE3">
        <w:fldChar w:fldCharType="begin">
          <w:fldData xml:space="preserve">PEVuZE5vdGU+PENpdGU+PEF1dGhvcj5HYWdlPC9BdXRob3I+PFllYXI+MjAxNDwvWWVhcj48UmVj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</w:fldData>
        </w:fldChar>
      </w:r>
      <w:r w:rsidR="00A45CE3">
        <w:instrText xml:space="preserve"> ADDIN EN.CITE.DATA </w:instrText>
      </w:r>
      <w:r w:rsidR="00A45CE3">
        <w:fldChar w:fldCharType="end"/>
      </w:r>
      <w:r w:rsidR="00635066" w:rsidRPr="005920FA">
        <w:fldChar w:fldCharType="separate"/>
      </w:r>
      <w:r w:rsidR="00A45CE3" w:rsidRPr="00A45CE3">
        <w:rPr>
          <w:noProof/>
          <w:vertAlign w:val="superscript"/>
        </w:rPr>
        <w:t>16</w:t>
      </w:r>
      <w:r w:rsidR="00635066" w:rsidRPr="005920FA">
        <w:fldChar w:fldCharType="end"/>
      </w:r>
      <w:r w:rsidR="00590228">
        <w:t xml:space="preserve"> (</w:t>
      </w:r>
      <w:r w:rsidR="00BA0912">
        <w:t xml:space="preserve">see </w:t>
      </w:r>
      <w:r w:rsidR="00590228">
        <w:t>eTable</w:t>
      </w:r>
      <w:r w:rsidR="004A0745">
        <w:t>-</w:t>
      </w:r>
      <w:r w:rsidR="00590228">
        <w:t>1),</w:t>
      </w:r>
      <w:r w:rsidR="00A0271A" w:rsidRPr="005920FA">
        <w:t xml:space="preserve"> </w:t>
      </w:r>
      <w:r w:rsidR="00B66486">
        <w:t>data at each</w:t>
      </w:r>
      <w:r w:rsidR="00466471" w:rsidRPr="005920FA">
        <w:t xml:space="preserve"> time point </w:t>
      </w:r>
      <w:r w:rsidR="00B66486">
        <w:t>were summarised as</w:t>
      </w:r>
      <w:r w:rsidR="00466471" w:rsidRPr="005920FA">
        <w:t xml:space="preserve"> individuals who didn’t </w:t>
      </w:r>
      <w:r w:rsidR="00E61CDE">
        <w:t>report</w:t>
      </w:r>
      <w:r w:rsidR="00E61CDE" w:rsidRPr="005920FA">
        <w:t xml:space="preserve"> </w:t>
      </w:r>
      <w:r w:rsidR="00466471" w:rsidRPr="005920FA">
        <w:t>cigarettes or cannabis</w:t>
      </w:r>
      <w:r w:rsidR="00E61CDE">
        <w:t xml:space="preserve"> use</w:t>
      </w:r>
      <w:r w:rsidR="00466471" w:rsidRPr="005920FA">
        <w:t xml:space="preserve">, individuals who </w:t>
      </w:r>
      <w:r w:rsidR="00E61CDE">
        <w:t>reported</w:t>
      </w:r>
      <w:r w:rsidR="00E61CDE" w:rsidRPr="005920FA">
        <w:t xml:space="preserve"> </w:t>
      </w:r>
      <w:r w:rsidR="0067190B" w:rsidRPr="005920FA">
        <w:t>cigarette</w:t>
      </w:r>
      <w:r w:rsidR="00E61CDE">
        <w:t xml:space="preserve"> use</w:t>
      </w:r>
      <w:r w:rsidR="0067190B" w:rsidRPr="005920FA">
        <w:t xml:space="preserve"> only</w:t>
      </w:r>
      <w:r w:rsidR="00F31471" w:rsidRPr="005920FA">
        <w:t>,</w:t>
      </w:r>
      <w:r w:rsidR="0067190B" w:rsidRPr="005920FA">
        <w:t xml:space="preserve"> and individuals who </w:t>
      </w:r>
      <w:r w:rsidR="00E61CDE">
        <w:t>reported</w:t>
      </w:r>
      <w:r w:rsidR="00E61CDE" w:rsidRPr="005920FA">
        <w:t xml:space="preserve"> </w:t>
      </w:r>
      <w:r w:rsidR="000E5C29" w:rsidRPr="005920FA">
        <w:t>cannabis</w:t>
      </w:r>
      <w:r w:rsidR="00E61CDE">
        <w:t xml:space="preserve"> use</w:t>
      </w:r>
      <w:r w:rsidR="000E5C29" w:rsidRPr="005920FA">
        <w:t xml:space="preserve"> (with or without </w:t>
      </w:r>
      <w:r w:rsidR="0067190B" w:rsidRPr="005920FA">
        <w:t>cigarettes</w:t>
      </w:r>
      <w:r w:rsidR="000E5C29" w:rsidRPr="005920FA">
        <w:t>)</w:t>
      </w:r>
      <w:r w:rsidR="0067190B" w:rsidRPr="005920FA">
        <w:t>.</w:t>
      </w:r>
    </w:p>
    <w:p w14:paraId="3AF7E048" w14:textId="78F907A8" w:rsidR="001335CD" w:rsidRPr="005920FA" w:rsidRDefault="001A2BCA" w:rsidP="00880BA4">
      <w:pPr>
        <w:pStyle w:val="Heading3"/>
        <w:rPr>
          <w:lang w:val="en-GB"/>
        </w:rPr>
      </w:pPr>
      <w:r w:rsidRPr="005920FA">
        <w:rPr>
          <w:lang w:val="en-GB"/>
        </w:rPr>
        <w:t>Psychotic</w:t>
      </w:r>
      <w:r w:rsidR="00880BA4" w:rsidRPr="005920FA">
        <w:rPr>
          <w:lang w:val="en-GB"/>
        </w:rPr>
        <w:t xml:space="preserve"> experiences</w:t>
      </w:r>
    </w:p>
    <w:p w14:paraId="3744575B" w14:textId="2CE024CE" w:rsidR="004D33C0" w:rsidRPr="005920FA" w:rsidRDefault="004D33C0" w:rsidP="00880BA4">
      <w:r w:rsidRPr="005920FA">
        <w:rPr>
          <w:shd w:val="clear" w:color="auto" w:fill="FFFFFF"/>
        </w:rPr>
        <w:t>The semi-structured Psychosis-Like Symptom Interview</w:t>
      </w:r>
      <w:r w:rsidR="0095367A" w:rsidRPr="005920FA">
        <w:rPr>
          <w:shd w:val="clear" w:color="auto" w:fill="FFFFFF"/>
        </w:rPr>
        <w:t xml:space="preserve"> (</w:t>
      </w:r>
      <w:proofErr w:type="spellStart"/>
      <w:r w:rsidR="0095367A" w:rsidRPr="005920FA">
        <w:rPr>
          <w:shd w:val="clear" w:color="auto" w:fill="FFFFFF"/>
        </w:rPr>
        <w:t>PLIKSi</w:t>
      </w:r>
      <w:proofErr w:type="spellEnd"/>
      <w:r w:rsidR="0095367A" w:rsidRPr="005920FA">
        <w:rPr>
          <w:shd w:val="clear" w:color="auto" w:fill="FFFFFF"/>
        </w:rPr>
        <w:t>)</w:t>
      </w:r>
      <w:r w:rsidR="00635066" w:rsidRPr="005920FA">
        <w:rPr>
          <w:shd w:val="clear" w:color="auto" w:fill="FFFFFF"/>
        </w:rPr>
        <w:fldChar w:fldCharType="begin">
          <w:fldData xml:space="preserve">PEVuZE5vdGU+PENpdGU+PEF1dGhvcj5Ib3J3b29kPC9BdXRob3I+PFllYXI+MjAwODwvWWVhcj48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</w:fldData>
        </w:fldChar>
      </w:r>
      <w:r w:rsidR="00A45CE3">
        <w:rPr>
          <w:shd w:val="clear" w:color="auto" w:fill="FFFFFF"/>
        </w:rPr>
        <w:instrText xml:space="preserve"> ADDIN EN.CITE </w:instrText>
      </w:r>
      <w:r w:rsidR="00A45CE3">
        <w:rPr>
          <w:shd w:val="clear" w:color="auto" w:fill="FFFFFF"/>
        </w:rPr>
        <w:fldChar w:fldCharType="begin">
          <w:fldData xml:space="preserve">PEVuZE5vdGU+PENpdGU+PEF1dGhvcj5Ib3J3b29kPC9BdXRob3I+PFllYXI+MjAwODwvWWVhcj48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</w:fldData>
        </w:fldChar>
      </w:r>
      <w:r w:rsidR="00A45CE3">
        <w:rPr>
          <w:shd w:val="clear" w:color="auto" w:fill="FFFFFF"/>
        </w:rPr>
        <w:instrText xml:space="preserve"> ADDIN EN.CITE.DATA </w:instrText>
      </w:r>
      <w:r w:rsidR="00A45CE3">
        <w:rPr>
          <w:shd w:val="clear" w:color="auto" w:fill="FFFFFF"/>
        </w:rPr>
      </w:r>
      <w:r w:rsidR="00A45CE3">
        <w:rPr>
          <w:shd w:val="clear" w:color="auto" w:fill="FFFFFF"/>
        </w:rPr>
        <w:fldChar w:fldCharType="end"/>
      </w:r>
      <w:r w:rsidR="00635066" w:rsidRPr="005920FA">
        <w:rPr>
          <w:shd w:val="clear" w:color="auto" w:fill="FFFFFF"/>
        </w:rPr>
      </w:r>
      <w:r w:rsidR="00635066" w:rsidRPr="005920FA">
        <w:rPr>
          <w:shd w:val="clear" w:color="auto" w:fill="FFFFFF"/>
        </w:rPr>
        <w:fldChar w:fldCharType="separate"/>
      </w:r>
      <w:r w:rsidR="00A45CE3" w:rsidRPr="00A45CE3">
        <w:rPr>
          <w:noProof/>
          <w:shd w:val="clear" w:color="auto" w:fill="FFFFFF"/>
          <w:vertAlign w:val="superscript"/>
        </w:rPr>
        <w:t>21,22</w:t>
      </w:r>
      <w:r w:rsidR="00635066" w:rsidRPr="005920FA">
        <w:rPr>
          <w:shd w:val="clear" w:color="auto" w:fill="FFFFFF"/>
        </w:rPr>
        <w:fldChar w:fldCharType="end"/>
      </w:r>
      <w:r w:rsidRPr="005920FA">
        <w:rPr>
          <w:shd w:val="clear" w:color="auto" w:fill="FFFFFF"/>
        </w:rPr>
        <w:t xml:space="preserve"> was used to assess </w:t>
      </w:r>
      <w:r w:rsidR="001A2BCA" w:rsidRPr="005920FA">
        <w:rPr>
          <w:shd w:val="clear" w:color="auto" w:fill="FFFFFF"/>
        </w:rPr>
        <w:t>psychotic</w:t>
      </w:r>
      <w:r w:rsidRPr="005920FA">
        <w:rPr>
          <w:shd w:val="clear" w:color="auto" w:fill="FFFFFF"/>
        </w:rPr>
        <w:t xml:space="preserve"> experiences at ages 1</w:t>
      </w:r>
      <w:r w:rsidR="00BC7897" w:rsidRPr="005920FA">
        <w:rPr>
          <w:shd w:val="clear" w:color="auto" w:fill="FFFFFF"/>
        </w:rPr>
        <w:t>2</w:t>
      </w:r>
      <w:r w:rsidRPr="005920FA">
        <w:rPr>
          <w:shd w:val="clear" w:color="auto" w:fill="FFFFFF"/>
        </w:rPr>
        <w:t xml:space="preserve"> </w:t>
      </w:r>
      <w:r w:rsidR="00BE3CF2" w:rsidRPr="005920FA">
        <w:rPr>
          <w:shd w:val="clear" w:color="auto" w:fill="FFFFFF"/>
        </w:rPr>
        <w:t xml:space="preserve">years </w:t>
      </w:r>
      <w:r w:rsidRPr="005920FA">
        <w:rPr>
          <w:shd w:val="clear" w:color="auto" w:fill="FFFFFF"/>
        </w:rPr>
        <w:t>and 1</w:t>
      </w:r>
      <w:r w:rsidR="00BC7897" w:rsidRPr="005920FA">
        <w:rPr>
          <w:shd w:val="clear" w:color="auto" w:fill="FFFFFF"/>
        </w:rPr>
        <w:t>8</w:t>
      </w:r>
      <w:r w:rsidRPr="005920FA">
        <w:rPr>
          <w:shd w:val="clear" w:color="auto" w:fill="FFFFFF"/>
        </w:rPr>
        <w:t xml:space="preserve"> years. The </w:t>
      </w:r>
      <w:proofErr w:type="spellStart"/>
      <w:r w:rsidRPr="005920FA">
        <w:rPr>
          <w:shd w:val="clear" w:color="auto" w:fill="FFFFFF"/>
        </w:rPr>
        <w:t>PLIKSi</w:t>
      </w:r>
      <w:proofErr w:type="spellEnd"/>
      <w:r w:rsidRPr="005920FA">
        <w:rPr>
          <w:shd w:val="clear" w:color="auto" w:fill="FFFFFF"/>
        </w:rPr>
        <w:t xml:space="preserve"> allows rating of 12 </w:t>
      </w:r>
      <w:r w:rsidR="00D83C2B" w:rsidRPr="005920FA">
        <w:rPr>
          <w:shd w:val="clear" w:color="auto" w:fill="FFFFFF"/>
        </w:rPr>
        <w:t>psychotic</w:t>
      </w:r>
      <w:r w:rsidR="00104765" w:rsidRPr="005920FA">
        <w:rPr>
          <w:shd w:val="clear" w:color="auto" w:fill="FFFFFF"/>
        </w:rPr>
        <w:t xml:space="preserve"> </w:t>
      </w:r>
      <w:r w:rsidRPr="005920FA">
        <w:rPr>
          <w:shd w:val="clear" w:color="auto" w:fill="FFFFFF"/>
        </w:rPr>
        <w:t>experiences including hallucinations, delusions and thought interference.</w:t>
      </w:r>
      <w:r w:rsidR="00A41F8D" w:rsidRPr="005920FA">
        <w:rPr>
          <w:shd w:val="clear" w:color="auto" w:fill="FFFFFF"/>
        </w:rPr>
        <w:t xml:space="preserve"> </w:t>
      </w:r>
    </w:p>
    <w:p w14:paraId="77389B84" w14:textId="24ECA60B" w:rsidR="00BB59A4" w:rsidRPr="005920FA" w:rsidRDefault="0041132D" w:rsidP="0095367A">
      <w:pPr>
        <w:rPr>
          <w:shd w:val="clear" w:color="auto" w:fill="FFFFFF"/>
        </w:rPr>
      </w:pPr>
      <w:r w:rsidRPr="005920FA">
        <w:rPr>
          <w:shd w:val="clear" w:color="auto" w:fill="FFFFFF"/>
        </w:rPr>
        <w:t xml:space="preserve">The primary </w:t>
      </w:r>
      <w:r w:rsidR="007E3314" w:rsidRPr="005920FA">
        <w:rPr>
          <w:shd w:val="clear" w:color="auto" w:fill="FFFFFF"/>
        </w:rPr>
        <w:t>psychotic experience</w:t>
      </w:r>
      <w:r w:rsidRPr="005920FA">
        <w:rPr>
          <w:shd w:val="clear" w:color="auto" w:fill="FFFFFF"/>
        </w:rPr>
        <w:t xml:space="preserve"> measure</w:t>
      </w:r>
      <w:r w:rsidR="003D2300" w:rsidRPr="005920FA">
        <w:rPr>
          <w:shd w:val="clear" w:color="auto" w:fill="FFFFFF"/>
        </w:rPr>
        <w:t xml:space="preserve">s at ages 12 and 18 years were </w:t>
      </w:r>
      <w:r w:rsidRPr="005920FA">
        <w:rPr>
          <w:shd w:val="clear" w:color="auto" w:fill="FFFFFF"/>
        </w:rPr>
        <w:t>b</w:t>
      </w:r>
      <w:r w:rsidR="003D2300" w:rsidRPr="005920FA">
        <w:rPr>
          <w:shd w:val="clear" w:color="auto" w:fill="FFFFFF"/>
        </w:rPr>
        <w:t>inary variables</w:t>
      </w:r>
      <w:r w:rsidR="00D83C2B" w:rsidRPr="005920FA">
        <w:rPr>
          <w:shd w:val="clear" w:color="auto" w:fill="FFFFFF"/>
        </w:rPr>
        <w:t xml:space="preserve"> relating to whether an individual had at least </w:t>
      </w:r>
      <w:r w:rsidR="005A7781" w:rsidRPr="005920FA">
        <w:rPr>
          <w:shd w:val="clear" w:color="auto" w:fill="FFFFFF"/>
        </w:rPr>
        <w:t xml:space="preserve">one </w:t>
      </w:r>
      <w:r w:rsidR="00385EAD" w:rsidRPr="005920FA">
        <w:rPr>
          <w:shd w:val="clear" w:color="auto" w:fill="FFFFFF"/>
        </w:rPr>
        <w:t>definite</w:t>
      </w:r>
      <w:r w:rsidR="00385EAD" w:rsidRPr="005920FA">
        <w:rPr>
          <w:rStyle w:val="CommentReference"/>
        </w:rPr>
        <w:t xml:space="preserve"> </w:t>
      </w:r>
      <w:r w:rsidR="001A2BCA" w:rsidRPr="005920FA">
        <w:rPr>
          <w:shd w:val="clear" w:color="auto" w:fill="FFFFFF"/>
        </w:rPr>
        <w:t>psychotic</w:t>
      </w:r>
      <w:r w:rsidR="00D83C2B" w:rsidRPr="005920FA">
        <w:rPr>
          <w:shd w:val="clear" w:color="auto" w:fill="FFFFFF"/>
        </w:rPr>
        <w:t xml:space="preserve"> experience compared to </w:t>
      </w:r>
      <w:r w:rsidR="00A41F8D" w:rsidRPr="005920FA">
        <w:rPr>
          <w:shd w:val="clear" w:color="auto" w:fill="FFFFFF"/>
        </w:rPr>
        <w:t xml:space="preserve">suspected or </w:t>
      </w:r>
      <w:r w:rsidR="00D83C2B" w:rsidRPr="005920FA">
        <w:rPr>
          <w:shd w:val="clear" w:color="auto" w:fill="FFFFFF"/>
        </w:rPr>
        <w:t xml:space="preserve">no </w:t>
      </w:r>
      <w:r w:rsidR="001A2BCA" w:rsidRPr="005920FA">
        <w:rPr>
          <w:shd w:val="clear" w:color="auto" w:fill="FFFFFF"/>
        </w:rPr>
        <w:t>psychotic</w:t>
      </w:r>
      <w:r w:rsidR="00D83C2B" w:rsidRPr="005920FA">
        <w:rPr>
          <w:shd w:val="clear" w:color="auto" w:fill="FFFFFF"/>
        </w:rPr>
        <w:t xml:space="preserve"> experience</w:t>
      </w:r>
      <w:r w:rsidR="00104765" w:rsidRPr="005920FA">
        <w:rPr>
          <w:shd w:val="clear" w:color="auto" w:fill="FFFFFF"/>
        </w:rPr>
        <w:t>s</w:t>
      </w:r>
      <w:r w:rsidR="003D2300" w:rsidRPr="005920FA">
        <w:rPr>
          <w:shd w:val="clear" w:color="auto" w:fill="FFFFFF"/>
        </w:rPr>
        <w:t xml:space="preserve">. </w:t>
      </w:r>
      <w:r w:rsidR="00A41F8D" w:rsidRPr="005920FA">
        <w:rPr>
          <w:shd w:val="clear" w:color="auto" w:fill="FFFFFF"/>
        </w:rPr>
        <w:t xml:space="preserve">As sensitivity analyses we also </w:t>
      </w:r>
      <w:r w:rsidR="00BB59A4" w:rsidRPr="005920FA">
        <w:rPr>
          <w:shd w:val="clear" w:color="auto" w:fill="FFFFFF"/>
        </w:rPr>
        <w:t>repeated analyses using narrower (</w:t>
      </w:r>
      <w:r w:rsidR="003561F2" w:rsidRPr="005920FA">
        <w:rPr>
          <w:shd w:val="clear" w:color="auto" w:fill="FFFFFF"/>
        </w:rPr>
        <w:t>definite psychotic experiences</w:t>
      </w:r>
      <w:r w:rsidR="00BB59A4" w:rsidRPr="005920FA">
        <w:rPr>
          <w:shd w:val="clear" w:color="auto" w:fill="FFFFFF"/>
        </w:rPr>
        <w:t xml:space="preserve"> versus </w:t>
      </w:r>
      <w:r w:rsidR="003561F2" w:rsidRPr="005920FA">
        <w:rPr>
          <w:shd w:val="clear" w:color="auto" w:fill="FFFFFF"/>
        </w:rPr>
        <w:t>none</w:t>
      </w:r>
      <w:r w:rsidR="005D596D" w:rsidRPr="005920FA">
        <w:rPr>
          <w:shd w:val="clear" w:color="auto" w:fill="FFFFFF"/>
        </w:rPr>
        <w:t xml:space="preserve">; psychotic disorder versus </w:t>
      </w:r>
      <w:r w:rsidR="00143EB0" w:rsidRPr="005920FA">
        <w:rPr>
          <w:shd w:val="clear" w:color="auto" w:fill="FFFFFF"/>
        </w:rPr>
        <w:t>none</w:t>
      </w:r>
      <w:r w:rsidR="00BB59A4" w:rsidRPr="005920FA">
        <w:rPr>
          <w:shd w:val="clear" w:color="auto" w:fill="FFFFFF"/>
        </w:rPr>
        <w:t>) and broader (definite</w:t>
      </w:r>
      <w:r w:rsidR="009264C5" w:rsidRPr="005920FA">
        <w:rPr>
          <w:shd w:val="clear" w:color="auto" w:fill="FFFFFF"/>
        </w:rPr>
        <w:t xml:space="preserve"> or suspected</w:t>
      </w:r>
      <w:r w:rsidR="00BB59A4" w:rsidRPr="005920FA">
        <w:rPr>
          <w:shd w:val="clear" w:color="auto" w:fill="FFFFFF"/>
        </w:rPr>
        <w:t xml:space="preserve"> psychotic experiences versus </w:t>
      </w:r>
      <w:r w:rsidR="003561F2" w:rsidRPr="005920FA">
        <w:rPr>
          <w:shd w:val="clear" w:color="auto" w:fill="FFFFFF"/>
        </w:rPr>
        <w:t>none</w:t>
      </w:r>
      <w:r w:rsidR="00BB59A4" w:rsidRPr="005920FA">
        <w:rPr>
          <w:shd w:val="clear" w:color="auto" w:fill="FFFFFF"/>
        </w:rPr>
        <w:t xml:space="preserve">) cut-offs for defining the </w:t>
      </w:r>
      <w:r w:rsidR="003561F2" w:rsidRPr="005920FA">
        <w:rPr>
          <w:shd w:val="clear" w:color="auto" w:fill="FFFFFF"/>
        </w:rPr>
        <w:t>measure</w:t>
      </w:r>
      <w:r w:rsidR="00B66486">
        <w:rPr>
          <w:shd w:val="clear" w:color="auto" w:fill="FFFFFF"/>
        </w:rPr>
        <w:t xml:space="preserve"> (</w:t>
      </w:r>
      <w:r w:rsidR="00BB59A4" w:rsidRPr="005920FA">
        <w:rPr>
          <w:shd w:val="clear" w:color="auto" w:fill="FFFFFF"/>
        </w:rPr>
        <w:t xml:space="preserve">see </w:t>
      </w:r>
      <w:proofErr w:type="spellStart"/>
      <w:r w:rsidR="00B15A0D">
        <w:rPr>
          <w:shd w:val="clear" w:color="auto" w:fill="FFFFFF"/>
        </w:rPr>
        <w:t>eMethods</w:t>
      </w:r>
      <w:proofErr w:type="spellEnd"/>
      <w:r w:rsidR="00B66486">
        <w:rPr>
          <w:shd w:val="clear" w:color="auto" w:fill="FFFFFF"/>
        </w:rPr>
        <w:t>)</w:t>
      </w:r>
      <w:r w:rsidR="00BB59A4" w:rsidRPr="005920FA">
        <w:rPr>
          <w:shd w:val="clear" w:color="auto" w:fill="FFFFFF"/>
        </w:rPr>
        <w:t>.</w:t>
      </w:r>
    </w:p>
    <w:p w14:paraId="6CB65307" w14:textId="6A3A15DE" w:rsidR="009E1E23" w:rsidRPr="005920FA" w:rsidRDefault="00D96A27" w:rsidP="009E1E23">
      <w:pPr>
        <w:pStyle w:val="Heading3"/>
        <w:rPr>
          <w:shd w:val="clear" w:color="auto" w:fill="FFFFFF"/>
          <w:lang w:val="en-GB"/>
        </w:rPr>
      </w:pPr>
      <w:r w:rsidRPr="005920FA">
        <w:lastRenderedPageBreak/>
        <w:t>Potential confounders</w:t>
      </w:r>
    </w:p>
    <w:p w14:paraId="04B29B5A" w14:textId="074DF887" w:rsidR="00B8399D" w:rsidRPr="005920FA" w:rsidRDefault="00B66486" w:rsidP="009607FE">
      <w:r>
        <w:t>P</w:t>
      </w:r>
      <w:r w:rsidR="00B113DF" w:rsidRPr="005920FA">
        <w:t>otential</w:t>
      </w:r>
      <w:r w:rsidR="00A02600" w:rsidRPr="005920FA">
        <w:t xml:space="preserve"> confounders </w:t>
      </w:r>
      <w:r w:rsidR="00A91929" w:rsidRPr="005920FA">
        <w:t>examined</w:t>
      </w:r>
      <w:r>
        <w:t xml:space="preserve"> included</w:t>
      </w:r>
      <w:r w:rsidR="001B6AAF" w:rsidRPr="005920FA">
        <w:t xml:space="preserve">: sex, family history of schizophrenia </w:t>
      </w:r>
      <w:r w:rsidR="00540CE5">
        <w:t>or depression, family history of</w:t>
      </w:r>
      <w:r w:rsidR="001B6AAF" w:rsidRPr="005920FA">
        <w:t xml:space="preserve"> drug use, maternal</w:t>
      </w:r>
      <w:r w:rsidR="005D596D" w:rsidRPr="005920FA">
        <w:t>/paternal</w:t>
      </w:r>
      <w:r w:rsidR="001B6AAF" w:rsidRPr="005920FA">
        <w:t xml:space="preserve"> smoking during pregnancy, maternal education, maternal/paternal social class</w:t>
      </w:r>
      <w:r w:rsidR="009607FE" w:rsidRPr="005920FA">
        <w:t xml:space="preserve">, IQ </w:t>
      </w:r>
      <w:r w:rsidR="005D596D" w:rsidRPr="005920FA">
        <w:t>(</w:t>
      </w:r>
      <w:r w:rsidR="009607FE" w:rsidRPr="005920FA">
        <w:t>age 8 years</w:t>
      </w:r>
      <w:r w:rsidR="005D596D" w:rsidRPr="005920FA">
        <w:t>)</w:t>
      </w:r>
      <w:r w:rsidR="009607FE" w:rsidRPr="005920FA">
        <w:t xml:space="preserve">, </w:t>
      </w:r>
      <w:r w:rsidR="00AA0921">
        <w:t xml:space="preserve">childhood trauma and </w:t>
      </w:r>
      <w:r w:rsidR="009607FE" w:rsidRPr="005920FA">
        <w:t xml:space="preserve">victimisation </w:t>
      </w:r>
      <w:r w:rsidR="005D596D" w:rsidRPr="005920FA">
        <w:t>(</w:t>
      </w:r>
      <w:r w:rsidR="009607FE" w:rsidRPr="005920FA">
        <w:t>age</w:t>
      </w:r>
      <w:r w:rsidR="00FD4691">
        <w:t>s</w:t>
      </w:r>
      <w:r w:rsidR="009607FE" w:rsidRPr="005920FA">
        <w:t xml:space="preserve"> </w:t>
      </w:r>
      <w:r w:rsidR="00FD4691">
        <w:t>7-9</w:t>
      </w:r>
      <w:r w:rsidR="009607FE" w:rsidRPr="005920FA">
        <w:t xml:space="preserve"> y</w:t>
      </w:r>
      <w:r w:rsidR="001B6AAF" w:rsidRPr="005920FA">
        <w:t>ears</w:t>
      </w:r>
      <w:r w:rsidR="005D596D" w:rsidRPr="005920FA">
        <w:t>)</w:t>
      </w:r>
      <w:r w:rsidR="001B6AAF" w:rsidRPr="005920FA">
        <w:t xml:space="preserve">, </w:t>
      </w:r>
      <w:r w:rsidR="00AC2620" w:rsidRPr="005920FA">
        <w:t>emotional/behavioural problems (</w:t>
      </w:r>
      <w:r w:rsidR="00671D67" w:rsidRPr="005920FA">
        <w:t>Strengths and Difficulties Questionnaire (SDQ) score</w:t>
      </w:r>
      <w:r w:rsidR="001B6AAF" w:rsidRPr="005920FA">
        <w:t xml:space="preserve"> age 9 years</w:t>
      </w:r>
      <w:r w:rsidR="005D596D" w:rsidRPr="005920FA">
        <w:t>)</w:t>
      </w:r>
      <w:r w:rsidR="001336EC">
        <w:t xml:space="preserve">, </w:t>
      </w:r>
      <w:r w:rsidR="00AA0921">
        <w:t xml:space="preserve">and </w:t>
      </w:r>
      <w:r w:rsidR="001336EC">
        <w:t>alcohol use (age 12 years)</w:t>
      </w:r>
      <w:r w:rsidR="001B6AAF" w:rsidRPr="005920FA">
        <w:t>.</w:t>
      </w:r>
      <w:r w:rsidR="00A91929" w:rsidRPr="005920FA">
        <w:t xml:space="preserve"> </w:t>
      </w:r>
      <w:r w:rsidR="00A91929" w:rsidRPr="005920FA">
        <w:rPr>
          <w:shd w:val="clear" w:color="auto" w:fill="FFFFFF"/>
        </w:rPr>
        <w:t xml:space="preserve">For more information see </w:t>
      </w:r>
      <w:proofErr w:type="spellStart"/>
      <w:r w:rsidR="00B15A0D">
        <w:rPr>
          <w:shd w:val="clear" w:color="auto" w:fill="FFFFFF"/>
        </w:rPr>
        <w:t>eMethods</w:t>
      </w:r>
      <w:proofErr w:type="spellEnd"/>
      <w:r w:rsidR="00A91929" w:rsidRPr="005920FA">
        <w:rPr>
          <w:shd w:val="clear" w:color="auto" w:fill="FFFFFF"/>
        </w:rPr>
        <w:t>.</w:t>
      </w:r>
    </w:p>
    <w:p w14:paraId="2AAD8523" w14:textId="77777777" w:rsidR="009E1E23" w:rsidRPr="005920FA" w:rsidRDefault="009E1E23" w:rsidP="009E1E23"/>
    <w:bookmarkEnd w:id="4"/>
    <w:p w14:paraId="3CF1FF0A" w14:textId="21B9A189" w:rsidR="00FB7EF1" w:rsidRPr="005920FA" w:rsidRDefault="00FB7EF1" w:rsidP="00FB7EF1">
      <w:pPr>
        <w:pStyle w:val="Heading2"/>
      </w:pPr>
      <w:r w:rsidRPr="005920FA">
        <w:t>Statistical analysis</w:t>
      </w:r>
    </w:p>
    <w:p w14:paraId="6976D0BF" w14:textId="7EB2B525" w:rsidR="00FB7EF1" w:rsidRPr="005920FA" w:rsidRDefault="00825EC9" w:rsidP="00F17BB8">
      <w:pPr>
        <w:pStyle w:val="Heading3"/>
        <w:rPr>
          <w:lang w:val="en-GB"/>
        </w:rPr>
      </w:pPr>
      <w:r w:rsidRPr="005920FA">
        <w:rPr>
          <w:lang w:val="en-GB"/>
        </w:rPr>
        <w:t xml:space="preserve">Longitudinal </w:t>
      </w:r>
      <w:r w:rsidR="00FB7EF1" w:rsidRPr="005920FA">
        <w:rPr>
          <w:lang w:val="en-GB"/>
        </w:rPr>
        <w:t>Latent class analysis</w:t>
      </w:r>
    </w:p>
    <w:p w14:paraId="1034514C" w14:textId="797327A3" w:rsidR="00BD5F5D" w:rsidRPr="005920FA" w:rsidRDefault="00825EC9" w:rsidP="00BD5F5D">
      <w:r w:rsidRPr="005920FA">
        <w:t>L</w:t>
      </w:r>
      <w:r w:rsidR="00F17991" w:rsidRPr="005920FA">
        <w:t>LCA</w:t>
      </w:r>
      <w:r w:rsidR="008343F7" w:rsidRPr="005920FA">
        <w:t xml:space="preserve"> was used to derive distinct </w:t>
      </w:r>
      <w:r w:rsidR="00946D5E" w:rsidRPr="005920FA">
        <w:t>behaviour</w:t>
      </w:r>
      <w:r w:rsidR="008343F7" w:rsidRPr="005920FA">
        <w:t xml:space="preserve"> patterns in the</w:t>
      </w:r>
      <w:r w:rsidR="00F17991" w:rsidRPr="005920FA">
        <w:t xml:space="preserve"> repeated measures</w:t>
      </w:r>
      <w:r w:rsidR="008343F7" w:rsidRPr="005920FA">
        <w:t xml:space="preserve"> data</w:t>
      </w:r>
      <w:r w:rsidR="00B64C5A" w:rsidRPr="005920FA">
        <w:t xml:space="preserve"> relating to cigarette and/or cannabis use</w:t>
      </w:r>
      <w:r w:rsidR="00485E39" w:rsidRPr="005920FA">
        <w:t xml:space="preserve"> as previously described</w:t>
      </w:r>
      <w:r w:rsidR="00AD39F8">
        <w:t>.</w:t>
      </w:r>
      <w:r w:rsidR="00A51B8F" w:rsidRPr="005920FA">
        <w:fldChar w:fldCharType="begin">
          <w:fldData xml:space="preserve">PEVuZE5vdGU+PENpdGU+PEF1dGhvcj5Ib3dlPC9BdXRob3I+PFllYXI+MjAxNzwvWWVhcj48UmVj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</w:fldData>
        </w:fldChar>
      </w:r>
      <w:r w:rsidR="00A45CE3">
        <w:instrText xml:space="preserve"> ADDIN EN.CITE </w:instrText>
      </w:r>
      <w:r w:rsidR="00A45CE3">
        <w:fldChar w:fldCharType="begin">
          <w:fldData xml:space="preserve">PEVuZE5vdGU+PENpdGU+PEF1dGhvcj5Ib3dlPC9BdXRob3I+PFllYXI+MjAxNzwvWWVhcj48UmVj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</w:fldData>
        </w:fldChar>
      </w:r>
      <w:r w:rsidR="00A45CE3">
        <w:instrText xml:space="preserve"> ADDIN EN.CITE.DATA </w:instrText>
      </w:r>
      <w:r w:rsidR="00A45CE3">
        <w:fldChar w:fldCharType="end"/>
      </w:r>
      <w:r w:rsidR="00A51B8F" w:rsidRPr="005920FA">
        <w:fldChar w:fldCharType="separate"/>
      </w:r>
      <w:r w:rsidR="00A45CE3" w:rsidRPr="00A45CE3">
        <w:rPr>
          <w:noProof/>
          <w:vertAlign w:val="superscript"/>
        </w:rPr>
        <w:t>23,24</w:t>
      </w:r>
      <w:r w:rsidR="00A51B8F" w:rsidRPr="005920FA">
        <w:fldChar w:fldCharType="end"/>
      </w:r>
      <w:r w:rsidR="005B7D2D" w:rsidRPr="005920FA">
        <w:t xml:space="preserve"> </w:t>
      </w:r>
      <w:r w:rsidR="003455AA" w:rsidRPr="005920FA">
        <w:t xml:space="preserve">The aim of </w:t>
      </w:r>
      <w:r w:rsidR="00241D1C">
        <w:t>L</w:t>
      </w:r>
      <w:r w:rsidR="003455AA" w:rsidRPr="005920FA">
        <w:t xml:space="preserve">LCA is to identify </w:t>
      </w:r>
      <w:r w:rsidR="001335CD" w:rsidRPr="005920FA">
        <w:t>the number</w:t>
      </w:r>
      <w:r w:rsidR="003455AA" w:rsidRPr="005920FA">
        <w:t xml:space="preserve"> latent classes that adequately explain </w:t>
      </w:r>
      <w:r w:rsidR="00372324" w:rsidRPr="005920FA">
        <w:t>the relationship</w:t>
      </w:r>
      <w:r w:rsidR="00352274" w:rsidRPr="005920FA">
        <w:t xml:space="preserve"> between the observed variables</w:t>
      </w:r>
      <w:r w:rsidR="00372324" w:rsidRPr="005920FA">
        <w:t xml:space="preserve">. </w:t>
      </w:r>
      <w:r w:rsidR="005B7D2D" w:rsidRPr="005920FA">
        <w:t xml:space="preserve">Individuals were included in the analysis if they had data present for </w:t>
      </w:r>
      <w:proofErr w:type="gramStart"/>
      <w:r w:rsidR="00902C2C" w:rsidRPr="005920FA">
        <w:t xml:space="preserve">3 </w:t>
      </w:r>
      <w:r w:rsidR="005B7D2D" w:rsidRPr="005920FA">
        <w:t>or more time</w:t>
      </w:r>
      <w:proofErr w:type="gramEnd"/>
      <w:r w:rsidR="005B7D2D" w:rsidRPr="005920FA">
        <w:t xml:space="preserve"> points. </w:t>
      </w:r>
      <w:r w:rsidR="00372324" w:rsidRPr="005920FA">
        <w:t xml:space="preserve">Starting with one class, additional classes </w:t>
      </w:r>
      <w:r w:rsidR="005B7D2D" w:rsidRPr="005920FA">
        <w:t>wer</w:t>
      </w:r>
      <w:r w:rsidR="00372324" w:rsidRPr="005920FA">
        <w:t xml:space="preserve">e </w:t>
      </w:r>
      <w:proofErr w:type="gramStart"/>
      <w:r w:rsidR="00372324" w:rsidRPr="005920FA">
        <w:t>added</w:t>
      </w:r>
      <w:proofErr w:type="gramEnd"/>
      <w:r w:rsidR="00372324" w:rsidRPr="005920FA">
        <w:t xml:space="preserve"> and the model fit assessed until the optimal number of classes </w:t>
      </w:r>
      <w:r w:rsidR="005B7D2D" w:rsidRPr="005920FA">
        <w:t>wa</w:t>
      </w:r>
      <w:r w:rsidR="00372324" w:rsidRPr="005920FA">
        <w:t xml:space="preserve">s achieved. </w:t>
      </w:r>
      <w:r w:rsidR="001D4B4E" w:rsidRPr="005920FA">
        <w:t>Model fit was assessed using the following parameters: proportion of individuals in each class, sample size adjusted Bayesian Information Criterion (SSABIC</w:t>
      </w:r>
      <w:r w:rsidR="00A24DB7" w:rsidRPr="005920FA">
        <w:t>) and</w:t>
      </w:r>
      <w:r w:rsidR="001D4B4E" w:rsidRPr="005920FA">
        <w:t xml:space="preserve"> Lo-</w:t>
      </w:r>
      <w:proofErr w:type="spellStart"/>
      <w:r w:rsidR="001D4B4E" w:rsidRPr="005920FA">
        <w:t>Mendell</w:t>
      </w:r>
      <w:proofErr w:type="spellEnd"/>
      <w:r w:rsidR="001D4B4E" w:rsidRPr="005920FA">
        <w:t>-Rubin likelihood ratio test (LMR-LRT</w:t>
      </w:r>
      <w:r w:rsidR="00A24DB7" w:rsidRPr="005920FA">
        <w:t>)</w:t>
      </w:r>
      <w:r w:rsidR="001D4B4E" w:rsidRPr="005920FA">
        <w:t xml:space="preserve">. </w:t>
      </w:r>
      <w:r w:rsidR="001A0AD4" w:rsidRPr="005920FA">
        <w:t xml:space="preserve">LLCA was performed using </w:t>
      </w:r>
      <w:proofErr w:type="spellStart"/>
      <w:r w:rsidR="001A0AD4" w:rsidRPr="005920FA">
        <w:t>MPlus</w:t>
      </w:r>
      <w:proofErr w:type="spellEnd"/>
      <w:r w:rsidR="001A0AD4" w:rsidRPr="005920FA">
        <w:t xml:space="preserve"> version 7</w:t>
      </w:r>
      <w:r w:rsidR="00670502">
        <w:t>.</w:t>
      </w:r>
      <w:r w:rsidR="001A0AD4" w:rsidRPr="005920FA">
        <w:t>31</w:t>
      </w:r>
      <w:r w:rsidR="00D22FB5">
        <w:t>.</w:t>
      </w:r>
      <w:r w:rsidR="00635066" w:rsidRPr="005920FA">
        <w:fldChar w:fldCharType="begin"/>
      </w:r>
      <w:r w:rsidR="00A45CE3">
        <w:instrText xml:space="preserve"> ADDIN EN.CITE &lt;EndNote&gt;&lt;Cite&gt;&lt;Author&gt;Muthén&lt;/Author&gt;&lt;Year&gt;2015&lt;/Year&gt;&lt;RecNum&gt;2&lt;/RecNum&gt;&lt;DisplayText&gt;&lt;style face="superscript"&gt;25&lt;/style&gt;&lt;/DisplayText&gt;&lt;record&gt;&lt;rec-number&gt;2&lt;/rec-number&gt;&lt;foreign-keys&gt;&lt;key app="EN" db-id="sret0sa9vpvs5fewzsa5wzahrdwsx2920ezz" timestamp="1468428760"&gt;2&lt;/key&gt;&lt;/foreign-keys&gt;&lt;ref-type name="Web Page"&gt;12&lt;/ref-type&gt;&lt;contributors&gt;&lt;authors&gt;&lt;author&gt;Muthén, Linda K.&lt;/author&gt;&lt;author&gt;Muthén, Bengt O.&lt;/author&gt;&lt;/authors&gt;&lt;/contributors&gt;&lt;titles&gt;&lt;title&gt;MPlus user&amp;apos;s guide&lt;/title&gt;&lt;/titles&gt;&lt;volume&gt;2016&lt;/volume&gt;&lt;number&gt;13th July&lt;/number&gt;&lt;dates&gt;&lt;year&gt;2015&lt;/year&gt;&lt;/dates&gt;&lt;urls&gt;&lt;related-urls&gt;&lt;url&gt;https://www.statmodel.com/html_ug.shtml&lt;/url&gt;&lt;/related-urls&gt;&lt;/urls&gt;&lt;/record&gt;&lt;/Cite&gt;&lt;/EndNote&gt;</w:instrText>
      </w:r>
      <w:r w:rsidR="00635066" w:rsidRPr="005920FA">
        <w:fldChar w:fldCharType="separate"/>
      </w:r>
      <w:r w:rsidR="00A45CE3" w:rsidRPr="00A45CE3">
        <w:rPr>
          <w:noProof/>
          <w:vertAlign w:val="superscript"/>
        </w:rPr>
        <w:t>25</w:t>
      </w:r>
      <w:r w:rsidR="00635066" w:rsidRPr="005920FA">
        <w:fldChar w:fldCharType="end"/>
      </w:r>
    </w:p>
    <w:p w14:paraId="0E331046" w14:textId="6D450152" w:rsidR="00FB7EF1" w:rsidRPr="005920FA" w:rsidRDefault="00FB7EF1" w:rsidP="00FB7EF1">
      <w:pPr>
        <w:pStyle w:val="Heading3"/>
        <w:rPr>
          <w:lang w:val="en-GB"/>
        </w:rPr>
      </w:pPr>
      <w:r w:rsidRPr="005920FA">
        <w:rPr>
          <w:lang w:val="en-GB"/>
        </w:rPr>
        <w:t>Association analys</w:t>
      </w:r>
      <w:r w:rsidR="00F91B84" w:rsidRPr="005920FA">
        <w:rPr>
          <w:lang w:val="en-GB"/>
        </w:rPr>
        <w:t>e</w:t>
      </w:r>
      <w:r w:rsidRPr="005920FA">
        <w:rPr>
          <w:lang w:val="en-GB"/>
        </w:rPr>
        <w:t>s</w:t>
      </w:r>
    </w:p>
    <w:p w14:paraId="521687C8" w14:textId="7BB0EE4A" w:rsidR="0045028F" w:rsidRPr="005920FA" w:rsidRDefault="005D5F0D" w:rsidP="0045028F">
      <w:pPr>
        <w:pStyle w:val="Heading4"/>
      </w:pPr>
      <w:r>
        <w:t>Psychotic experiences as exposure</w:t>
      </w:r>
    </w:p>
    <w:p w14:paraId="2665B509" w14:textId="352A8D74" w:rsidR="0045028F" w:rsidRPr="005920FA" w:rsidRDefault="0045028F" w:rsidP="0045028F">
      <w:r w:rsidRPr="005920FA">
        <w:t xml:space="preserve">Multinomial regression </w:t>
      </w:r>
      <w:r w:rsidR="00C67A4F" w:rsidRPr="005920FA">
        <w:t>was used t</w:t>
      </w:r>
      <w:r w:rsidR="00A565C4" w:rsidRPr="005920FA">
        <w:t>o assess whether</w:t>
      </w:r>
      <w:r w:rsidR="00C67A4F" w:rsidRPr="005920FA">
        <w:t xml:space="preserve"> psychotic experiences at age 12 years </w:t>
      </w:r>
      <w:r w:rsidR="005D5F0D">
        <w:t>were associated with subsequent</w:t>
      </w:r>
      <w:r w:rsidR="005D5F0D" w:rsidRPr="005920FA">
        <w:t xml:space="preserve"> </w:t>
      </w:r>
      <w:r w:rsidR="00C67A4F" w:rsidRPr="005920FA">
        <w:t>latent class membership</w:t>
      </w:r>
      <w:r w:rsidR="00600AC2">
        <w:t xml:space="preserve">, before and </w:t>
      </w:r>
      <w:r w:rsidR="00600AC2" w:rsidRPr="005920FA">
        <w:t>after adjustment for potential confounders</w:t>
      </w:r>
      <w:r w:rsidR="00600AC2">
        <w:t xml:space="preserve">, </w:t>
      </w:r>
      <w:r w:rsidRPr="005920FA">
        <w:t xml:space="preserve">using a </w:t>
      </w:r>
      <w:r w:rsidR="00671D67" w:rsidRPr="005920FA">
        <w:t xml:space="preserve">manual </w:t>
      </w:r>
      <w:r w:rsidRPr="005920FA">
        <w:t>implementation of the bias-adjusted t</w:t>
      </w:r>
      <w:r w:rsidR="00036748">
        <w:t>hree-step method (see</w:t>
      </w:r>
      <w:r w:rsidR="00B15A0D" w:rsidRPr="005920FA">
        <w:rPr>
          <w:shd w:val="clear" w:color="auto" w:fill="FFFFFF"/>
        </w:rPr>
        <w:t xml:space="preserve"> </w:t>
      </w:r>
      <w:proofErr w:type="spellStart"/>
      <w:r w:rsidR="00B15A0D">
        <w:rPr>
          <w:shd w:val="clear" w:color="auto" w:fill="FFFFFF"/>
        </w:rPr>
        <w:t>eMethods</w:t>
      </w:r>
      <w:proofErr w:type="spellEnd"/>
      <w:r w:rsidR="00036748">
        <w:t xml:space="preserve"> </w:t>
      </w:r>
      <w:r w:rsidR="00B15A0D">
        <w:t xml:space="preserve">and </w:t>
      </w:r>
      <w:r w:rsidR="00036748">
        <w:t>Heron et al. 2015</w:t>
      </w:r>
      <w:r w:rsidR="00635066" w:rsidRPr="005920FA">
        <w:fldChar w:fldCharType="begin"/>
      </w:r>
      <w:r w:rsidR="00A45CE3">
        <w:instrText xml:space="preserve"> ADDIN EN.CITE &lt;EndNote&gt;&lt;Cite&gt;&lt;Author&gt;Heron&lt;/Author&gt;&lt;Year&gt;2015&lt;/Year&gt;&lt;RecNum&gt;17&lt;/RecNum&gt;&lt;DisplayText&gt;&lt;style face="superscript"&gt;26&lt;/style&gt;&lt;/DisplayText&gt;&lt;record&gt;&lt;rec-number&gt;17&lt;/rec-number&gt;&lt;foreign-keys&gt;&lt;key app="EN" db-id="sret0sa9vpvs5fewzsa5wzahrdwsx2920ezz" timestamp="1468593829"&gt;17&lt;/key&gt;&lt;/foreign-keys&gt;&lt;ref-type name="Journal Article"&gt;17&lt;/ref-type&gt;&lt;contributors&gt;&lt;authors&gt;&lt;author&gt;Heron, Jon E&lt;/author&gt;&lt;author&gt;Croudace, Tim J&lt;/author&gt;&lt;author&gt;Barker, Edward D&lt;/author&gt;&lt;author&gt;Tilling, Kate&lt;/author&gt;&lt;/authors&gt;&lt;/contributors&gt;&lt;titles&gt;&lt;title&gt;A comparison of approaches for assessing covariate effects in latent class analysis&lt;/title&gt;&lt;secondary-title&gt;Longitudinal and Life Course Studies&lt;/secondary-title&gt;&lt;short-title&gt;A comparison of approaches for assessing covariate effects in latent class analysis&lt;/short-title&gt;&lt;/titles&gt;&lt;periodical&gt;&lt;full-title&gt;Longitudinal and Life Course Studies&lt;/full-title&gt;&lt;/periodical&gt;&lt;pages&gt;15&lt;/pages&gt;&lt;volume&gt;6&lt;/volume&gt;&lt;number&gt;4&lt;/number&gt;&lt;edition&gt;2015-10-29&lt;/edition&gt;&lt;section&gt;420&lt;/section&gt;&lt;keywords&gt;&lt;keyword&gt;ALSPAC, latent class analysis, trajectories, bias, three-step&lt;/keyword&gt;&lt;/keywords&gt;&lt;dates&gt;&lt;year&gt;2015&lt;/year&gt;&lt;pub-dates&gt;&lt;date&gt;2015-09-28&lt;/date&gt;&lt;/pub-dates&gt;&lt;/dates&gt;&lt;isbn&gt;1757-9597&lt;/isbn&gt;&lt;work-type&gt;ALSPAC, latent class analysis, trajectories, bias, three-step&lt;/work-type&gt;&lt;urls&gt;&lt;related-urls&gt;&lt;url&gt;http://www.llcsjournal.org/index.php/llcs/article/view/322&lt;/url&gt;&lt;url&gt;http://www.llcsjournal.org/index.php/llcs/article/download/322/429&lt;/url&gt;&lt;/related-urls&gt;&lt;/urls&gt;&lt;electronic-resource-num&gt;10.14301/llcs.v6i4.322&lt;/electronic-resource-num&gt;&lt;/record&gt;&lt;/Cite&gt;&lt;/EndNote&gt;</w:instrText>
      </w:r>
      <w:r w:rsidR="00635066" w:rsidRPr="005920FA">
        <w:fldChar w:fldCharType="separate"/>
      </w:r>
      <w:r w:rsidR="00A45CE3" w:rsidRPr="00A45CE3">
        <w:rPr>
          <w:noProof/>
          <w:vertAlign w:val="superscript"/>
        </w:rPr>
        <w:t>26</w:t>
      </w:r>
      <w:r w:rsidR="00635066" w:rsidRPr="005920FA">
        <w:fldChar w:fldCharType="end"/>
      </w:r>
      <w:r w:rsidRPr="005920FA">
        <w:t xml:space="preserve"> </w:t>
      </w:r>
      <w:r w:rsidR="004A0745" w:rsidRPr="005920FA">
        <w:t>for more detail</w:t>
      </w:r>
      <w:r w:rsidRPr="005920FA">
        <w:t xml:space="preserve">). </w:t>
      </w:r>
    </w:p>
    <w:p w14:paraId="26DEF48F" w14:textId="4E93E5CB" w:rsidR="0045028F" w:rsidRPr="005920FA" w:rsidRDefault="004A0745" w:rsidP="0045028F">
      <w:r>
        <w:t>A</w:t>
      </w:r>
      <w:r w:rsidR="0045028F" w:rsidRPr="005920FA">
        <w:t xml:space="preserve">nalyses were also conducted on a restricted sample </w:t>
      </w:r>
      <w:r w:rsidR="00A33933" w:rsidRPr="005920FA">
        <w:t>omitting 455</w:t>
      </w:r>
      <w:r w:rsidR="0045028F" w:rsidRPr="005920FA">
        <w:t xml:space="preserve"> individuals </w:t>
      </w:r>
      <w:r w:rsidR="00FC6AF6" w:rsidRPr="005920FA">
        <w:t xml:space="preserve">who </w:t>
      </w:r>
      <w:r w:rsidR="00A33933" w:rsidRPr="005920FA">
        <w:t>used</w:t>
      </w:r>
      <w:r w:rsidR="00FC6AF6" w:rsidRPr="005920FA">
        <w:t xml:space="preserve"> cannabis or cigarettes at age 12 years.</w:t>
      </w:r>
    </w:p>
    <w:p w14:paraId="2856CE14" w14:textId="1AE37BE8" w:rsidR="0045028F" w:rsidRPr="005920FA" w:rsidRDefault="005D5F0D" w:rsidP="0045028F">
      <w:pPr>
        <w:pStyle w:val="Heading4"/>
      </w:pPr>
      <w:r>
        <w:lastRenderedPageBreak/>
        <w:t>Psychotic experiences as</w:t>
      </w:r>
      <w:r w:rsidRPr="005920FA">
        <w:t xml:space="preserve"> </w:t>
      </w:r>
      <w:r w:rsidR="0045028F" w:rsidRPr="005920FA">
        <w:t>outcome</w:t>
      </w:r>
    </w:p>
    <w:p w14:paraId="56360D62" w14:textId="410FFAED" w:rsidR="00113F7C" w:rsidRPr="005920FA" w:rsidRDefault="0045028F" w:rsidP="00113F7C">
      <w:r w:rsidRPr="005920FA">
        <w:t xml:space="preserve">Logistic regression was used to assess whether </w:t>
      </w:r>
      <w:r w:rsidR="00A565C4" w:rsidRPr="005920FA">
        <w:t xml:space="preserve">latent class membership </w:t>
      </w:r>
      <w:r w:rsidR="00434250">
        <w:t xml:space="preserve">was </w:t>
      </w:r>
      <w:r w:rsidR="005D5F0D">
        <w:t>associated with subsequent</w:t>
      </w:r>
      <w:r w:rsidR="005D5F0D" w:rsidRPr="005920FA">
        <w:t xml:space="preserve"> </w:t>
      </w:r>
      <w:r w:rsidR="001A2BCA" w:rsidRPr="005920FA">
        <w:t>psychotic</w:t>
      </w:r>
      <w:r w:rsidR="005C0CB7" w:rsidRPr="005920FA">
        <w:t xml:space="preserve"> experiences at </w:t>
      </w:r>
      <w:r w:rsidR="00536A87" w:rsidRPr="005920FA">
        <w:t>age 18 years</w:t>
      </w:r>
      <w:r w:rsidR="00600AC2">
        <w:t xml:space="preserve">, </w:t>
      </w:r>
      <w:r w:rsidR="00600AC2" w:rsidRPr="005920FA">
        <w:t xml:space="preserve">before and after adjustment for potential </w:t>
      </w:r>
      <w:r w:rsidR="00600AC2" w:rsidRPr="00FA7C75">
        <w:t>confounders</w:t>
      </w:r>
      <w:r w:rsidR="00C67A4F" w:rsidRPr="005920FA">
        <w:t xml:space="preserve">. </w:t>
      </w:r>
      <w:r w:rsidR="00600AC2">
        <w:t>F</w:t>
      </w:r>
      <w:r w:rsidR="00FC6AF6" w:rsidRPr="005920FA">
        <w:t xml:space="preserve">or </w:t>
      </w:r>
      <w:r w:rsidR="004A0745">
        <w:t>these</w:t>
      </w:r>
      <w:r w:rsidR="00FC6AF6" w:rsidRPr="005920FA">
        <w:t xml:space="preserve"> analyses derivation of classes was restricted</w:t>
      </w:r>
      <w:r w:rsidR="00113F7C" w:rsidRPr="005920FA">
        <w:t xml:space="preserve"> to data from the first to fourth time point (approximate age</w:t>
      </w:r>
      <w:r w:rsidR="00600AC2">
        <w:t>s</w:t>
      </w:r>
      <w:r w:rsidR="00113F7C" w:rsidRPr="005920FA">
        <w:t xml:space="preserve"> 14 to 17 years). </w:t>
      </w:r>
      <w:r w:rsidR="005D5F0D">
        <w:t xml:space="preserve">Otherwise the method used to derive classes was as described above. Restricting data to four time-points </w:t>
      </w:r>
      <w:r w:rsidR="00113F7C" w:rsidRPr="005920FA">
        <w:t>had minimal impact on latent class structure</w:t>
      </w:r>
      <w:r w:rsidR="00432751" w:rsidRPr="005920FA">
        <w:t xml:space="preserve"> and proportions</w:t>
      </w:r>
      <w:r w:rsidR="00113F7C" w:rsidRPr="005920FA">
        <w:t xml:space="preserve"> (</w:t>
      </w:r>
      <w:r w:rsidR="00B15A0D">
        <w:t>eFigure</w:t>
      </w:r>
      <w:r w:rsidR="00105C04">
        <w:t>-</w:t>
      </w:r>
      <w:r w:rsidR="00113F7C" w:rsidRPr="005920FA">
        <w:t>1</w:t>
      </w:r>
      <w:r w:rsidR="00432751" w:rsidRPr="005920FA">
        <w:t xml:space="preserve"> </w:t>
      </w:r>
      <w:r w:rsidR="00745B8E" w:rsidRPr="005920FA">
        <w:t xml:space="preserve">and </w:t>
      </w:r>
      <w:r w:rsidR="00B15A0D">
        <w:t>e</w:t>
      </w:r>
      <w:r w:rsidR="00113F7C" w:rsidRPr="005920FA">
        <w:t>Table</w:t>
      </w:r>
      <w:r w:rsidR="00105C04">
        <w:t>-</w:t>
      </w:r>
      <w:r w:rsidR="00301B0C">
        <w:t>2</w:t>
      </w:r>
      <w:r w:rsidR="00113F7C" w:rsidRPr="005920FA">
        <w:t>).</w:t>
      </w:r>
    </w:p>
    <w:p w14:paraId="3D211EB1" w14:textId="1D1A345C" w:rsidR="00E61CDE" w:rsidRDefault="00600AC2" w:rsidP="00E61CDE">
      <w:r>
        <w:t>A</w:t>
      </w:r>
      <w:r w:rsidR="00E61CDE" w:rsidRPr="005920FA">
        <w:t>nalyses were also conducted on a restricted sample omitting 149 individuals with definite psychotic experiences at age 12 years.</w:t>
      </w:r>
    </w:p>
    <w:p w14:paraId="2C0D5568" w14:textId="4FCCFFCC" w:rsidR="006F47DD" w:rsidRPr="005920FA" w:rsidRDefault="006F47DD" w:rsidP="00E61CDE">
      <w:bookmarkStart w:id="5" w:name="_Hlk495952108"/>
      <w:bookmarkStart w:id="6" w:name="_Hlk494964585"/>
      <w:r w:rsidRPr="005920FA">
        <w:t>Adjusting for family history of schizophrenia</w:t>
      </w:r>
      <w:r w:rsidR="00540CE5">
        <w:t xml:space="preserve"> or depression</w:t>
      </w:r>
      <w:r w:rsidRPr="005920FA">
        <w:t>, family history of drug use, paternal smoking during pregnancy, social class, IQ, victimisation</w:t>
      </w:r>
      <w:r w:rsidR="004E3F20">
        <w:t xml:space="preserve">, </w:t>
      </w:r>
      <w:r w:rsidR="00AA0921">
        <w:t xml:space="preserve">childhood trauma, and </w:t>
      </w:r>
      <w:r w:rsidR="004E3F20">
        <w:t xml:space="preserve">alcohol use </w:t>
      </w:r>
      <w:r w:rsidRPr="005920FA">
        <w:t>had almost no effect on results</w:t>
      </w:r>
      <w:r w:rsidR="00301B0C">
        <w:t xml:space="preserve"> </w:t>
      </w:r>
      <w:r w:rsidR="009F777F" w:rsidRPr="005920FA">
        <w:t xml:space="preserve">for </w:t>
      </w:r>
      <w:r w:rsidR="009F777F">
        <w:t xml:space="preserve">either </w:t>
      </w:r>
      <w:r w:rsidR="009F777F" w:rsidRPr="005920FA">
        <w:t>model</w:t>
      </w:r>
      <w:r w:rsidR="009F777F">
        <w:t xml:space="preserve"> described above </w:t>
      </w:r>
      <w:r w:rsidR="00301B0C">
        <w:t>(eTable</w:t>
      </w:r>
      <w:r w:rsidR="00E666F9">
        <w:t>-</w:t>
      </w:r>
      <w:r w:rsidR="00301B0C">
        <w:t>3)</w:t>
      </w:r>
      <w:r w:rsidRPr="005920FA">
        <w:t>, but reduced the analysis sample size substantially.</w:t>
      </w:r>
      <w:bookmarkEnd w:id="5"/>
      <w:r w:rsidRPr="005920FA">
        <w:t xml:space="preserve"> We therefore only adjusted for sex, maternal education, maternal smoking during pregnancy, and child SDQ in our final adjusted model.</w:t>
      </w:r>
    </w:p>
    <w:bookmarkEnd w:id="6"/>
    <w:p w14:paraId="574871E9" w14:textId="77777777" w:rsidR="00213093" w:rsidRDefault="00213093" w:rsidP="00434250">
      <w:pPr>
        <w:pStyle w:val="Heading2"/>
      </w:pPr>
      <w:r>
        <w:t>Missing data</w:t>
      </w:r>
    </w:p>
    <w:p w14:paraId="6DA108A9" w14:textId="2276FA73" w:rsidR="00113F7C" w:rsidRPr="005920FA" w:rsidRDefault="002A04FD" w:rsidP="00E61CDE">
      <w:r w:rsidRPr="00A505EA">
        <w:t>Percentage of missing data increased with time (</w:t>
      </w:r>
      <w:r w:rsidR="00B15A0D">
        <w:t>eTable</w:t>
      </w:r>
      <w:r w:rsidR="00E666F9">
        <w:t>-</w:t>
      </w:r>
      <w:r w:rsidR="006312D6">
        <w:t>4</w:t>
      </w:r>
      <w:r w:rsidRPr="00A505EA">
        <w:t>).</w:t>
      </w:r>
      <w:r w:rsidR="00213093" w:rsidRPr="00A505EA">
        <w:t xml:space="preserve"> The analysis sample were more likely to be female, and come from more advantaged backgrounds (</w:t>
      </w:r>
      <w:r w:rsidR="00370C45">
        <w:t>see Table</w:t>
      </w:r>
      <w:r w:rsidR="00146721">
        <w:t xml:space="preserve"> </w:t>
      </w:r>
      <w:r w:rsidR="00370C45">
        <w:t xml:space="preserve">1 and </w:t>
      </w:r>
      <w:r w:rsidR="00B15A0D">
        <w:t>eTable</w:t>
      </w:r>
      <w:r w:rsidR="00E666F9">
        <w:t>-</w:t>
      </w:r>
      <w:r w:rsidR="006312D6">
        <w:t>5</w:t>
      </w:r>
      <w:r w:rsidR="00370C45">
        <w:t xml:space="preserve"> for sample demographics</w:t>
      </w:r>
      <w:r w:rsidR="00213093" w:rsidRPr="00A505EA">
        <w:t>).</w:t>
      </w:r>
      <w:r w:rsidR="00213093">
        <w:t xml:space="preserve"> </w:t>
      </w:r>
      <w:r w:rsidRPr="005920FA">
        <w:t xml:space="preserve"> </w:t>
      </w:r>
      <w:r w:rsidR="00E61CDE" w:rsidRPr="005920FA">
        <w:br w:type="page"/>
      </w:r>
    </w:p>
    <w:p w14:paraId="2F862785" w14:textId="51881DA7" w:rsidR="008236CF" w:rsidRPr="005920FA" w:rsidRDefault="004A4065" w:rsidP="008236CF">
      <w:pPr>
        <w:pStyle w:val="Heading1"/>
      </w:pPr>
      <w:bookmarkStart w:id="7" w:name="_Hlk485383943"/>
      <w:r w:rsidRPr="005920FA">
        <w:lastRenderedPageBreak/>
        <w:t>R</w:t>
      </w:r>
      <w:r w:rsidR="008139AC" w:rsidRPr="005920FA">
        <w:t>esults</w:t>
      </w:r>
    </w:p>
    <w:p w14:paraId="2722D09F" w14:textId="4972DCAD" w:rsidR="006E3E9E" w:rsidRPr="005920FA" w:rsidRDefault="002D15A0" w:rsidP="00FB7EF1">
      <w:r w:rsidRPr="005920FA">
        <w:t xml:space="preserve">Data were available for </w:t>
      </w:r>
      <w:r w:rsidR="00F147B5" w:rsidRPr="005920FA">
        <w:t>5,300</w:t>
      </w:r>
      <w:r w:rsidRPr="005920FA">
        <w:t xml:space="preserve"> individuals. </w:t>
      </w:r>
      <w:r w:rsidR="00BE2B15" w:rsidRPr="005920FA">
        <w:t>Based on model fit statistics (</w:t>
      </w:r>
      <w:r w:rsidR="00B15A0D">
        <w:t>eTable</w:t>
      </w:r>
      <w:r w:rsidR="00146721">
        <w:t>-</w:t>
      </w:r>
      <w:r w:rsidR="00BA326A">
        <w:t>6</w:t>
      </w:r>
      <w:r w:rsidR="00BE2B15" w:rsidRPr="005920FA">
        <w:t>), there was good agreement that a 5-class solution adequately described the heterogeneity within the data</w:t>
      </w:r>
      <w:r w:rsidR="004C177E" w:rsidRPr="005920FA">
        <w:t>.</w:t>
      </w:r>
      <w:r w:rsidR="000919A9" w:rsidRPr="005920FA" w:rsidDel="000919A9">
        <w:t xml:space="preserve"> </w:t>
      </w:r>
    </w:p>
    <w:p w14:paraId="69A76B8A" w14:textId="70A947E9" w:rsidR="00BE2B15" w:rsidRPr="005920FA" w:rsidRDefault="00BE2B15" w:rsidP="00FB7EF1">
      <w:r w:rsidRPr="005920FA">
        <w:t>The 5-class model comprised of individuals with</w:t>
      </w:r>
      <w:r w:rsidR="004C177E" w:rsidRPr="005920FA">
        <w:t xml:space="preserve"> a higher probability of</w:t>
      </w:r>
      <w:r w:rsidRPr="005920FA">
        <w:t xml:space="preserve"> </w:t>
      </w:r>
      <w:r w:rsidR="009811E0">
        <w:t>early-onset</w:t>
      </w:r>
      <w:r w:rsidR="00AD64F3" w:rsidRPr="005920FA">
        <w:t xml:space="preserve"> cigarette-only use (4</w:t>
      </w:r>
      <w:r w:rsidR="00670502">
        <w:t>.</w:t>
      </w:r>
      <w:r w:rsidR="00AD64F3" w:rsidRPr="005920FA">
        <w:t xml:space="preserve">3%), </w:t>
      </w:r>
      <w:r w:rsidR="009811E0">
        <w:t>early-onset</w:t>
      </w:r>
      <w:r w:rsidRPr="005920FA">
        <w:t xml:space="preserve"> cannabis</w:t>
      </w:r>
      <w:r w:rsidR="00807867">
        <w:t xml:space="preserve"> use</w:t>
      </w:r>
      <w:r w:rsidRPr="005920FA">
        <w:t xml:space="preserve"> (3</w:t>
      </w:r>
      <w:r w:rsidR="00670502">
        <w:t>.</w:t>
      </w:r>
      <w:r w:rsidRPr="005920FA">
        <w:t>2%),</w:t>
      </w:r>
      <w:r w:rsidR="00AD64F3" w:rsidRPr="00AD64F3">
        <w:t xml:space="preserve"> </w:t>
      </w:r>
      <w:r w:rsidR="009811E0">
        <w:t>late-onset</w:t>
      </w:r>
      <w:r w:rsidR="00AD64F3" w:rsidRPr="005920FA">
        <w:t xml:space="preserve"> cigarette-only use (14</w:t>
      </w:r>
      <w:r w:rsidR="00670502">
        <w:t>.</w:t>
      </w:r>
      <w:r w:rsidR="00AD64F3" w:rsidRPr="005920FA">
        <w:t>8%)</w:t>
      </w:r>
      <w:r w:rsidR="00AD64F3">
        <w:t>,</w:t>
      </w:r>
      <w:r w:rsidRPr="005920FA">
        <w:t xml:space="preserve"> </w:t>
      </w:r>
      <w:r w:rsidR="009811E0">
        <w:t>late-onset</w:t>
      </w:r>
      <w:r w:rsidRPr="005920FA">
        <w:t xml:space="preserve"> cannabis use (</w:t>
      </w:r>
      <w:r w:rsidR="002F7AD0" w:rsidRPr="005920FA">
        <w:t>11</w:t>
      </w:r>
      <w:r w:rsidR="00670502">
        <w:t>.</w:t>
      </w:r>
      <w:r w:rsidR="002F7AD0" w:rsidRPr="005920FA">
        <w:t>9</w:t>
      </w:r>
      <w:r w:rsidRPr="005920FA">
        <w:t>%)</w:t>
      </w:r>
      <w:r w:rsidR="002F7AD0" w:rsidRPr="005920FA">
        <w:t xml:space="preserve">, </w:t>
      </w:r>
      <w:r w:rsidRPr="005920FA">
        <w:t xml:space="preserve">and individuals </w:t>
      </w:r>
      <w:r w:rsidR="004C177E" w:rsidRPr="005920FA">
        <w:t xml:space="preserve">with a very low probability of </w:t>
      </w:r>
      <w:r w:rsidRPr="005920FA">
        <w:t xml:space="preserve">cigarettes or cannabis </w:t>
      </w:r>
      <w:r w:rsidR="004C177E" w:rsidRPr="005920FA">
        <w:t xml:space="preserve">use </w:t>
      </w:r>
      <w:r w:rsidRPr="005920FA">
        <w:t>(</w:t>
      </w:r>
      <w:r w:rsidR="002F7AD0" w:rsidRPr="005920FA">
        <w:t>65</w:t>
      </w:r>
      <w:r w:rsidR="00670502">
        <w:t>.</w:t>
      </w:r>
      <w:r w:rsidR="002F7AD0" w:rsidRPr="005920FA">
        <w:t>9</w:t>
      </w:r>
      <w:r w:rsidRPr="005920FA">
        <w:t>%</w:t>
      </w:r>
      <w:r w:rsidR="004C177E" w:rsidRPr="005920FA">
        <w:t>; referred to</w:t>
      </w:r>
      <w:r w:rsidR="00855F07" w:rsidRPr="005920FA">
        <w:t xml:space="preserve"> as</w:t>
      </w:r>
      <w:r w:rsidR="004C177E" w:rsidRPr="005920FA">
        <w:t xml:space="preserve"> “non-users”</w:t>
      </w:r>
      <w:r w:rsidRPr="005920FA">
        <w:t>) (</w:t>
      </w:r>
      <w:r w:rsidR="00310E06">
        <w:t>Figure 1</w:t>
      </w:r>
      <w:r w:rsidRPr="005920FA">
        <w:t>).</w:t>
      </w:r>
    </w:p>
    <w:p w14:paraId="43724B2A" w14:textId="77777777" w:rsidR="008C4C7E" w:rsidRDefault="008C4C7E" w:rsidP="00556C4E"/>
    <w:p w14:paraId="37C3FC18" w14:textId="68B6AF5C" w:rsidR="008C4C7E" w:rsidRPr="005920FA" w:rsidRDefault="008C4C7E" w:rsidP="008C4C7E">
      <w:pPr>
        <w:pStyle w:val="Heading2"/>
      </w:pPr>
      <w:r>
        <w:t>P</w:t>
      </w:r>
      <w:r w:rsidRPr="005920FA">
        <w:t xml:space="preserve">atterns of cigarette/cannabis use ages 14-17 and psychotic experiences at age 18 years </w:t>
      </w:r>
    </w:p>
    <w:p w14:paraId="74AB01ED" w14:textId="5688BCF3" w:rsidR="008C4C7E" w:rsidRPr="005920FA" w:rsidRDefault="008C4C7E" w:rsidP="008C4C7E">
      <w:pPr>
        <w:rPr>
          <w:shd w:val="clear" w:color="auto" w:fill="FFFFFF"/>
        </w:rPr>
      </w:pPr>
      <w:r w:rsidRPr="005920FA">
        <w:t>Individuals within the early-onset cigarette</w:t>
      </w:r>
      <w:r w:rsidR="00380CC1">
        <w:t>-</w:t>
      </w:r>
      <w:r w:rsidRPr="005920FA">
        <w:t>only class</w:t>
      </w:r>
      <w:r w:rsidR="00380CC1">
        <w:t>, but not the late-onset cigarette-only class,</w:t>
      </w:r>
      <w:r w:rsidRPr="005920FA">
        <w:t xml:space="preserve"> were at greater odds of psychotic experiences at age 18 years when compared to non-users (OR = 3</w:t>
      </w:r>
      <w:r w:rsidR="00670502">
        <w:t>.</w:t>
      </w:r>
      <w:r w:rsidRPr="005920FA">
        <w:t>03; 95% CI = 1</w:t>
      </w:r>
      <w:r w:rsidR="00670502">
        <w:t>.</w:t>
      </w:r>
      <w:r w:rsidRPr="005920FA">
        <w:t>13, 8</w:t>
      </w:r>
      <w:r w:rsidR="00670502">
        <w:t>.</w:t>
      </w:r>
      <w:r w:rsidRPr="005920FA">
        <w:t>14</w:t>
      </w:r>
      <w:r>
        <w:t xml:space="preserve"> </w:t>
      </w:r>
      <w:r w:rsidR="00380CC1">
        <w:t xml:space="preserve">and </w:t>
      </w:r>
      <w:r w:rsidR="00380CC1" w:rsidRPr="005920FA">
        <w:rPr>
          <w:shd w:val="clear" w:color="auto" w:fill="FFFFFF"/>
        </w:rPr>
        <w:t>OR = 0.84; 95% CI 0.31, 2.31</w:t>
      </w:r>
      <w:r w:rsidR="00380CC1">
        <w:rPr>
          <w:shd w:val="clear" w:color="auto" w:fill="FFFFFF"/>
        </w:rPr>
        <w:t xml:space="preserve"> respectively;</w:t>
      </w:r>
      <w:r w:rsidR="008E6117">
        <w:rPr>
          <w:shd w:val="clear" w:color="auto" w:fill="FFFFFF"/>
        </w:rPr>
        <w:t xml:space="preserve"> Table 2</w:t>
      </w:r>
      <w:r w:rsidRPr="005920FA">
        <w:t>).</w:t>
      </w:r>
    </w:p>
    <w:p w14:paraId="5F75DFCD" w14:textId="56C5A9E4" w:rsidR="008C4C7E" w:rsidRDefault="008C4C7E" w:rsidP="008C4C7E">
      <w:r w:rsidRPr="005920FA">
        <w:rPr>
          <w:shd w:val="clear" w:color="auto" w:fill="FFFFFF"/>
        </w:rPr>
        <w:t xml:space="preserve">There was strong evidence that </w:t>
      </w:r>
      <w:r w:rsidRPr="005920FA">
        <w:t>individuals within the early-onset and late-onset cannabis use classes also had increased odds of psychotic experiences (early-onset cannabis use: OR = 3</w:t>
      </w:r>
      <w:r w:rsidR="00670502">
        <w:t>.</w:t>
      </w:r>
      <w:r w:rsidRPr="005920FA">
        <w:t>79; 95% CI 1</w:t>
      </w:r>
      <w:r w:rsidR="00670502">
        <w:t>.</w:t>
      </w:r>
      <w:r w:rsidRPr="005920FA">
        <w:t>73, 8</w:t>
      </w:r>
      <w:r w:rsidR="00670502">
        <w:t>.</w:t>
      </w:r>
      <w:r w:rsidRPr="005920FA">
        <w:t>31; late-onset cannabis use: OR = 3</w:t>
      </w:r>
      <w:r w:rsidR="00670502">
        <w:t>.</w:t>
      </w:r>
      <w:r w:rsidRPr="005920FA">
        <w:t>05; 95% CI 1</w:t>
      </w:r>
      <w:r w:rsidR="00670502">
        <w:t>.</w:t>
      </w:r>
      <w:r w:rsidRPr="005920FA">
        <w:t>69, 5</w:t>
      </w:r>
      <w:r w:rsidR="00670502">
        <w:t>.</w:t>
      </w:r>
      <w:r w:rsidRPr="005920FA">
        <w:t>53).</w:t>
      </w:r>
    </w:p>
    <w:p w14:paraId="48179B4E" w14:textId="77777777" w:rsidR="008C4C7E" w:rsidRDefault="008C4C7E" w:rsidP="008C4C7E"/>
    <w:p w14:paraId="4CADE563" w14:textId="4EA247B7" w:rsidR="008C4C7E" w:rsidRPr="005920FA" w:rsidRDefault="008C4C7E" w:rsidP="008C4C7E">
      <w:r w:rsidRPr="005920FA">
        <w:t xml:space="preserve">When adjusting for confounding, the evidence of association between early-onset </w:t>
      </w:r>
      <w:r w:rsidR="00020C2A">
        <w:t>cigarette-only</w:t>
      </w:r>
      <w:r w:rsidRPr="005920FA">
        <w:t xml:space="preserve"> use and psychotic experiences was attenuated by approximately 60% (adjusted OR = 1</w:t>
      </w:r>
      <w:r w:rsidR="00670502">
        <w:t>.</w:t>
      </w:r>
      <w:r w:rsidRPr="005920FA">
        <w:t>78; 95% CI 0</w:t>
      </w:r>
      <w:r w:rsidR="00670502">
        <w:t>.</w:t>
      </w:r>
      <w:r w:rsidRPr="005920FA">
        <w:t>54, 5</w:t>
      </w:r>
      <w:r w:rsidR="00670502">
        <w:t>.</w:t>
      </w:r>
      <w:r w:rsidRPr="005920FA">
        <w:t>88;</w:t>
      </w:r>
      <w:r w:rsidR="008E6117">
        <w:t xml:space="preserve"> Table 3</w:t>
      </w:r>
      <w:r w:rsidRPr="005920FA">
        <w:t>). In contrast, adjusting for confounding had minimal impact on the association</w:t>
      </w:r>
      <w:r w:rsidR="00380CC1">
        <w:t>s</w:t>
      </w:r>
      <w:r w:rsidRPr="005920FA">
        <w:t xml:space="preserve"> </w:t>
      </w:r>
      <w:r w:rsidR="00380CC1">
        <w:t>for</w:t>
      </w:r>
      <w:r w:rsidR="00380CC1" w:rsidRPr="005920FA">
        <w:t xml:space="preserve"> </w:t>
      </w:r>
      <w:r w:rsidRPr="005920FA">
        <w:t>early-onset cannabis use (adjusted OR = 3</w:t>
      </w:r>
      <w:r w:rsidR="00670502">
        <w:t>.</w:t>
      </w:r>
      <w:r w:rsidRPr="005920FA">
        <w:t>70; 95% CI 1</w:t>
      </w:r>
      <w:r w:rsidR="00670502">
        <w:t>.</w:t>
      </w:r>
      <w:r w:rsidRPr="005920FA">
        <w:t>66, 8</w:t>
      </w:r>
      <w:r w:rsidR="00670502">
        <w:t>.</w:t>
      </w:r>
      <w:r w:rsidRPr="005920FA">
        <w:t>25) or late-onset cannabis use (adjusted OR 2</w:t>
      </w:r>
      <w:r w:rsidR="00670502">
        <w:t>.</w:t>
      </w:r>
      <w:r w:rsidRPr="005920FA">
        <w:t>97; 95% CI 1</w:t>
      </w:r>
      <w:r w:rsidR="00670502">
        <w:t>.</w:t>
      </w:r>
      <w:r w:rsidRPr="005920FA">
        <w:t>63, 5</w:t>
      </w:r>
      <w:r w:rsidR="00670502">
        <w:t>.</w:t>
      </w:r>
      <w:r w:rsidRPr="005920FA">
        <w:t xml:space="preserve">40). </w:t>
      </w:r>
    </w:p>
    <w:p w14:paraId="4645EFF0" w14:textId="77777777" w:rsidR="008C4C7E" w:rsidRPr="005920FA" w:rsidRDefault="008C4C7E" w:rsidP="008C4C7E">
      <w:pPr>
        <w:rPr>
          <w:shd w:val="clear" w:color="auto" w:fill="FFFFFF"/>
        </w:rPr>
      </w:pPr>
    </w:p>
    <w:p w14:paraId="0412B663" w14:textId="78137414" w:rsidR="008C4C7E" w:rsidRPr="005920FA" w:rsidRDefault="008C4C7E" w:rsidP="008C4C7E">
      <w:pPr>
        <w:rPr>
          <w:shd w:val="clear" w:color="auto" w:fill="FFFFFF"/>
        </w:rPr>
      </w:pPr>
      <w:r w:rsidRPr="005920FA">
        <w:rPr>
          <w:noProof/>
        </w:rPr>
        <w:t>When comparing the substance using classes against each other (</w:t>
      </w:r>
      <w:r w:rsidR="00402299">
        <w:rPr>
          <w:noProof/>
        </w:rPr>
        <w:t>e</w:t>
      </w:r>
      <w:r w:rsidR="00B24692">
        <w:rPr>
          <w:noProof/>
        </w:rPr>
        <w:t>Table</w:t>
      </w:r>
      <w:r w:rsidR="00436873">
        <w:rPr>
          <w:noProof/>
        </w:rPr>
        <w:t>-</w:t>
      </w:r>
      <w:r w:rsidR="00BA326A">
        <w:rPr>
          <w:noProof/>
        </w:rPr>
        <w:t>7</w:t>
      </w:r>
      <w:r w:rsidRPr="005920FA">
        <w:rPr>
          <w:noProof/>
        </w:rPr>
        <w:t>) t</w:t>
      </w:r>
      <w:r w:rsidRPr="005920FA">
        <w:rPr>
          <w:shd w:val="clear" w:color="auto" w:fill="FFFFFF"/>
        </w:rPr>
        <w:t>here was strong evidence</w:t>
      </w:r>
      <w:r>
        <w:rPr>
          <w:shd w:val="clear" w:color="auto" w:fill="FFFFFF"/>
        </w:rPr>
        <w:t xml:space="preserve"> to rule out equivalence between the effects for</w:t>
      </w:r>
      <w:r w:rsidRPr="005920FA">
        <w:rPr>
          <w:shd w:val="clear" w:color="auto" w:fill="FFFFFF"/>
        </w:rPr>
        <w:t xml:space="preserve"> late-onset </w:t>
      </w:r>
      <w:r w:rsidRPr="005920FA">
        <w:t xml:space="preserve">cannabis use </w:t>
      </w:r>
      <w:r>
        <w:t xml:space="preserve">and late-onset </w:t>
      </w:r>
      <w:r w:rsidR="00020C2A">
        <w:t>cigarette-only</w:t>
      </w:r>
      <w:r>
        <w:t xml:space="preserve"> use on</w:t>
      </w:r>
      <w:r w:rsidRPr="005920FA">
        <w:t xml:space="preserve"> psychotic experiences (OR = 3</w:t>
      </w:r>
      <w:r w:rsidR="00670502">
        <w:t>.</w:t>
      </w:r>
      <w:r w:rsidRPr="005920FA">
        <w:t>63; 95% CI = 1</w:t>
      </w:r>
      <w:r w:rsidR="00670502">
        <w:t>.</w:t>
      </w:r>
      <w:r w:rsidRPr="005920FA">
        <w:t>12, 11</w:t>
      </w:r>
      <w:r w:rsidR="00670502">
        <w:t>.</w:t>
      </w:r>
      <w:r w:rsidRPr="005920FA">
        <w:t>76)</w:t>
      </w:r>
      <w:r>
        <w:t>.</w:t>
      </w:r>
      <w:r w:rsidRPr="00655B78">
        <w:rPr>
          <w:shd w:val="clear" w:color="auto" w:fill="FFFFFF"/>
        </w:rPr>
        <w:t xml:space="preserve"> </w:t>
      </w:r>
      <w:r>
        <w:rPr>
          <w:shd w:val="clear" w:color="auto" w:fill="FFFFFF"/>
        </w:rPr>
        <w:t>T</w:t>
      </w:r>
      <w:r w:rsidRPr="00655B78">
        <w:rPr>
          <w:shd w:val="clear" w:color="auto" w:fill="FFFFFF"/>
        </w:rPr>
        <w:t xml:space="preserve">here was insufficient </w:t>
      </w:r>
      <w:r w:rsidRPr="00655B78">
        <w:rPr>
          <w:shd w:val="clear" w:color="auto" w:fill="FFFFFF"/>
        </w:rPr>
        <w:lastRenderedPageBreak/>
        <w:t xml:space="preserve">evidence </w:t>
      </w:r>
      <w:r>
        <w:rPr>
          <w:shd w:val="clear" w:color="auto" w:fill="FFFFFF"/>
        </w:rPr>
        <w:t>to support a difference between</w:t>
      </w:r>
      <w:r w:rsidRPr="00655B78">
        <w:rPr>
          <w:shd w:val="clear" w:color="auto" w:fill="FFFFFF"/>
        </w:rPr>
        <w:t xml:space="preserve"> </w:t>
      </w:r>
      <w:r>
        <w:rPr>
          <w:shd w:val="clear" w:color="auto" w:fill="FFFFFF"/>
        </w:rPr>
        <w:t xml:space="preserve">the effects of </w:t>
      </w:r>
      <w:r w:rsidRPr="00655B78">
        <w:rPr>
          <w:shd w:val="clear" w:color="auto" w:fill="FFFFFF"/>
        </w:rPr>
        <w:t xml:space="preserve">early-onset cannabis and early-onset </w:t>
      </w:r>
      <w:r w:rsidR="00020C2A">
        <w:rPr>
          <w:shd w:val="clear" w:color="auto" w:fill="FFFFFF"/>
        </w:rPr>
        <w:t>cigarette-only</w:t>
      </w:r>
      <w:r w:rsidRPr="00655B78">
        <w:rPr>
          <w:shd w:val="clear" w:color="auto" w:fill="FFFFFF"/>
        </w:rPr>
        <w:t xml:space="preserve"> use </w:t>
      </w:r>
      <w:r>
        <w:rPr>
          <w:shd w:val="clear" w:color="auto" w:fill="FFFFFF"/>
        </w:rPr>
        <w:t>on</w:t>
      </w:r>
      <w:r w:rsidRPr="00655B78">
        <w:rPr>
          <w:shd w:val="clear" w:color="auto" w:fill="FFFFFF"/>
        </w:rPr>
        <w:t xml:space="preserve"> </w:t>
      </w:r>
      <w:r>
        <w:rPr>
          <w:shd w:val="clear" w:color="auto" w:fill="FFFFFF"/>
        </w:rPr>
        <w:t>psychotic experiences though this was based on smaller numbers, or to support a difference between late-onset and early-onset cannabis use classes</w:t>
      </w:r>
      <w:r w:rsidRPr="00655B78">
        <w:rPr>
          <w:shd w:val="clear" w:color="auto" w:fill="FFFFFF"/>
        </w:rPr>
        <w:t>.</w:t>
      </w:r>
    </w:p>
    <w:p w14:paraId="5CEBB287" w14:textId="77777777" w:rsidR="008C4C7E" w:rsidRPr="005920FA" w:rsidRDefault="008C4C7E" w:rsidP="008C4C7E"/>
    <w:p w14:paraId="592CD895" w14:textId="1D5924D2" w:rsidR="008C4C7E" w:rsidRDefault="008C4C7E" w:rsidP="008C4C7E">
      <w:r w:rsidRPr="005920FA">
        <w:t>Results were similar when excluding individuals with psychotic experiences at age 12 years (</w:t>
      </w:r>
      <w:r w:rsidR="00B15A0D">
        <w:t>eTable</w:t>
      </w:r>
      <w:r w:rsidR="00436873">
        <w:t>-</w:t>
      </w:r>
      <w:r w:rsidR="00BA326A">
        <w:t>7</w:t>
      </w:r>
      <w:r w:rsidRPr="005920FA">
        <w:t>).</w:t>
      </w:r>
    </w:p>
    <w:p w14:paraId="1FCD90F9" w14:textId="77777777" w:rsidR="008C4C7E" w:rsidRDefault="008C4C7E" w:rsidP="008C4C7E"/>
    <w:p w14:paraId="65E63C3B" w14:textId="77777777" w:rsidR="008C4C7E" w:rsidRPr="005920FA" w:rsidRDefault="008C4C7E" w:rsidP="008C4C7E">
      <w:pPr>
        <w:pStyle w:val="Heading3"/>
        <w:rPr>
          <w:lang w:val="en-GB"/>
        </w:rPr>
      </w:pPr>
      <w:r w:rsidRPr="005920FA">
        <w:rPr>
          <w:lang w:val="en-GB"/>
        </w:rPr>
        <w:t>Sensitivity analyses</w:t>
      </w:r>
    </w:p>
    <w:p w14:paraId="4CA191CD" w14:textId="122CBA7D" w:rsidR="008C4C7E" w:rsidRPr="005920FA" w:rsidRDefault="008C4C7E" w:rsidP="008C4C7E">
      <w:r w:rsidRPr="005920FA">
        <w:t>Results of associations between class membership and subsequent psychotic experiences were substantively the same when excluding individuals whose psychotic experiences only ever occurred within 2 hours of any drug use (</w:t>
      </w:r>
      <w:r w:rsidR="00B15A0D">
        <w:t>eTable</w:t>
      </w:r>
      <w:r w:rsidR="00436873">
        <w:t>-</w:t>
      </w:r>
      <w:r w:rsidR="00BA326A">
        <w:t>8</w:t>
      </w:r>
      <w:r w:rsidRPr="005920FA">
        <w:t>)</w:t>
      </w:r>
      <w:r w:rsidR="00436873">
        <w:t>, and</w:t>
      </w:r>
      <w:r w:rsidRPr="005920FA">
        <w:t xml:space="preserve"> </w:t>
      </w:r>
      <w:r w:rsidR="00380CC1">
        <w:t xml:space="preserve">when examining narrower, or broader, psychotic outcome definitions </w:t>
      </w:r>
      <w:r w:rsidRPr="005920FA">
        <w:t>(</w:t>
      </w:r>
      <w:r w:rsidR="00B15A0D">
        <w:t>eTable</w:t>
      </w:r>
      <w:r w:rsidR="00436873">
        <w:t>-</w:t>
      </w:r>
      <w:r w:rsidR="00BA326A">
        <w:t>9</w:t>
      </w:r>
      <w:r w:rsidRPr="005920FA">
        <w:t xml:space="preserve">). </w:t>
      </w:r>
    </w:p>
    <w:p w14:paraId="26DF17BE" w14:textId="77777777" w:rsidR="008C4C7E" w:rsidRPr="005920FA" w:rsidRDefault="008C4C7E" w:rsidP="008C4C7E"/>
    <w:p w14:paraId="5D0D8FE3" w14:textId="797A8546" w:rsidR="0037074C" w:rsidRPr="005920FA" w:rsidRDefault="00213093" w:rsidP="00973EB0">
      <w:pPr>
        <w:pStyle w:val="Heading2"/>
      </w:pPr>
      <w:r>
        <w:t>P</w:t>
      </w:r>
      <w:r w:rsidR="001A2BCA" w:rsidRPr="005920FA">
        <w:t>sychotic</w:t>
      </w:r>
      <w:r w:rsidR="0037074C" w:rsidRPr="005920FA">
        <w:t xml:space="preserve"> experiences at </w:t>
      </w:r>
      <w:r w:rsidR="00536A87" w:rsidRPr="005920FA">
        <w:t>age 12 years</w:t>
      </w:r>
      <w:r w:rsidR="009C426F" w:rsidRPr="005920FA">
        <w:t xml:space="preserve"> </w:t>
      </w:r>
      <w:r w:rsidR="001536AC" w:rsidRPr="005920FA">
        <w:t xml:space="preserve">and </w:t>
      </w:r>
      <w:r w:rsidR="00017CF2" w:rsidRPr="005920FA">
        <w:t>patterns</w:t>
      </w:r>
      <w:r w:rsidR="001536AC" w:rsidRPr="005920FA">
        <w:t xml:space="preserve"> of cigarette/cannabis use ages 1</w:t>
      </w:r>
      <w:r w:rsidR="003D0DAB" w:rsidRPr="005920FA">
        <w:t>4</w:t>
      </w:r>
      <w:r w:rsidR="001536AC" w:rsidRPr="005920FA">
        <w:t>-1</w:t>
      </w:r>
      <w:r w:rsidR="003D0DAB" w:rsidRPr="005920FA">
        <w:t>9</w:t>
      </w:r>
    </w:p>
    <w:p w14:paraId="7117B780" w14:textId="58FB0083" w:rsidR="00826944" w:rsidRPr="005920FA" w:rsidRDefault="00591183" w:rsidP="00826944">
      <w:r w:rsidRPr="005920FA">
        <w:t>D</w:t>
      </w:r>
      <w:r w:rsidR="009C0406" w:rsidRPr="005920FA">
        <w:t xml:space="preserve">efinite </w:t>
      </w:r>
      <w:r w:rsidR="001A2BCA" w:rsidRPr="005920FA">
        <w:t>psychotic</w:t>
      </w:r>
      <w:r w:rsidR="003E7559" w:rsidRPr="005920FA">
        <w:t xml:space="preserve"> </w:t>
      </w:r>
      <w:r w:rsidR="00D8192F" w:rsidRPr="005920FA">
        <w:t>experiences</w:t>
      </w:r>
      <w:r w:rsidR="003E7559" w:rsidRPr="005920FA">
        <w:t xml:space="preserve"> at </w:t>
      </w:r>
      <w:r w:rsidR="00536A87" w:rsidRPr="005920FA">
        <w:t>age 12 years</w:t>
      </w:r>
      <w:r w:rsidR="009C0406" w:rsidRPr="005920FA">
        <w:t xml:space="preserve"> </w:t>
      </w:r>
      <w:r w:rsidR="0096326A" w:rsidRPr="005920FA">
        <w:t>were</w:t>
      </w:r>
      <w:r w:rsidR="009C0406" w:rsidRPr="005920FA">
        <w:t xml:space="preserve"> associated with </w:t>
      </w:r>
      <w:r w:rsidR="001A620F" w:rsidRPr="005920FA">
        <w:t xml:space="preserve">increased odds of </w:t>
      </w:r>
      <w:r w:rsidR="008721F7" w:rsidRPr="005920FA">
        <w:t>subsequent</w:t>
      </w:r>
      <w:r w:rsidR="009C0406" w:rsidRPr="005920FA">
        <w:t xml:space="preserve"> </w:t>
      </w:r>
      <w:r w:rsidRPr="005920FA">
        <w:t>late</w:t>
      </w:r>
      <w:r w:rsidR="00174B04" w:rsidRPr="005920FA">
        <w:t>-</w:t>
      </w:r>
      <w:r w:rsidRPr="005920FA">
        <w:t xml:space="preserve">onset </w:t>
      </w:r>
      <w:r w:rsidR="00020C2A">
        <w:t>cigarette-only</w:t>
      </w:r>
      <w:r w:rsidR="00174B04" w:rsidRPr="005920FA">
        <w:t xml:space="preserve"> </w:t>
      </w:r>
      <w:r w:rsidR="00530FE8" w:rsidRPr="005920FA">
        <w:t>use</w:t>
      </w:r>
      <w:r w:rsidRPr="005920FA">
        <w:t xml:space="preserve"> (OR = 1</w:t>
      </w:r>
      <w:r w:rsidR="00670502">
        <w:t>.</w:t>
      </w:r>
      <w:r w:rsidRPr="005920FA">
        <w:t>76; 95% CI 1</w:t>
      </w:r>
      <w:r w:rsidR="00670502">
        <w:t>.</w:t>
      </w:r>
      <w:r w:rsidRPr="005920FA">
        <w:t>0</w:t>
      </w:r>
      <w:r w:rsidR="00693902" w:rsidRPr="005920FA">
        <w:t>1</w:t>
      </w:r>
      <w:r w:rsidRPr="005920FA">
        <w:t xml:space="preserve">, </w:t>
      </w:r>
      <w:r w:rsidR="00693902" w:rsidRPr="005920FA">
        <w:t>3</w:t>
      </w:r>
      <w:r w:rsidR="00670502">
        <w:t>.</w:t>
      </w:r>
      <w:r w:rsidR="00693902" w:rsidRPr="005920FA">
        <w:t>10</w:t>
      </w:r>
      <w:r w:rsidRPr="005920FA">
        <w:t>) and late</w:t>
      </w:r>
      <w:r w:rsidR="00174B04" w:rsidRPr="005920FA">
        <w:t>-</w:t>
      </w:r>
      <w:r w:rsidRPr="005920FA">
        <w:t>onset cannabis use (OR 1</w:t>
      </w:r>
      <w:r w:rsidR="00670502">
        <w:t>.</w:t>
      </w:r>
      <w:r w:rsidRPr="005920FA">
        <w:t>6</w:t>
      </w:r>
      <w:r w:rsidR="00693902" w:rsidRPr="005920FA">
        <w:t>6</w:t>
      </w:r>
      <w:r w:rsidRPr="005920FA">
        <w:t xml:space="preserve">; 95% CI = </w:t>
      </w:r>
      <w:r w:rsidR="00693902" w:rsidRPr="005920FA">
        <w:t>0</w:t>
      </w:r>
      <w:r w:rsidR="00670502">
        <w:t>.</w:t>
      </w:r>
      <w:r w:rsidR="00693902" w:rsidRPr="005920FA">
        <w:t>94</w:t>
      </w:r>
      <w:r w:rsidRPr="005920FA">
        <w:t>, 2</w:t>
      </w:r>
      <w:r w:rsidR="00670502">
        <w:t>.</w:t>
      </w:r>
      <w:r w:rsidR="00693902" w:rsidRPr="005920FA">
        <w:t>91</w:t>
      </w:r>
      <w:r w:rsidRPr="005920FA">
        <w:t>)</w:t>
      </w:r>
      <w:r w:rsidR="009C0406" w:rsidRPr="005920FA">
        <w:t xml:space="preserve"> </w:t>
      </w:r>
      <w:r w:rsidR="006F2446" w:rsidRPr="005920FA">
        <w:t xml:space="preserve">as compared to not </w:t>
      </w:r>
      <w:r w:rsidR="00530FE8" w:rsidRPr="005920FA">
        <w:t>using</w:t>
      </w:r>
      <w:r w:rsidR="00D75600" w:rsidRPr="005920FA">
        <w:t xml:space="preserve"> (</w:t>
      </w:r>
      <w:r w:rsidR="008E6117">
        <w:t xml:space="preserve">Table 3 </w:t>
      </w:r>
      <w:r w:rsidR="00D34F1D">
        <w:rPr>
          <w:noProof/>
        </w:rPr>
        <w:t xml:space="preserve">and </w:t>
      </w:r>
      <w:r w:rsidR="00B15A0D">
        <w:t>eTable</w:t>
      </w:r>
      <w:r w:rsidR="00060DA8">
        <w:t>-</w:t>
      </w:r>
      <w:r w:rsidR="00BA326A">
        <w:t>10</w:t>
      </w:r>
      <w:r w:rsidR="00D75600" w:rsidRPr="005920FA">
        <w:t>)</w:t>
      </w:r>
      <w:r w:rsidR="009C0406" w:rsidRPr="005920FA">
        <w:t>.</w:t>
      </w:r>
      <w:r w:rsidR="0079609E" w:rsidRPr="005920FA">
        <w:t xml:space="preserve"> </w:t>
      </w:r>
    </w:p>
    <w:p w14:paraId="3E5164A6" w14:textId="738CC4A6" w:rsidR="00D34F1D" w:rsidRDefault="00BA5781" w:rsidP="00F46754">
      <w:r w:rsidRPr="005920FA">
        <w:t xml:space="preserve">There was </w:t>
      </w:r>
      <w:r w:rsidR="00693902" w:rsidRPr="005920FA">
        <w:t>little</w:t>
      </w:r>
      <w:r w:rsidRPr="005920FA">
        <w:t xml:space="preserve"> evidence that psychotic experiences at age 12 years </w:t>
      </w:r>
      <w:r w:rsidR="00886D7F" w:rsidRPr="005920FA">
        <w:t xml:space="preserve">were </w:t>
      </w:r>
      <w:r w:rsidRPr="005920FA">
        <w:t>associat</w:t>
      </w:r>
      <w:r w:rsidR="00886D7F" w:rsidRPr="005920FA">
        <w:t>ed</w:t>
      </w:r>
      <w:r w:rsidRPr="005920FA">
        <w:t xml:space="preserve"> with increased odds of </w:t>
      </w:r>
      <w:r w:rsidR="002F145B" w:rsidRPr="005920FA">
        <w:t>early</w:t>
      </w:r>
      <w:r w:rsidR="00174B04" w:rsidRPr="005920FA">
        <w:t>-</w:t>
      </w:r>
      <w:r w:rsidR="002F145B" w:rsidRPr="005920FA">
        <w:t xml:space="preserve">onset </w:t>
      </w:r>
      <w:r w:rsidR="00020C2A">
        <w:t>cigarette-only</w:t>
      </w:r>
      <w:r w:rsidR="002F145B" w:rsidRPr="005920FA">
        <w:t xml:space="preserve"> or </w:t>
      </w:r>
      <w:r w:rsidR="007339F4" w:rsidRPr="005920FA">
        <w:t>cannabis use</w:t>
      </w:r>
      <w:r w:rsidR="00693902" w:rsidRPr="005920FA">
        <w:t>;</w:t>
      </w:r>
      <w:r w:rsidR="002F145B" w:rsidRPr="005920FA">
        <w:t xml:space="preserve"> however</w:t>
      </w:r>
      <w:r w:rsidR="00693902" w:rsidRPr="005920FA">
        <w:t>,</w:t>
      </w:r>
      <w:r w:rsidR="002F145B" w:rsidRPr="005920FA">
        <w:t xml:space="preserve"> these classes had smaller membership</w:t>
      </w:r>
      <w:r w:rsidR="00F47C23" w:rsidRPr="005920FA">
        <w:t xml:space="preserve"> </w:t>
      </w:r>
      <w:r w:rsidRPr="005920FA">
        <w:t>(</w:t>
      </w:r>
      <w:r w:rsidR="008E6117">
        <w:t>Figure 1</w:t>
      </w:r>
      <w:r w:rsidR="00D75600" w:rsidRPr="005920FA">
        <w:t xml:space="preserve"> and</w:t>
      </w:r>
      <w:r w:rsidR="008C4C7E">
        <w:t xml:space="preserve"> </w:t>
      </w:r>
      <w:r w:rsidR="008E6117">
        <w:t>Table 3</w:t>
      </w:r>
      <w:r w:rsidRPr="005920FA">
        <w:t>).</w:t>
      </w:r>
      <w:r w:rsidR="008F2054" w:rsidRPr="005920FA">
        <w:t xml:space="preserve"> </w:t>
      </w:r>
      <w:r w:rsidR="00DB7E32" w:rsidRPr="005920FA">
        <w:t>Adjusting for confounders had minimal impact on association</w:t>
      </w:r>
      <w:r w:rsidR="00D3386C" w:rsidRPr="005920FA">
        <w:t>s</w:t>
      </w:r>
      <w:r w:rsidR="00DB7E32" w:rsidRPr="005920FA">
        <w:t xml:space="preserve"> between psychotic experiences at age 12 years and </w:t>
      </w:r>
      <w:r w:rsidR="0083777D" w:rsidRPr="005920FA">
        <w:t xml:space="preserve">classes of </w:t>
      </w:r>
      <w:r w:rsidR="00DB7E32" w:rsidRPr="005920FA">
        <w:t xml:space="preserve">subsequent </w:t>
      </w:r>
      <w:r w:rsidR="0083777D" w:rsidRPr="005920FA">
        <w:t>cannabis/</w:t>
      </w:r>
      <w:r w:rsidR="00DB7E32" w:rsidRPr="005920FA">
        <w:t>cigarette use.</w:t>
      </w:r>
      <w:r w:rsidR="0083777D" w:rsidRPr="005920FA">
        <w:t xml:space="preserve"> </w:t>
      </w:r>
    </w:p>
    <w:p w14:paraId="18DA0980" w14:textId="7A610704" w:rsidR="005002EB" w:rsidRDefault="00693902" w:rsidP="00AD1365">
      <w:r w:rsidRPr="005920FA">
        <w:t xml:space="preserve">The </w:t>
      </w:r>
      <w:r w:rsidR="00D3386C" w:rsidRPr="005920FA">
        <w:t xml:space="preserve">effect estimates for </w:t>
      </w:r>
      <w:r w:rsidR="00D34F1D">
        <w:t>all</w:t>
      </w:r>
      <w:r w:rsidR="00D3386C" w:rsidRPr="005920FA">
        <w:t xml:space="preserve"> classes were smaller, and evidence of association weaker</w:t>
      </w:r>
      <w:r w:rsidR="00D34F1D">
        <w:t xml:space="preserve"> (particularly for early-onset classes)</w:t>
      </w:r>
      <w:r w:rsidR="00D3386C" w:rsidRPr="005920FA">
        <w:t xml:space="preserve">, </w:t>
      </w:r>
      <w:r w:rsidRPr="005920FA">
        <w:t xml:space="preserve">when restricting the analysis to non-users </w:t>
      </w:r>
      <w:r w:rsidR="00D3386C" w:rsidRPr="005920FA">
        <w:t xml:space="preserve">of cigarettes/cannabis </w:t>
      </w:r>
      <w:r w:rsidRPr="005920FA">
        <w:t>at age 12 years (</w:t>
      </w:r>
      <w:r w:rsidR="00B15A0D">
        <w:t>eTable</w:t>
      </w:r>
      <w:r w:rsidR="00060DA8">
        <w:t>-</w:t>
      </w:r>
      <w:r w:rsidR="00E44B0D">
        <w:t>1</w:t>
      </w:r>
      <w:r w:rsidR="00BA326A">
        <w:t>1</w:t>
      </w:r>
      <w:r w:rsidR="00B96A0F" w:rsidRPr="005920FA">
        <w:t>)</w:t>
      </w:r>
      <w:r w:rsidRPr="005920FA">
        <w:t>.</w:t>
      </w:r>
    </w:p>
    <w:p w14:paraId="36BF2CC5" w14:textId="77777777" w:rsidR="005002EB" w:rsidRDefault="005002EB">
      <w:pPr>
        <w:spacing w:after="200" w:line="276" w:lineRule="auto"/>
      </w:pPr>
      <w:r>
        <w:br w:type="page"/>
      </w:r>
    </w:p>
    <w:bookmarkEnd w:id="7"/>
    <w:p w14:paraId="0D9D3085" w14:textId="782F3DB7" w:rsidR="00946C8B" w:rsidRPr="005920FA" w:rsidRDefault="007A5BCF" w:rsidP="00FC6C83">
      <w:pPr>
        <w:pStyle w:val="Heading1"/>
        <w:spacing w:line="360" w:lineRule="auto"/>
      </w:pPr>
      <w:r w:rsidRPr="005920FA">
        <w:lastRenderedPageBreak/>
        <w:t>Discussion</w:t>
      </w:r>
    </w:p>
    <w:p w14:paraId="78540A93" w14:textId="62948660" w:rsidR="00C53FC0" w:rsidRPr="005920FA" w:rsidRDefault="00293B6B" w:rsidP="00FC6C83">
      <w:pPr>
        <w:spacing w:after="120"/>
      </w:pPr>
      <w:r w:rsidRPr="005920FA">
        <w:t>Both early-onset</w:t>
      </w:r>
      <w:r w:rsidR="005E3AB2" w:rsidRPr="005920FA">
        <w:t xml:space="preserve"> and late-onset cannabis</w:t>
      </w:r>
      <w:r w:rsidR="00C70E17" w:rsidRPr="005920FA">
        <w:t xml:space="preserve"> use</w:t>
      </w:r>
      <w:r w:rsidR="005E3AB2" w:rsidRPr="005920FA">
        <w:t xml:space="preserve"> classes</w:t>
      </w:r>
      <w:r w:rsidR="00C70E17" w:rsidRPr="005920FA">
        <w:t xml:space="preserve"> </w:t>
      </w:r>
      <w:r w:rsidR="00B25D56" w:rsidRPr="005920FA">
        <w:t xml:space="preserve">were strongly associated with psychotic </w:t>
      </w:r>
      <w:r w:rsidR="00F047F7" w:rsidRPr="005920FA">
        <w:t>experiences</w:t>
      </w:r>
      <w:r w:rsidR="00B25D56" w:rsidRPr="005920FA">
        <w:t xml:space="preserve"> at age 18 years</w:t>
      </w:r>
      <w:r w:rsidRPr="005920FA">
        <w:t xml:space="preserve">, and were only minimally attenuated after adjusting for potential confounders. </w:t>
      </w:r>
      <w:r w:rsidR="006354EF" w:rsidRPr="005920FA">
        <w:t>In contrast, t</w:t>
      </w:r>
      <w:r w:rsidR="005D4809" w:rsidRPr="005920FA">
        <w:t xml:space="preserve">here was inadequate evidence to support an association between either early-onset or late-onset cigarette-only use and psychotic experiences in the adjusted analyses. </w:t>
      </w:r>
      <w:r w:rsidRPr="005920FA">
        <w:t xml:space="preserve">There was also evidence that </w:t>
      </w:r>
      <w:r w:rsidR="00AF17C2" w:rsidRPr="005920FA">
        <w:t>i</w:t>
      </w:r>
      <w:r w:rsidR="0025198C" w:rsidRPr="005920FA">
        <w:t xml:space="preserve">ndividuals </w:t>
      </w:r>
      <w:r w:rsidRPr="005920FA">
        <w:t xml:space="preserve">in the </w:t>
      </w:r>
      <w:r w:rsidR="00C70E17" w:rsidRPr="005920FA">
        <w:t xml:space="preserve">late-onset </w:t>
      </w:r>
      <w:r w:rsidR="0025198C" w:rsidRPr="005920FA">
        <w:t xml:space="preserve">cannabis </w:t>
      </w:r>
      <w:r w:rsidR="00C70E17" w:rsidRPr="005920FA">
        <w:t xml:space="preserve">use </w:t>
      </w:r>
      <w:r w:rsidRPr="005920FA">
        <w:t xml:space="preserve">class </w:t>
      </w:r>
      <w:r w:rsidR="0025198C" w:rsidRPr="005920FA">
        <w:t xml:space="preserve">had higher odds of developing psychotic experiences than those </w:t>
      </w:r>
      <w:r w:rsidRPr="005920FA">
        <w:t xml:space="preserve">in the late-onset </w:t>
      </w:r>
      <w:r w:rsidR="00020C2A">
        <w:t>cigarette-only</w:t>
      </w:r>
      <w:r w:rsidR="0025198C" w:rsidRPr="005920FA">
        <w:t xml:space="preserve"> use</w:t>
      </w:r>
      <w:r w:rsidRPr="005920FA">
        <w:t xml:space="preserve"> class</w:t>
      </w:r>
      <w:r w:rsidR="0025198C" w:rsidRPr="005920FA">
        <w:t>,</w:t>
      </w:r>
      <w:r w:rsidRPr="005920FA">
        <w:t xml:space="preserve"> the two most common substance use classes in our data</w:t>
      </w:r>
      <w:r w:rsidR="00886D7F" w:rsidRPr="005920FA">
        <w:t>.</w:t>
      </w:r>
      <w:r w:rsidR="003939F2" w:rsidRPr="005920FA">
        <w:t xml:space="preserve"> There was no evidence to support a stronger effect of early-onset cannabis use compared to late-onset cannabis use on psychotic outcomes as proposed by some, though not all</w:t>
      </w:r>
      <w:r w:rsidR="001118CF" w:rsidRPr="005920FA">
        <w:t xml:space="preserve"> </w:t>
      </w:r>
      <w:r w:rsidR="003939F2" w:rsidRPr="005920FA">
        <w:t>studies</w:t>
      </w:r>
      <w:r w:rsidR="00036748">
        <w:t>,</w:t>
      </w:r>
      <w:r w:rsidR="00B340E1" w:rsidRPr="005920FA">
        <w:fldChar w:fldCharType="begin">
          <w:fldData xml:space="preserve">PEVuZE5vdGU+PENpdGU+PEF1dGhvcj5Nb29yZTwvQXV0aG9yPjxZZWFyPjIwMDc8L1llYXI+PFJl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=
</w:fldData>
        </w:fldChar>
      </w:r>
      <w:r w:rsidR="00A27935">
        <w:instrText xml:space="preserve"> ADDIN EN.CITE </w:instrText>
      </w:r>
      <w:r w:rsidR="00A27935">
        <w:fldChar w:fldCharType="begin">
          <w:fldData xml:space="preserve">PEVuZE5vdGU+PENpdGU+PEF1dGhvcj5Nb29yZTwvQXV0aG9yPjxZZWFyPjIwMDc8L1llYXI+PFJl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=
</w:fldData>
        </w:fldChar>
      </w:r>
      <w:r w:rsidR="00A27935">
        <w:instrText xml:space="preserve"> ADDIN EN.CITE.DATA </w:instrText>
      </w:r>
      <w:r w:rsidR="00A27935">
        <w:fldChar w:fldCharType="end"/>
      </w:r>
      <w:r w:rsidR="00B340E1" w:rsidRPr="005920FA">
        <w:fldChar w:fldCharType="separate"/>
      </w:r>
      <w:r w:rsidR="00A27935" w:rsidRPr="00A27935">
        <w:rPr>
          <w:noProof/>
          <w:vertAlign w:val="superscript"/>
        </w:rPr>
        <w:t>1</w:t>
      </w:r>
      <w:r w:rsidR="00B340E1" w:rsidRPr="005920FA">
        <w:fldChar w:fldCharType="end"/>
      </w:r>
      <w:r w:rsidR="003939F2" w:rsidRPr="005920FA">
        <w:t xml:space="preserve"> though the relatively small size of the early-onset class will have limited power to detect small-moderate effects. </w:t>
      </w:r>
    </w:p>
    <w:p w14:paraId="5F966078" w14:textId="77777777" w:rsidR="009C63A5" w:rsidRPr="005920FA" w:rsidRDefault="009C63A5" w:rsidP="00FC6C83">
      <w:pPr>
        <w:spacing w:after="120"/>
      </w:pPr>
    </w:p>
    <w:p w14:paraId="26FFD175" w14:textId="602391C5" w:rsidR="009C63A5" w:rsidRPr="005920FA" w:rsidRDefault="0025198C" w:rsidP="00FC6C83">
      <w:pPr>
        <w:spacing w:after="120"/>
      </w:pPr>
      <w:r w:rsidRPr="005920FA">
        <w:t xml:space="preserve">Adjusting for a broad range of potential confounders did not </w:t>
      </w:r>
      <w:r w:rsidR="000164A8" w:rsidRPr="005920FA">
        <w:t>alter the estimate of association</w:t>
      </w:r>
      <w:r w:rsidRPr="005920FA">
        <w:t xml:space="preserve"> for </w:t>
      </w:r>
      <w:r w:rsidR="001B33F2" w:rsidRPr="005920FA">
        <w:t xml:space="preserve">either </w:t>
      </w:r>
      <w:r w:rsidR="0039153D" w:rsidRPr="005920FA">
        <w:t xml:space="preserve">the </w:t>
      </w:r>
      <w:r w:rsidR="001B33F2" w:rsidRPr="005920FA">
        <w:t xml:space="preserve">early- or late-onset </w:t>
      </w:r>
      <w:r w:rsidR="0039153D" w:rsidRPr="005920FA">
        <w:t xml:space="preserve">cannabis use class, but </w:t>
      </w:r>
      <w:r w:rsidRPr="005920FA">
        <w:t xml:space="preserve">resulted in </w:t>
      </w:r>
      <w:r w:rsidR="0039153D" w:rsidRPr="005920FA">
        <w:t xml:space="preserve">an approximately </w:t>
      </w:r>
      <w:r w:rsidR="008412EC" w:rsidRPr="005920FA">
        <w:t>6</w:t>
      </w:r>
      <w:r w:rsidR="00283E15" w:rsidRPr="005920FA">
        <w:t>0</w:t>
      </w:r>
      <w:r w:rsidR="0039153D" w:rsidRPr="005920FA">
        <w:t xml:space="preserve">% attenuation of the estimate for the </w:t>
      </w:r>
      <w:r w:rsidR="00293B6B" w:rsidRPr="005920FA">
        <w:t>early</w:t>
      </w:r>
      <w:r w:rsidR="001B33F2" w:rsidRPr="005920FA">
        <w:t xml:space="preserve">-onset </w:t>
      </w:r>
      <w:r w:rsidR="00020C2A">
        <w:t>cigarette-only</w:t>
      </w:r>
      <w:r w:rsidR="0039153D" w:rsidRPr="005920FA">
        <w:t xml:space="preserve"> class.</w:t>
      </w:r>
      <w:r w:rsidR="00C53FC0" w:rsidRPr="005920FA">
        <w:t xml:space="preserve"> </w:t>
      </w:r>
      <w:r w:rsidR="0039153D" w:rsidRPr="005920FA">
        <w:t xml:space="preserve">This </w:t>
      </w:r>
      <w:r w:rsidR="008412EC" w:rsidRPr="005920FA">
        <w:t>difference</w:t>
      </w:r>
      <w:r w:rsidR="0039153D" w:rsidRPr="005920FA">
        <w:t xml:space="preserve"> in the impact of adjustment for confounders indicates that the association between cannabis use and </w:t>
      </w:r>
      <w:r w:rsidR="00572245">
        <w:t>psychotic experiences</w:t>
      </w:r>
      <w:r w:rsidR="0039153D" w:rsidRPr="005920FA">
        <w:t xml:space="preserve"> is more robust</w:t>
      </w:r>
      <w:r w:rsidR="00AF17C2" w:rsidRPr="005920FA">
        <w:t xml:space="preserve"> </w:t>
      </w:r>
      <w:r w:rsidR="008412EC" w:rsidRPr="005920FA">
        <w:t>against explanations of residual confounding</w:t>
      </w:r>
      <w:r w:rsidR="00283E15" w:rsidRPr="005920FA">
        <w:t xml:space="preserve"> </w:t>
      </w:r>
      <w:r w:rsidR="0039153D" w:rsidRPr="005920FA">
        <w:t>than that for tobacco use.</w:t>
      </w:r>
    </w:p>
    <w:p w14:paraId="62372686" w14:textId="77777777" w:rsidR="008412EC" w:rsidRPr="005920FA" w:rsidRDefault="008412EC" w:rsidP="00FC6C83">
      <w:pPr>
        <w:spacing w:after="120"/>
      </w:pPr>
    </w:p>
    <w:p w14:paraId="494AB013" w14:textId="073DF79F" w:rsidR="000B5B7B" w:rsidRDefault="00A15979" w:rsidP="000B5B7B">
      <w:r w:rsidRPr="005920FA">
        <w:t>In comparison</w:t>
      </w:r>
      <w:r w:rsidR="007374C5">
        <w:t>,</w:t>
      </w:r>
      <w:r w:rsidRPr="005920FA">
        <w:t xml:space="preserve"> </w:t>
      </w:r>
      <w:r w:rsidR="007374C5">
        <w:t>we found little</w:t>
      </w:r>
      <w:r w:rsidRPr="005920FA">
        <w:t xml:space="preserve"> evidence that psychotic experiences in childhood led to increased cannabis use</w:t>
      </w:r>
      <w:r w:rsidR="000F3237" w:rsidRPr="005920FA">
        <w:t xml:space="preserve">. As </w:t>
      </w:r>
      <w:r w:rsidRPr="005920FA">
        <w:t xml:space="preserve">other </w:t>
      </w:r>
      <w:r w:rsidR="0005301A" w:rsidRPr="005920FA">
        <w:t xml:space="preserve">observational </w:t>
      </w:r>
      <w:r w:rsidRPr="005920FA">
        <w:t xml:space="preserve">studies have </w:t>
      </w:r>
      <w:r w:rsidR="000F3237" w:rsidRPr="005920FA">
        <w:t>indicated</w:t>
      </w:r>
      <w:r w:rsidR="00036748">
        <w:t>,</w:t>
      </w:r>
      <w:r w:rsidR="000B5B7B" w:rsidRPr="005920FA">
        <w:fldChar w:fldCharType="begin">
          <w:fldData xml:space="preserve">PEVuZE5vdGU+PENpdGU+PEF1dGhvcj5IZW5xdWV0PC9BdXRob3I+PFllYXI+MjAwNDwvWWVhcj48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</w:fldData>
        </w:fldChar>
      </w:r>
      <w:r w:rsidR="00A45CE3">
        <w:instrText xml:space="preserve"> ADDIN EN.CITE </w:instrText>
      </w:r>
      <w:r w:rsidR="00A45CE3">
        <w:fldChar w:fldCharType="begin">
          <w:fldData xml:space="preserve">PEVuZE5vdGU+PENpdGU+PEF1dGhvcj5IZW5xdWV0PC9BdXRob3I+PFllYXI+MjAwNDwvWWVhcj48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</w:fldData>
        </w:fldChar>
      </w:r>
      <w:r w:rsidR="00A45CE3">
        <w:instrText xml:space="preserve"> ADDIN EN.CITE.DATA </w:instrText>
      </w:r>
      <w:r w:rsidR="00A45CE3">
        <w:fldChar w:fldCharType="end"/>
      </w:r>
      <w:r w:rsidR="000B5B7B" w:rsidRPr="005920FA">
        <w:fldChar w:fldCharType="separate"/>
      </w:r>
      <w:r w:rsidR="00A45CE3" w:rsidRPr="00A45CE3">
        <w:rPr>
          <w:noProof/>
          <w:vertAlign w:val="superscript"/>
        </w:rPr>
        <w:t>27-29</w:t>
      </w:r>
      <w:r w:rsidR="000B5B7B" w:rsidRPr="005920FA">
        <w:fldChar w:fldCharType="end"/>
      </w:r>
      <w:r w:rsidR="000B5B7B" w:rsidRPr="005920FA">
        <w:t xml:space="preserve"> the self-medication hypothesis </w:t>
      </w:r>
      <w:r w:rsidR="000F3237" w:rsidRPr="005920FA">
        <w:t xml:space="preserve">does not </w:t>
      </w:r>
      <w:r w:rsidR="00C63E49" w:rsidRPr="005920FA">
        <w:t xml:space="preserve">appear to </w:t>
      </w:r>
      <w:r w:rsidR="000F3237" w:rsidRPr="005920FA">
        <w:t>adequately explain</w:t>
      </w:r>
      <w:r w:rsidR="000B5B7B" w:rsidRPr="005920FA">
        <w:t xml:space="preserve"> the association between cannabis use and psychosis.</w:t>
      </w:r>
      <w:r w:rsidR="00C63E49" w:rsidRPr="005920FA">
        <w:t xml:space="preserve"> Such a relationship for tobacco use is also not well supported by our data.</w:t>
      </w:r>
    </w:p>
    <w:p w14:paraId="3A4D3654" w14:textId="77777777" w:rsidR="00EF407E" w:rsidRPr="005920FA" w:rsidRDefault="00EF407E" w:rsidP="000B5B7B"/>
    <w:p w14:paraId="6EE4AA9A" w14:textId="70BE159A" w:rsidR="009C63A5" w:rsidRDefault="00937ADE" w:rsidP="005837AA">
      <w:pPr>
        <w:spacing w:after="120"/>
      </w:pPr>
      <w:r>
        <w:t xml:space="preserve">The uncertainty around our estimates means </w:t>
      </w:r>
      <w:r w:rsidR="005B46B0" w:rsidRPr="005920FA">
        <w:t xml:space="preserve">we </w:t>
      </w:r>
      <w:r w:rsidR="00E70409">
        <w:t>cannot</w:t>
      </w:r>
      <w:r w:rsidR="0091678D" w:rsidRPr="005920FA">
        <w:t xml:space="preserve"> exclude a possible </w:t>
      </w:r>
      <w:r w:rsidR="000A5355" w:rsidRPr="005920FA">
        <w:t>causal effect</w:t>
      </w:r>
      <w:r w:rsidR="0091678D" w:rsidRPr="005920FA">
        <w:t xml:space="preserve"> </w:t>
      </w:r>
      <w:r w:rsidR="000A5355" w:rsidRPr="005920FA">
        <w:t>of cigarette</w:t>
      </w:r>
      <w:r w:rsidR="009743C2" w:rsidRPr="005920FA">
        <w:t>-</w:t>
      </w:r>
      <w:r w:rsidR="0091678D" w:rsidRPr="005920FA">
        <w:t>only</w:t>
      </w:r>
      <w:r w:rsidR="000A5355" w:rsidRPr="005920FA">
        <w:t xml:space="preserve"> use on psychotic experiences. </w:t>
      </w:r>
      <w:r w:rsidR="005B46B0" w:rsidRPr="005920FA">
        <w:t xml:space="preserve">A number of </w:t>
      </w:r>
      <w:r w:rsidR="00AB0F0F" w:rsidRPr="005920FA">
        <w:t xml:space="preserve">longitudinal studies </w:t>
      </w:r>
      <w:r w:rsidR="005B46B0" w:rsidRPr="005920FA">
        <w:t xml:space="preserve">have reported </w:t>
      </w:r>
      <w:r w:rsidR="004F73BA" w:rsidRPr="005920FA">
        <w:t xml:space="preserve">that </w:t>
      </w:r>
      <w:r w:rsidR="00C63E49" w:rsidRPr="005920FA">
        <w:rPr>
          <w:shd w:val="clear" w:color="auto" w:fill="FFFFFF"/>
        </w:rPr>
        <w:t>tobacco users</w:t>
      </w:r>
      <w:r w:rsidR="004F73BA" w:rsidRPr="005920FA">
        <w:rPr>
          <w:shd w:val="clear" w:color="auto" w:fill="FFFFFF"/>
        </w:rPr>
        <w:t xml:space="preserve"> are at greater risk for later </w:t>
      </w:r>
      <w:r w:rsidR="00C63E49" w:rsidRPr="005920FA">
        <w:rPr>
          <w:shd w:val="clear" w:color="auto" w:fill="FFFFFF"/>
        </w:rPr>
        <w:t>psychotic disorders</w:t>
      </w:r>
      <w:r w:rsidR="006D787D">
        <w:rPr>
          <w:shd w:val="clear" w:color="auto" w:fill="FFFFFF"/>
        </w:rPr>
        <w:t>.</w:t>
      </w:r>
      <w:r w:rsidR="00635066" w:rsidRPr="005920FA">
        <w:rPr>
          <w:shd w:val="clear" w:color="auto" w:fill="FFFFFF"/>
        </w:rPr>
        <w:fldChar w:fldCharType="begin">
          <w:fldData xml:space="preserve">PEVuZE5vdGU+PENpdGU+PEF1dGhvcj5XZWlzZXI8L0F1dGhvcj48WWVhcj4yMDA0PC9ZZWFyPjxS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</w:fldData>
        </w:fldChar>
      </w:r>
      <w:r w:rsidR="00A45CE3">
        <w:rPr>
          <w:shd w:val="clear" w:color="auto" w:fill="FFFFFF"/>
        </w:rPr>
        <w:instrText xml:space="preserve"> ADDIN EN.CITE </w:instrText>
      </w:r>
      <w:r w:rsidR="00A45CE3">
        <w:rPr>
          <w:shd w:val="clear" w:color="auto" w:fill="FFFFFF"/>
        </w:rPr>
        <w:fldChar w:fldCharType="begin">
          <w:fldData xml:space="preserve">PEVuZE5vdGU+PENpdGU+PEF1dGhvcj5XZWlzZXI8L0F1dGhvcj48WWVhcj4yMDA0PC9ZZWFyPjxS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</w:fldData>
        </w:fldChar>
      </w:r>
      <w:r w:rsidR="00A45CE3">
        <w:rPr>
          <w:shd w:val="clear" w:color="auto" w:fill="FFFFFF"/>
        </w:rPr>
        <w:instrText xml:space="preserve"> ADDIN EN.CITE.DATA </w:instrText>
      </w:r>
      <w:r w:rsidR="00A45CE3">
        <w:rPr>
          <w:shd w:val="clear" w:color="auto" w:fill="FFFFFF"/>
        </w:rPr>
      </w:r>
      <w:r w:rsidR="00A45CE3">
        <w:rPr>
          <w:shd w:val="clear" w:color="auto" w:fill="FFFFFF"/>
        </w:rPr>
        <w:fldChar w:fldCharType="end"/>
      </w:r>
      <w:r w:rsidR="00635066" w:rsidRPr="005920FA">
        <w:rPr>
          <w:shd w:val="clear" w:color="auto" w:fill="FFFFFF"/>
        </w:rPr>
      </w:r>
      <w:r w:rsidR="00635066" w:rsidRPr="005920FA">
        <w:rPr>
          <w:shd w:val="clear" w:color="auto" w:fill="FFFFFF"/>
        </w:rPr>
        <w:fldChar w:fldCharType="separate"/>
      </w:r>
      <w:r w:rsidR="00A45CE3" w:rsidRPr="00A45CE3">
        <w:rPr>
          <w:noProof/>
          <w:shd w:val="clear" w:color="auto" w:fill="FFFFFF"/>
          <w:vertAlign w:val="superscript"/>
        </w:rPr>
        <w:t>2-5,30,31</w:t>
      </w:r>
      <w:r w:rsidR="00635066" w:rsidRPr="005920FA">
        <w:rPr>
          <w:shd w:val="clear" w:color="auto" w:fill="FFFFFF"/>
        </w:rPr>
        <w:fldChar w:fldCharType="end"/>
      </w:r>
      <w:r w:rsidR="007F63EB" w:rsidRPr="005920FA">
        <w:rPr>
          <w:shd w:val="clear" w:color="auto" w:fill="FFFFFF"/>
        </w:rPr>
        <w:t xml:space="preserve"> </w:t>
      </w:r>
      <w:r w:rsidR="005B46B0" w:rsidRPr="005920FA">
        <w:t xml:space="preserve"> </w:t>
      </w:r>
      <w:r w:rsidR="00716242" w:rsidRPr="005920FA">
        <w:t xml:space="preserve">However, none of these studies adjusted </w:t>
      </w:r>
      <w:r w:rsidR="00716242" w:rsidRPr="005920FA">
        <w:lastRenderedPageBreak/>
        <w:t xml:space="preserve">for cannabis use, and whilst adjusting for diagnoses of drug abuse </w:t>
      </w:r>
      <w:r w:rsidR="00BD6211" w:rsidRPr="005920FA">
        <w:t xml:space="preserve">in </w:t>
      </w:r>
      <w:r w:rsidR="00C63E49" w:rsidRPr="005920FA">
        <w:t>two</w:t>
      </w:r>
      <w:r w:rsidR="00716242" w:rsidRPr="005920FA">
        <w:t xml:space="preserve"> of the studies substantially attenuated association</w:t>
      </w:r>
      <w:r w:rsidR="00C63E49" w:rsidRPr="005920FA">
        <w:t>s</w:t>
      </w:r>
      <w:r w:rsidR="00716242" w:rsidRPr="005920FA">
        <w:t xml:space="preserve"> </w:t>
      </w:r>
      <w:r w:rsidR="00C63E49" w:rsidRPr="005920FA">
        <w:t>for</w:t>
      </w:r>
      <w:r w:rsidR="00716242" w:rsidRPr="005920FA">
        <w:t xml:space="preserve"> </w:t>
      </w:r>
      <w:r w:rsidR="0076339D">
        <w:t xml:space="preserve">cigarette </w:t>
      </w:r>
      <w:r w:rsidR="00716242" w:rsidRPr="005920FA">
        <w:t>smoking</w:t>
      </w:r>
      <w:r w:rsidR="00B340E1" w:rsidRPr="005920FA">
        <w:fldChar w:fldCharType="begin"/>
      </w:r>
      <w:r w:rsidR="00A27935">
        <w:instrText xml:space="preserve"> ADDIN EN.CITE &lt;EndNote&gt;&lt;Cite&gt;&lt;Author&gt;Kendler&lt;/Author&gt;&lt;Year&gt;2015&lt;/Year&gt;&lt;RecNum&gt;35&lt;/RecNum&gt;&lt;DisplayText&gt;&lt;style face="superscript"&gt;4&lt;/style&gt;&lt;/DisplayText&gt;&lt;record&gt;&lt;rec-number&gt;35&lt;/rec-number&gt;&lt;foreign-keys&gt;&lt;key app="EN" db-id="sret0sa9vpvs5fewzsa5wzahrdwsx2920ezz" timestamp="1483977350"&gt;35&lt;/key&gt;&lt;/foreign-keys&gt;&lt;ref-type name="Journal Article"&gt;17&lt;/ref-type&gt;&lt;contributors&gt;&lt;authors&gt;&lt;author&gt;Kendler, K. S.&lt;/author&gt;&lt;author&gt;Lonn, S. L.&lt;/author&gt;&lt;author&gt;Sundquist, J.&lt;/author&gt;&lt;author&gt;Sundquist, K.&lt;/author&gt;&lt;/authors&gt;&lt;/contributors&gt;&lt;auth-address&gt;Virginia Commonwealth Univ, Virginia Inst Psychiat &amp;amp; Behav Genet, Dept Psychiat, Richmond, VA 23284 USA&amp;#xD;Virginia Commonwealth Univ, Dept Human &amp;amp; Mol Genet, Richmond, VA 23284 USA&amp;#xD;Lund Univ, Ctr Primary Hlth Care Res, Malmo, Sweden&amp;#xD;Stanford Univ, Sch Med, Stanford Prevent Res Ctr, Stanford, CA USA&lt;/auth-address&gt;&lt;titles&gt;&lt;title&gt;Smoking and schizophrenia in population cohorts of Swedish women and men: a prospective co-relative control study&lt;/title&gt;&lt;secondary-title&gt;American Journal of Psychiatry&lt;/secondary-title&gt;&lt;alt-title&gt;Am J Psychiat&lt;/alt-title&gt;&lt;/titles&gt;&lt;periodical&gt;&lt;full-title&gt;American Journal of Psychiatry&lt;/full-title&gt;&lt;abbr-1&gt;Am J Psychiatry&lt;/abbr-1&gt;&lt;/periodical&gt;&lt;pages&gt;1092-1100&lt;/pages&gt;&lt;volume&gt;172&lt;/volume&gt;&lt;number&gt;11&lt;/number&gt;&lt;keywords&gt;&lt;keyword&gt;cigarette-smoking&lt;/keyword&gt;&lt;keyword&gt;drug-abuse&lt;/keyword&gt;&lt;keyword&gt;neighborhood deprivation&lt;/keyword&gt;&lt;keyword&gt;risk-factors&lt;/keyword&gt;&lt;keyword&gt;association&lt;/keyword&gt;&lt;keyword&gt;cannabis&lt;/keyword&gt;&lt;keyword&gt;twin&lt;/keyword&gt;&lt;keyword&gt;metaanalysis&lt;/keyword&gt;&lt;keyword&gt;adolescents&lt;/keyword&gt;&lt;keyword&gt;inequities&lt;/keyword&gt;&lt;/keywords&gt;&lt;dates&gt;&lt;year&gt;2015&lt;/year&gt;&lt;pub-dates&gt;&lt;date&gt;Nov&lt;/date&gt;&lt;/pub-dates&gt;&lt;/dates&gt;&lt;isbn&gt;0002-953x&lt;/isbn&gt;&lt;accession-num&gt;WOS:000363914700012&lt;/accession-num&gt;&lt;urls&gt;&lt;related-urls&gt;&lt;url&gt;&amp;lt;Go to ISI&amp;gt;://WOS:000363914700012&lt;/url&gt;&lt;/related-urls&gt;&lt;/urls&gt;&lt;electronic-resource-num&gt;10.1176/appi.ajp.2015.15010126&lt;/electronic-resource-num&gt;&lt;language&gt;English&lt;/language&gt;&lt;/record&gt;&lt;/Cite&gt;&lt;/EndNote&gt;</w:instrText>
      </w:r>
      <w:r w:rsidR="00B340E1" w:rsidRPr="005920FA">
        <w:fldChar w:fldCharType="separate"/>
      </w:r>
      <w:r w:rsidR="00A27935" w:rsidRPr="00A27935">
        <w:rPr>
          <w:noProof/>
          <w:vertAlign w:val="superscript"/>
        </w:rPr>
        <w:t>4</w:t>
      </w:r>
      <w:r w:rsidR="00B340E1" w:rsidRPr="005920FA">
        <w:fldChar w:fldCharType="end"/>
      </w:r>
      <w:r w:rsidR="00C63E49" w:rsidRPr="005920FA">
        <w:t xml:space="preserve"> or snus use</w:t>
      </w:r>
      <w:r w:rsidR="00036748">
        <w:t>,</w:t>
      </w:r>
      <w:r w:rsidR="00F027C0" w:rsidRPr="005920FA">
        <w:fldChar w:fldCharType="begin"/>
      </w:r>
      <w:r w:rsidR="00A45CE3">
        <w:instrText xml:space="preserve"> ADDIN EN.CITE &lt;EndNote&gt;&lt;Cite&gt;&lt;Author&gt;Munafò&lt;/Author&gt;&lt;Year&gt;2016&lt;/Year&gt;&lt;RecNum&gt;60&lt;/RecNum&gt;&lt;DisplayText&gt;&lt;style face="superscript"&gt;31&lt;/style&gt;&lt;/DisplayText&gt;&lt;record&gt;&lt;rec-number&gt;60&lt;/rec-number&gt;&lt;foreign-keys&gt;&lt;key app="EN" db-id="sret0sa9vpvs5fewzsa5wzahrdwsx2920ezz" timestamp="1498836326"&gt;60&lt;/key&gt;&lt;/foreign-keys&gt;&lt;ref-type name="Journal Article"&gt;17&lt;/ref-type&gt;&lt;contributors&gt;&lt;authors&gt;&lt;author&gt;Munafò, M. R.&lt;/author&gt;&lt;author&gt;Lonn, S. L.&lt;/author&gt;&lt;author&gt;Sundquist, J.&lt;/author&gt;&lt;author&gt;Sundquist, K.&lt;/author&gt;&lt;author&gt;Kendler, K.&lt;/author&gt;&lt;/authors&gt;&lt;/contributors&gt;&lt;auth-address&gt;Univ Bristol, MRC Integrat Epidemiol Unit, Bristol BS8 1TU, Avon, England&amp;#xD;Univ Bristol, Sch Expt Psychol, UK Ctr Tobacco &amp;amp; Alcohol Studies, Bristol BS8 1TU, Avon, England&amp;#xD;Lund Univ, Ctr Primary Hlth Care Res, Malmo, Sweden&amp;#xD;Virginia Commonwealth Univ, Sch Med, Dept Psychiat, Virginia Inst Psychiat &amp;amp; Behav Genet, Richmond, VA USA&lt;/auth-address&gt;&lt;titles&gt;&lt;title&gt;Snus use and risk of schizophrenia and non-affective psychosis&lt;/title&gt;&lt;secondary-title&gt;Drug and Alcohol Dependence&lt;/secondary-title&gt;&lt;alt-title&gt;Drug Alcohol Depen&lt;/alt-title&gt;&lt;/titles&gt;&lt;periodical&gt;&lt;full-title&gt;Drug and Alcohol Dependence&lt;/full-title&gt;&lt;/periodical&gt;&lt;pages&gt;179-182&lt;/pages&gt;&lt;volume&gt;164&lt;/volume&gt;&lt;keywords&gt;&lt;keyword&gt;tobacco&lt;/keyword&gt;&lt;keyword&gt;snus&lt;/keyword&gt;&lt;keyword&gt;schizophrenia&lt;/keyword&gt;&lt;keyword&gt;non-affective psychosis&lt;/keyword&gt;&lt;keyword&gt;neighborhood deprivation&lt;/keyword&gt;&lt;keyword&gt;tobacco smoking&lt;/keyword&gt;&lt;keyword&gt;association&lt;/keyword&gt;&lt;keyword&gt;nicotine&lt;/keyword&gt;&lt;keyword&gt;metaanalysis&lt;/keyword&gt;&lt;keyword&gt;inequities&lt;/keyword&gt;&lt;keyword&gt;disease&lt;/keyword&gt;&lt;keyword&gt;loci&lt;/keyword&gt;&lt;/keywords&gt;&lt;dates&gt;&lt;year&gt;2016&lt;/year&gt;&lt;pub-dates&gt;&lt;date&gt;Jul 1&lt;/date&gt;&lt;/pub-dates&gt;&lt;/dates&gt;&lt;isbn&gt;0376-8716&lt;/isbn&gt;&lt;accession-num&gt;WOS:000378468800024&lt;/accession-num&gt;&lt;urls&gt;&lt;related-urls&gt;&lt;url&gt;&amp;lt;Go to ISI&amp;gt;://WOS:000378468800024&lt;/url&gt;&lt;/related-urls&gt;&lt;/urls&gt;&lt;electronic-resource-num&gt;10.1016/j.drugalcdep.2016.04.035&lt;/electronic-resource-num&gt;&lt;language&gt;English&lt;/language&gt;&lt;/record&gt;&lt;/Cite&gt;&lt;/EndNote&gt;</w:instrText>
      </w:r>
      <w:r w:rsidR="00F027C0" w:rsidRPr="005920FA">
        <w:fldChar w:fldCharType="separate"/>
      </w:r>
      <w:r w:rsidR="00A45CE3" w:rsidRPr="00A45CE3">
        <w:rPr>
          <w:noProof/>
          <w:vertAlign w:val="superscript"/>
        </w:rPr>
        <w:t>31</w:t>
      </w:r>
      <w:r w:rsidR="00F027C0" w:rsidRPr="005920FA">
        <w:fldChar w:fldCharType="end"/>
      </w:r>
      <w:r w:rsidR="00716242" w:rsidRPr="005920FA">
        <w:t xml:space="preserve"> this is likely to have been a </w:t>
      </w:r>
      <w:r w:rsidR="00C44390" w:rsidRPr="005920FA">
        <w:t>poor</w:t>
      </w:r>
      <w:r w:rsidR="00716242" w:rsidRPr="005920FA">
        <w:t xml:space="preserve"> measure of cannabis use </w:t>
      </w:r>
      <w:r w:rsidR="00C44390" w:rsidRPr="005920FA">
        <w:t xml:space="preserve">and hence may have underestimated </w:t>
      </w:r>
      <w:r w:rsidR="005947B7" w:rsidRPr="005920FA">
        <w:t>its</w:t>
      </w:r>
      <w:r w:rsidR="00C44390" w:rsidRPr="005920FA">
        <w:t xml:space="preserve"> confounding effect</w:t>
      </w:r>
      <w:r w:rsidR="00716242" w:rsidRPr="005920FA">
        <w:t xml:space="preserve">. </w:t>
      </w:r>
      <w:r w:rsidR="00B310AE" w:rsidRPr="005920FA">
        <w:t xml:space="preserve">In the only longitudinal study that has adjusted for cannabis use, this substantially attenuated the association for </w:t>
      </w:r>
      <w:r w:rsidR="0076339D">
        <w:t>cigarette</w:t>
      </w:r>
      <w:r w:rsidR="00BA160E">
        <w:t xml:space="preserve"> </w:t>
      </w:r>
      <w:r w:rsidR="00B310AE" w:rsidRPr="005920FA">
        <w:t xml:space="preserve">smoking, with the fully-adjusted model supporting a </w:t>
      </w:r>
      <w:r w:rsidR="00B310AE" w:rsidRPr="005920FA">
        <w:rPr>
          <w:i/>
        </w:rPr>
        <w:t>protective</w:t>
      </w:r>
      <w:r w:rsidR="00B310AE" w:rsidRPr="005920FA">
        <w:t xml:space="preserve"> eff</w:t>
      </w:r>
      <w:r w:rsidR="00036748">
        <w:t xml:space="preserve">ect of </w:t>
      </w:r>
      <w:r w:rsidR="00BA160E" w:rsidRPr="005920FA">
        <w:t xml:space="preserve">smoking </w:t>
      </w:r>
      <w:r w:rsidR="00036748">
        <w:t>on schizophrenia.</w:t>
      </w:r>
      <w:r w:rsidR="00B310AE" w:rsidRPr="005920FA">
        <w:fldChar w:fldCharType="begin"/>
      </w:r>
      <w:r w:rsidR="00A45CE3">
        <w:instrText xml:space="preserve"> ADDIN EN.CITE &lt;EndNote&gt;&lt;Cite&gt;&lt;Author&gt;Zammit&lt;/Author&gt;&lt;Year&gt;2003&lt;/Year&gt;&lt;RecNum&gt;30&lt;/RecNum&gt;&lt;DisplayText&gt;&lt;style face="superscript"&gt;32&lt;/style&gt;&lt;/DisplayText&gt;&lt;record&gt;&lt;rec-number&gt;30&lt;/rec-number&gt;&lt;foreign-keys&gt;&lt;key app="EN" db-id="sret0sa9vpvs5fewzsa5wzahrdwsx2920ezz" timestamp="1483704416"&gt;30&lt;/key&gt;&lt;/foreign-keys&gt;&lt;ref-type name="Journal Article"&gt;17&lt;/ref-type&gt;&lt;contributors&gt;&lt;authors&gt;&lt;author&gt;Zammit, S.&lt;/author&gt;&lt;author&gt;Allebeck, P.&lt;/author&gt;&lt;author&gt;Dalman, C.&lt;/author&gt;&lt;author&gt;Lundberg, I.&lt;/author&gt;&lt;author&gt;Hemmingsson, T.&lt;/author&gt;&lt;author&gt;Lewis, G.&lt;/author&gt;&lt;/authors&gt;&lt;/contributors&gt;&lt;auth-address&gt;Univ Wales Coll Cardiff, Coll Med, Dept Psychol Med, Cardiff CF14 4XN, S Glam, Wales&lt;/auth-address&gt;&lt;titles&gt;&lt;title&gt;Investigating the association between cigarette smoking and schizophrenia in a cohort study&lt;/title&gt;&lt;secondary-title&gt;American Journal of Psychiatry&lt;/secondary-title&gt;&lt;alt-title&gt;Am J Psychiat&lt;/alt-title&gt;&lt;/titles&gt;&lt;periodical&gt;&lt;full-title&gt;American Journal of Psychiatry&lt;/full-title&gt;&lt;abbr-1&gt;Am J Psychiatry&lt;/abbr-1&gt;&lt;/periodical&gt;&lt;pages&gt;2216-2221&lt;/pages&gt;&lt;volume&gt;160&lt;/volume&gt;&lt;number&gt;12&lt;/number&gt;&lt;keywords&gt;&lt;keyword&gt;nicotine dependence&lt;/keyword&gt;&lt;keyword&gt;swedish conscripts&lt;/keyword&gt;&lt;keyword&gt;risk&lt;/keyword&gt;&lt;keyword&gt;neuroprotection&lt;/keyword&gt;&lt;keyword&gt;epidemiology&lt;/keyword&gt;&lt;keyword&gt;personality&lt;/keyword&gt;&lt;keyword&gt;receptors&lt;/keyword&gt;&lt;keyword&gt;cannabis&lt;/keyword&gt;&lt;keyword&gt;dopamine&lt;/keyword&gt;&lt;keyword&gt;disease&lt;/keyword&gt;&lt;/keywords&gt;&lt;dates&gt;&lt;year&gt;2003&lt;/year&gt;&lt;pub-dates&gt;&lt;date&gt;Dec&lt;/date&gt;&lt;/pub-dates&gt;&lt;/dates&gt;&lt;isbn&gt;0002-953x&lt;/isbn&gt;&lt;accession-num&gt;WOS:000186881900022&lt;/accession-num&gt;&lt;urls&gt;&lt;related-urls&gt;&lt;url&gt;&amp;lt;Go to ISI&amp;gt;://WOS:000186881900022&lt;/url&gt;&lt;/related-urls&gt;&lt;/urls&gt;&lt;electronic-resource-num&gt;DOI 10.1176/appi.ajp.160.12.2216&lt;/electronic-resource-num&gt;&lt;language&gt;English&lt;/language&gt;&lt;/record&gt;&lt;/Cite&gt;&lt;/EndNote&gt;</w:instrText>
      </w:r>
      <w:r w:rsidR="00B310AE" w:rsidRPr="005920FA">
        <w:fldChar w:fldCharType="separate"/>
      </w:r>
      <w:r w:rsidR="00A45CE3" w:rsidRPr="00A45CE3">
        <w:rPr>
          <w:noProof/>
          <w:vertAlign w:val="superscript"/>
        </w:rPr>
        <w:t>32</w:t>
      </w:r>
      <w:r w:rsidR="00B310AE" w:rsidRPr="005920FA">
        <w:fldChar w:fldCharType="end"/>
      </w:r>
    </w:p>
    <w:p w14:paraId="57C6E116" w14:textId="77777777" w:rsidR="00CD7E9A" w:rsidRPr="005920FA" w:rsidRDefault="00CD7E9A" w:rsidP="005837AA">
      <w:pPr>
        <w:spacing w:after="120"/>
      </w:pPr>
    </w:p>
    <w:p w14:paraId="4C61FD93" w14:textId="5553023E" w:rsidR="00507F12" w:rsidRPr="005920FA" w:rsidRDefault="00507F12" w:rsidP="00507F12">
      <w:pPr>
        <w:spacing w:after="120"/>
      </w:pPr>
      <w:r w:rsidRPr="005920FA">
        <w:t>In our previous study using the ALSPAC cohort we reported that the association between cannabis use and psychotic experiences was altered only slightly by adjusting for early/childhood confounders, but that interpretation of results adjusted for tobacco use was problematic due to strong relationship be</w:t>
      </w:r>
      <w:r w:rsidR="00036748">
        <w:t>tween these measures.</w:t>
      </w:r>
      <w:r w:rsidRPr="005920FA">
        <w:fldChar w:fldCharType="begin">
          <w:fldData xml:space="preserve">PEVuZE5vdGU+PENpdGU+PEF1dGhvcj5HYWdlPC9BdXRob3I+PFllYXI+MjAxNDwvWWVhcj48UmVj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</w:fldData>
        </w:fldChar>
      </w:r>
      <w:r w:rsidR="00A45CE3">
        <w:instrText xml:space="preserve"> ADDIN EN.CITE </w:instrText>
      </w:r>
      <w:r w:rsidR="00A45CE3">
        <w:fldChar w:fldCharType="begin">
          <w:fldData xml:space="preserve">PEVuZE5vdGU+PENpdGU+PEF1dGhvcj5HYWdlPC9BdXRob3I+PFllYXI+MjAxNDwvWWVhcj48UmVj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</w:fldData>
        </w:fldChar>
      </w:r>
      <w:r w:rsidR="00A45CE3">
        <w:instrText xml:space="preserve"> ADDIN EN.CITE.DATA </w:instrText>
      </w:r>
      <w:r w:rsidR="00A45CE3">
        <w:fldChar w:fldCharType="end"/>
      </w:r>
      <w:r w:rsidRPr="005920FA">
        <w:fldChar w:fldCharType="separate"/>
      </w:r>
      <w:r w:rsidR="00A45CE3" w:rsidRPr="00A45CE3">
        <w:rPr>
          <w:noProof/>
          <w:vertAlign w:val="superscript"/>
        </w:rPr>
        <w:t>16</w:t>
      </w:r>
      <w:r w:rsidRPr="005920FA">
        <w:fldChar w:fldCharType="end"/>
      </w:r>
      <w:r w:rsidRPr="005920FA">
        <w:t xml:space="preserve"> </w:t>
      </w:r>
      <w:r w:rsidR="00E70409">
        <w:t>In the current study</w:t>
      </w:r>
      <w:r w:rsidRPr="005920FA">
        <w:t xml:space="preserve"> we are better able to disentangle differential effects of tobacco use from those of cannabis use through utilization of data at multiple time points to describe patterns of use related to both these substances over time.</w:t>
      </w:r>
      <w:r w:rsidR="003869E7">
        <w:t xml:space="preserve"> </w:t>
      </w:r>
      <w:r w:rsidR="003869E7" w:rsidRPr="003869E7">
        <w:t xml:space="preserve">Our findings </w:t>
      </w:r>
      <w:r w:rsidR="000E46B5">
        <w:t xml:space="preserve">here </w:t>
      </w:r>
      <w:r w:rsidR="003869E7" w:rsidRPr="003869E7">
        <w:t>are consistent with another study where adjusting for confounding</w:t>
      </w:r>
      <w:r w:rsidR="000E46B5" w:rsidRPr="000E46B5">
        <w:t xml:space="preserve"> </w:t>
      </w:r>
      <w:r w:rsidR="000E46B5">
        <w:t xml:space="preserve">using fixed-effects regression to deal with </w:t>
      </w:r>
      <w:r w:rsidR="003869E7" w:rsidRPr="003869E7">
        <w:t>unmeasured time-invariant effects resulted in much greater attenuation of association between cigarette smoking and psychotic symptoms than for cannabis use.</w:t>
      </w:r>
      <w:r w:rsidR="003869E7">
        <w:fldChar w:fldCharType="begin"/>
      </w:r>
      <w:r w:rsidR="00A45CE3">
        <w:instrText xml:space="preserve"> ADDIN EN.CITE &lt;EndNote&gt;&lt;Cite&gt;&lt;Author&gt;Fergusson&lt;/Author&gt;&lt;Year&gt;2015&lt;/Year&gt;&lt;RecNum&gt;65&lt;/RecNum&gt;&lt;DisplayText&gt;&lt;style face="superscript"&gt;8&lt;/style&gt;&lt;/DisplayText&gt;&lt;record&gt;&lt;rec-number&gt;65&lt;/rec-number&gt;&lt;foreign-keys&gt;&lt;key app="EN" db-id="sret0sa9vpvs5fewzsa5wzahrdwsx2920ezz" timestamp="1500916425"&gt;65&lt;/key&gt;&lt;/foreign-keys&gt;&lt;ref-type name="Journal Article"&gt;17&lt;/ref-type&gt;&lt;contributors&gt;&lt;authors&gt;&lt;author&gt;Fergusson, D. M.&lt;/author&gt;&lt;author&gt;Hall, W.&lt;/author&gt;&lt;author&gt;Boden, J. M.&lt;/author&gt;&lt;author&gt;Horwood, L. J.&lt;/author&gt;&lt;/authors&gt;&lt;/contributors&gt;&lt;auth-address&gt;Univ Otago, Christchurch Hlth &amp;amp; Dev Study, Christchurch, New Zealand&amp;#xD;Univ Queensland, Ctr Youth Subst Abuse Res, Herston, Qld, Australia&amp;#xD;Kings Coll London, Natl Addict Ctr, London WC2R 2LS, England&lt;/auth-address&gt;&lt;titles&gt;&lt;title&gt;Rethinking cigarette smoking, cannabis use, and psychosis&lt;/title&gt;&lt;secondary-title&gt;Lancet Psychiatry&lt;/secondary-title&gt;&lt;alt-title&gt;Lancet Psychiat&lt;/alt-title&gt;&lt;/titles&gt;&lt;periodical&gt;&lt;full-title&gt;Lancet Psychiatry&lt;/full-title&gt;&lt;abbr-1&gt;Lancet Psychiat&lt;/abbr-1&gt;&lt;/periodical&gt;&lt;alt-periodical&gt;&lt;full-title&gt;Lancet Psychiatry&lt;/full-title&gt;&lt;abbr-1&gt;Lancet Psychiat&lt;/abbr-1&gt;&lt;/alt-periodical&gt;&lt;pages&gt;581-582&lt;/pages&gt;&lt;volume&gt;2&lt;/volume&gt;&lt;number&gt;7&lt;/number&gt;&lt;keywords&gt;&lt;keyword&gt;loci&lt;/keyword&gt;&lt;/keywords&gt;&lt;dates&gt;&lt;year&gt;2015&lt;/year&gt;&lt;pub-dates&gt;&lt;date&gt;Jul&lt;/date&gt;&lt;/pub-dates&gt;&lt;/dates&gt;&lt;isbn&gt;2215-0374&lt;/isbn&gt;&lt;accession-num&gt;WOS:000357394300009&lt;/accession-num&gt;&lt;urls&gt;&lt;related-urls&gt;&lt;url&gt;&amp;lt;Go to ISI&amp;gt;://WOS:000357394300009&lt;/url&gt;&lt;/related-urls&gt;&lt;/urls&gt;&lt;language&gt;English&lt;/language&gt;&lt;/record&gt;&lt;/Cite&gt;&lt;/EndNote&gt;</w:instrText>
      </w:r>
      <w:r w:rsidR="003869E7">
        <w:fldChar w:fldCharType="separate"/>
      </w:r>
      <w:r w:rsidR="00A45CE3" w:rsidRPr="00A45CE3">
        <w:rPr>
          <w:noProof/>
          <w:vertAlign w:val="superscript"/>
        </w:rPr>
        <w:t>8</w:t>
      </w:r>
      <w:r w:rsidR="003869E7">
        <w:fldChar w:fldCharType="end"/>
      </w:r>
    </w:p>
    <w:p w14:paraId="39984A69" w14:textId="74A6EFDC" w:rsidR="00507F12" w:rsidRPr="005920FA" w:rsidRDefault="00507F12" w:rsidP="00507F12">
      <w:pPr>
        <w:spacing w:after="120"/>
      </w:pPr>
    </w:p>
    <w:p w14:paraId="2DD3C4DE" w14:textId="0B8EC15C" w:rsidR="00B8153E" w:rsidRDefault="00C63E49" w:rsidP="00507F12">
      <w:pPr>
        <w:spacing w:after="120"/>
        <w:rPr>
          <w:rFonts w:cs="Arial"/>
        </w:rPr>
      </w:pPr>
      <w:r w:rsidRPr="005920FA">
        <w:t xml:space="preserve">Another approach to </w:t>
      </w:r>
      <w:r w:rsidR="00FF45F1" w:rsidRPr="005920FA">
        <w:t>strengthen causal inference</w:t>
      </w:r>
      <w:r w:rsidRPr="005920FA">
        <w:t xml:space="preserve"> is </w:t>
      </w:r>
      <w:r w:rsidRPr="005920FA">
        <w:rPr>
          <w:rFonts w:cs="Arial"/>
        </w:rPr>
        <w:t xml:space="preserve">Mendelian randomization (MR) whereby genetic variants act as </w:t>
      </w:r>
      <w:r w:rsidRPr="005920FA">
        <w:t>unconfounded proxy measures for exposure status</w:t>
      </w:r>
      <w:r w:rsidR="00022E21">
        <w:t>.</w:t>
      </w:r>
      <w:r w:rsidRPr="005920FA">
        <w:fldChar w:fldCharType="begin"/>
      </w:r>
      <w:r w:rsidR="00A45CE3">
        <w:instrText xml:space="preserve"> ADDIN EN.CITE &lt;EndNote&gt;&lt;Cite&gt;&lt;Author&gt;Davey Smith&lt;/Author&gt;&lt;Year&gt;2014&lt;/Year&gt;&lt;RecNum&gt;53&lt;/RecNum&gt;&lt;DisplayText&gt;&lt;style face="superscript"&gt;33&lt;/style&gt;&lt;/DisplayText&gt;&lt;record&gt;&lt;rec-number&gt;53&lt;/rec-number&gt;&lt;foreign-keys&gt;&lt;key app="EN" db-id="sret0sa9vpvs5fewzsa5wzahrdwsx2920ezz" timestamp="1498468305"&gt;53&lt;/key&gt;&lt;/foreign-keys&gt;&lt;ref-type name="Journal Article"&gt;17&lt;/ref-type&gt;&lt;contributors&gt;&lt;authors&gt;&lt;author&gt;Davey Smith, G.&lt;/author&gt;&lt;author&gt;Hemani, G.&lt;/author&gt;&lt;/authors&gt;&lt;/contributors&gt;&lt;auth-address&gt;MRC Integrative Epidemiology Unit (IEU) at the University of Bristol, School of Social and Community Medicine, Bristol, UK Julia.Mackay@bristol.ac.uk.&amp;#xD;MRC Integrative Epidemiology Unit (IEU) at the University of Bristol, School of Social and Community Medicine, Bristol, UK.&lt;/auth-address&gt;&lt;titles&gt;&lt;title&gt;Mendelian randomization: genetic anchors for causal inference in epidemiological studies&lt;/title&gt;&lt;secondary-title&gt;Human Molecular Genetics&lt;/secondary-title&gt;&lt;/titles&gt;&lt;periodical&gt;&lt;full-title&gt;Human Molecular Genetics&lt;/full-title&gt;&lt;/periodical&gt;&lt;pages&gt;R89-98&lt;/pages&gt;&lt;volume&gt;23&lt;/volume&gt;&lt;number&gt;R1&lt;/number&gt;&lt;keywords&gt;&lt;keyword&gt;Causality&lt;/keyword&gt;&lt;keyword&gt;Epidemiologic Studies&lt;/keyword&gt;&lt;keyword&gt;Genetic Variation&lt;/keyword&gt;&lt;keyword&gt;Humans&lt;/keyword&gt;&lt;keyword&gt;Mendelian Randomization Analysis/*methods&lt;/keyword&gt;&lt;keyword&gt;Randomized Controlled Trials as Topic&lt;/keyword&gt;&lt;/keywords&gt;&lt;dates&gt;&lt;year&gt;2014&lt;/year&gt;&lt;pub-dates&gt;&lt;date&gt;Sep 15&lt;/date&gt;&lt;/pub-dates&gt;&lt;/dates&gt;&lt;isbn&gt;1460-2083 (Electronic)&amp;#xD;0964-6906 (Linking)&lt;/isbn&gt;&lt;accession-num&gt;25064373&lt;/accession-num&gt;&lt;urls&gt;&lt;related-urls&gt;&lt;url&gt;https://www.ncbi.nlm.nih.gov/pubmed/25064373&lt;/url&gt;&lt;/related-urls&gt;&lt;/urls&gt;&lt;custom2&gt;PMC4170722&lt;/custom2&gt;&lt;electronic-resource-num&gt;10.1093/hmg/ddu328&lt;/electronic-resource-num&gt;&lt;/record&gt;&lt;/Cite&gt;&lt;/EndNote&gt;</w:instrText>
      </w:r>
      <w:r w:rsidRPr="005920FA">
        <w:fldChar w:fldCharType="separate"/>
      </w:r>
      <w:r w:rsidR="00A45CE3" w:rsidRPr="00A45CE3">
        <w:rPr>
          <w:noProof/>
          <w:vertAlign w:val="superscript"/>
        </w:rPr>
        <w:t>33</w:t>
      </w:r>
      <w:r w:rsidRPr="005920FA">
        <w:fldChar w:fldCharType="end"/>
      </w:r>
      <w:r w:rsidRPr="005920FA">
        <w:t xml:space="preserve"> </w:t>
      </w:r>
      <w:r w:rsidR="00F759BA" w:rsidRPr="005920FA">
        <w:t xml:space="preserve">One </w:t>
      </w:r>
      <w:r w:rsidR="005837AA" w:rsidRPr="005920FA">
        <w:t xml:space="preserve">study </w:t>
      </w:r>
      <w:r w:rsidR="005837AA" w:rsidRPr="005920FA">
        <w:rPr>
          <w:rFonts w:cs="Arial"/>
        </w:rPr>
        <w:t xml:space="preserve">reported </w:t>
      </w:r>
      <w:r w:rsidR="00656029" w:rsidRPr="005920FA">
        <w:rPr>
          <w:rFonts w:cs="Arial"/>
        </w:rPr>
        <w:t xml:space="preserve">weak evidence of </w:t>
      </w:r>
      <w:r w:rsidR="005837AA" w:rsidRPr="005920FA">
        <w:rPr>
          <w:rFonts w:cs="Arial"/>
        </w:rPr>
        <w:t xml:space="preserve">association between a genetic variant within the </w:t>
      </w:r>
      <w:r w:rsidR="005837AA" w:rsidRPr="00C33193">
        <w:rPr>
          <w:i/>
        </w:rPr>
        <w:t>CHRNA5-A3-B4</w:t>
      </w:r>
      <w:r w:rsidR="005837AA" w:rsidRPr="005920FA">
        <w:t xml:space="preserve"> gene cluster</w:t>
      </w:r>
      <w:r w:rsidR="005837AA" w:rsidRPr="005920FA">
        <w:rPr>
          <w:rFonts w:cs="Arial"/>
        </w:rPr>
        <w:t xml:space="preserve"> and being presc</w:t>
      </w:r>
      <w:r w:rsidR="00022E21">
        <w:rPr>
          <w:rFonts w:cs="Arial"/>
        </w:rPr>
        <w:t>ribed anti-psychotic medication.</w:t>
      </w:r>
      <w:r w:rsidR="00635066" w:rsidRPr="005920FA">
        <w:rPr>
          <w:rFonts w:cs="Arial"/>
        </w:rPr>
        <w:fldChar w:fldCharType="begin">
          <w:fldData xml:space="preserve">PEVuZE5vdGU+PENpdGU+PEF1dGhvcj5XaXVtLUFuZGVyc2VuPC9BdXRob3I+PFllYXI+MjAxNTwv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==
</w:fldData>
        </w:fldChar>
      </w:r>
      <w:r w:rsidR="00A45CE3">
        <w:rPr>
          <w:rFonts w:cs="Arial"/>
        </w:rPr>
        <w:instrText xml:space="preserve"> ADDIN EN.CITE </w:instrText>
      </w:r>
      <w:r w:rsidR="00A45CE3">
        <w:rPr>
          <w:rFonts w:cs="Arial"/>
        </w:rPr>
        <w:fldChar w:fldCharType="begin">
          <w:fldData xml:space="preserve">PEVuZE5vdGU+PENpdGU+PEF1dGhvcj5XaXVtLUFuZGVyc2VuPC9BdXRob3I+PFllYXI+MjAxNTwv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==
</w:fldData>
        </w:fldChar>
      </w:r>
      <w:r w:rsidR="00A45CE3">
        <w:rPr>
          <w:rFonts w:cs="Arial"/>
        </w:rPr>
        <w:instrText xml:space="preserve"> ADDIN EN.CITE.DATA </w:instrText>
      </w:r>
      <w:r w:rsidR="00A45CE3">
        <w:rPr>
          <w:rFonts w:cs="Arial"/>
        </w:rPr>
      </w:r>
      <w:r w:rsidR="00A45CE3">
        <w:rPr>
          <w:rFonts w:cs="Arial"/>
        </w:rPr>
        <w:fldChar w:fldCharType="end"/>
      </w:r>
      <w:r w:rsidR="00635066" w:rsidRPr="005920FA">
        <w:rPr>
          <w:rFonts w:cs="Arial"/>
        </w:rPr>
      </w:r>
      <w:r w:rsidR="00635066" w:rsidRPr="005920FA">
        <w:rPr>
          <w:rFonts w:cs="Arial"/>
        </w:rPr>
        <w:fldChar w:fldCharType="separate"/>
      </w:r>
      <w:r w:rsidR="00A45CE3" w:rsidRPr="00A45CE3">
        <w:rPr>
          <w:rFonts w:cs="Arial"/>
          <w:noProof/>
          <w:vertAlign w:val="superscript"/>
        </w:rPr>
        <w:t>34</w:t>
      </w:r>
      <w:r w:rsidR="00635066" w:rsidRPr="005920FA">
        <w:rPr>
          <w:rFonts w:cs="Arial"/>
        </w:rPr>
        <w:fldChar w:fldCharType="end"/>
      </w:r>
      <w:r w:rsidR="005837AA" w:rsidRPr="005920FA">
        <w:rPr>
          <w:rFonts w:cs="Arial"/>
        </w:rPr>
        <w:t xml:space="preserve"> </w:t>
      </w:r>
      <w:r w:rsidR="00B310AE" w:rsidRPr="005920FA">
        <w:rPr>
          <w:rFonts w:cs="Arial"/>
        </w:rPr>
        <w:t>However, despite this association being stronger in smokers than non-smokers (as would be expected if this was due to a causal role of smoking on psychosis), there was little statistical evidence (</w:t>
      </w:r>
      <w:r w:rsidR="00B81F46">
        <w:rPr>
          <w:rFonts w:cs="Arial"/>
          <w:i/>
        </w:rPr>
        <w:t>P</w:t>
      </w:r>
      <w:r w:rsidR="00B81F46" w:rsidRPr="005920FA">
        <w:rPr>
          <w:rFonts w:cs="Arial"/>
        </w:rPr>
        <w:t xml:space="preserve"> </w:t>
      </w:r>
      <w:r w:rsidR="00B310AE" w:rsidRPr="005920FA">
        <w:rPr>
          <w:rFonts w:cs="Arial"/>
        </w:rPr>
        <w:t>= 0</w:t>
      </w:r>
      <w:r w:rsidR="00670502">
        <w:rPr>
          <w:rFonts w:cs="Arial"/>
        </w:rPr>
        <w:t>.</w:t>
      </w:r>
      <w:r w:rsidR="00B310AE" w:rsidRPr="005920FA">
        <w:rPr>
          <w:rFonts w:cs="Arial"/>
        </w:rPr>
        <w:t>6</w:t>
      </w:r>
      <w:r w:rsidR="00B81F46">
        <w:rPr>
          <w:rFonts w:cs="Arial"/>
        </w:rPr>
        <w:t>0</w:t>
      </w:r>
      <w:r w:rsidR="00B310AE" w:rsidRPr="005920FA">
        <w:rPr>
          <w:rFonts w:cs="Arial"/>
        </w:rPr>
        <w:t>) for this</w:t>
      </w:r>
      <w:r w:rsidR="00022E21">
        <w:rPr>
          <w:rFonts w:cs="Arial"/>
        </w:rPr>
        <w:t>.</w:t>
      </w:r>
      <w:r w:rsidR="00B310AE" w:rsidRPr="005920FA">
        <w:rPr>
          <w:rFonts w:cs="Arial"/>
        </w:rPr>
        <w:fldChar w:fldCharType="begin">
          <w:fldData xml:space="preserve">PEVuZE5vdGU+PENpdGU+PEF1dGhvcj5XaXVtLUFuZGVyc2VuPC9BdXRob3I+PFllYXI+MjAxNTwv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==
</w:fldData>
        </w:fldChar>
      </w:r>
      <w:r w:rsidR="00A45CE3">
        <w:rPr>
          <w:rFonts w:cs="Arial"/>
        </w:rPr>
        <w:instrText xml:space="preserve"> ADDIN EN.CITE </w:instrText>
      </w:r>
      <w:r w:rsidR="00A45CE3">
        <w:rPr>
          <w:rFonts w:cs="Arial"/>
        </w:rPr>
        <w:fldChar w:fldCharType="begin">
          <w:fldData xml:space="preserve">PEVuZE5vdGU+PENpdGU+PEF1dGhvcj5XaXVtLUFuZGVyc2VuPC9BdXRob3I+PFllYXI+MjAxNTwv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==
</w:fldData>
        </w:fldChar>
      </w:r>
      <w:r w:rsidR="00A45CE3">
        <w:rPr>
          <w:rFonts w:cs="Arial"/>
        </w:rPr>
        <w:instrText xml:space="preserve"> ADDIN EN.CITE.DATA </w:instrText>
      </w:r>
      <w:r w:rsidR="00A45CE3">
        <w:rPr>
          <w:rFonts w:cs="Arial"/>
        </w:rPr>
      </w:r>
      <w:r w:rsidR="00A45CE3">
        <w:rPr>
          <w:rFonts w:cs="Arial"/>
        </w:rPr>
        <w:fldChar w:fldCharType="end"/>
      </w:r>
      <w:r w:rsidR="00B310AE" w:rsidRPr="005920FA">
        <w:rPr>
          <w:rFonts w:cs="Arial"/>
        </w:rPr>
      </w:r>
      <w:r w:rsidR="00B310AE" w:rsidRPr="005920FA">
        <w:rPr>
          <w:rFonts w:cs="Arial"/>
        </w:rPr>
        <w:fldChar w:fldCharType="separate"/>
      </w:r>
      <w:r w:rsidR="00A45CE3" w:rsidRPr="00A45CE3">
        <w:rPr>
          <w:rFonts w:cs="Arial"/>
          <w:noProof/>
          <w:vertAlign w:val="superscript"/>
        </w:rPr>
        <w:t>34</w:t>
      </w:r>
      <w:r w:rsidR="00B310AE" w:rsidRPr="005920FA">
        <w:rPr>
          <w:rFonts w:cs="Arial"/>
        </w:rPr>
        <w:fldChar w:fldCharType="end"/>
      </w:r>
    </w:p>
    <w:p w14:paraId="38639C39" w14:textId="303447C6" w:rsidR="00F759BA" w:rsidRPr="005920FA" w:rsidRDefault="00F759BA" w:rsidP="00507F12">
      <w:pPr>
        <w:spacing w:after="120"/>
        <w:rPr>
          <w:rFonts w:cs="Arial"/>
        </w:rPr>
      </w:pPr>
    </w:p>
    <w:p w14:paraId="65DFF79D" w14:textId="04045E40" w:rsidR="005837AA" w:rsidRPr="005920FA" w:rsidRDefault="005837AA" w:rsidP="00F759BA">
      <w:pPr>
        <w:rPr>
          <w:rFonts w:cs="Arial"/>
        </w:rPr>
      </w:pPr>
      <w:r w:rsidRPr="005920FA">
        <w:rPr>
          <w:rFonts w:cs="Arial"/>
        </w:rPr>
        <w:lastRenderedPageBreak/>
        <w:t xml:space="preserve">We recently conducted a MR study and found little evidence of a causal association between </w:t>
      </w:r>
      <w:r w:rsidR="00992199">
        <w:rPr>
          <w:rFonts w:cs="Arial"/>
        </w:rPr>
        <w:t xml:space="preserve">cigarette </w:t>
      </w:r>
      <w:r w:rsidRPr="005920FA">
        <w:rPr>
          <w:rFonts w:cs="Arial"/>
        </w:rPr>
        <w:t>smoking initiation and schizophrenia</w:t>
      </w:r>
      <w:r w:rsidR="00B8153E">
        <w:rPr>
          <w:rFonts w:cs="Arial"/>
        </w:rPr>
        <w:t xml:space="preserve"> risk</w:t>
      </w:r>
      <w:r w:rsidR="00022E21">
        <w:rPr>
          <w:rFonts w:cs="Arial"/>
        </w:rPr>
        <w:t>,</w:t>
      </w:r>
      <w:r w:rsidR="00635066" w:rsidRPr="005920FA">
        <w:rPr>
          <w:rFonts w:cs="Arial"/>
        </w:rPr>
        <w:fldChar w:fldCharType="begin"/>
      </w:r>
      <w:r w:rsidR="00A45CE3">
        <w:rPr>
          <w:rFonts w:cs="Arial"/>
        </w:rPr>
        <w:instrText xml:space="preserve"> ADDIN EN.CITE &lt;EndNote&gt;&lt;Cite&gt;&lt;Author&gt;Gage&lt;/Author&gt;&lt;Year&gt;2017&lt;/Year&gt;&lt;RecNum&gt;41&lt;/RecNum&gt;&lt;DisplayText&gt;&lt;style face="superscript"&gt;35&lt;/style&gt;&lt;/DisplayText&gt;&lt;record&gt;&lt;rec-number&gt;41&lt;/rec-number&gt;&lt;foreign-keys&gt;&lt;key app="EN" db-id="sret0sa9vpvs5fewzsa5wzahrdwsx2920ezz" timestamp="1485252437"&gt;41&lt;/key&gt;&lt;/foreign-keys&gt;&lt;ref-type name="Journal Article"&gt;17&lt;/ref-type&gt;&lt;contributors&gt;&lt;authors&gt;&lt;author&gt;Gage, Suzanne H&lt;/author&gt;&lt;author&gt;Jones, Hannah J&lt;/author&gt;&lt;author&gt;Taylor, Amy E&lt;/author&gt;&lt;author&gt;Burgess, Stephen&lt;/author&gt;&lt;author&gt;Zammit, Stanley&lt;/author&gt;&lt;author&gt;Munafò, Marcus R&lt;/author&gt;&lt;/authors&gt;&lt;/contributors&gt;&lt;titles&gt;&lt;title&gt;Investigating causality in associations between smoking initiation and schizophrenia using Mendelian randomization&lt;/title&gt;&lt;secondary-title&gt;Scientific Reports&lt;/secondary-title&gt;&lt;/titles&gt;&lt;periodical&gt;&lt;full-title&gt;Scientific Reports&lt;/full-title&gt;&lt;/periodical&gt;&lt;pages&gt;40653&lt;/pages&gt;&lt;volume&gt;7&lt;/volume&gt;&lt;dates&gt;&lt;year&gt;2017&lt;/year&gt;&lt;/dates&gt;&lt;isbn&gt;2045-2322&lt;/isbn&gt;&lt;urls&gt;&lt;/urls&gt;&lt;electronic-resource-num&gt;10.1038/srep40653&lt;/electronic-resource-num&gt;&lt;/record&gt;&lt;/Cite&gt;&lt;/EndNote&gt;</w:instrText>
      </w:r>
      <w:r w:rsidR="00635066" w:rsidRPr="005920FA">
        <w:rPr>
          <w:rFonts w:cs="Arial"/>
        </w:rPr>
        <w:fldChar w:fldCharType="separate"/>
      </w:r>
      <w:r w:rsidR="00A45CE3" w:rsidRPr="00A45CE3">
        <w:rPr>
          <w:rFonts w:cs="Arial"/>
          <w:noProof/>
          <w:vertAlign w:val="superscript"/>
        </w:rPr>
        <w:t>35</w:t>
      </w:r>
      <w:r w:rsidR="00635066" w:rsidRPr="005920FA">
        <w:rPr>
          <w:rFonts w:cs="Arial"/>
        </w:rPr>
        <w:fldChar w:fldCharType="end"/>
      </w:r>
      <w:r w:rsidR="00B352FB" w:rsidRPr="005920FA">
        <w:rPr>
          <w:rFonts w:cs="Arial"/>
        </w:rPr>
        <w:t xml:space="preserve"> while o</w:t>
      </w:r>
      <w:r w:rsidR="00B03CFE" w:rsidRPr="005920FA">
        <w:rPr>
          <w:rFonts w:cs="Arial"/>
        </w:rPr>
        <w:t xml:space="preserve">ur MR study of cannabis </w:t>
      </w:r>
      <w:r w:rsidR="006B48DD" w:rsidRPr="005920FA">
        <w:rPr>
          <w:rFonts w:cs="Arial"/>
        </w:rPr>
        <w:t xml:space="preserve">initiation </w:t>
      </w:r>
      <w:r w:rsidR="00B03CFE" w:rsidRPr="005920FA">
        <w:rPr>
          <w:rFonts w:cs="Arial"/>
        </w:rPr>
        <w:t xml:space="preserve">and schizophrenia </w:t>
      </w:r>
      <w:r w:rsidR="00B352FB" w:rsidRPr="005920FA">
        <w:rPr>
          <w:rFonts w:cs="Arial"/>
        </w:rPr>
        <w:t xml:space="preserve">risk </w:t>
      </w:r>
      <w:r w:rsidR="00B03CFE" w:rsidRPr="005920FA">
        <w:rPr>
          <w:rFonts w:cs="Arial"/>
        </w:rPr>
        <w:t xml:space="preserve">provided evidence </w:t>
      </w:r>
      <w:r w:rsidR="00B03CFE" w:rsidRPr="005920FA">
        <w:t>for causal pathways operating in both directions</w:t>
      </w:r>
      <w:r w:rsidR="00022E21">
        <w:rPr>
          <w:rFonts w:cs="Arial"/>
        </w:rPr>
        <w:t>.</w:t>
      </w:r>
      <w:r w:rsidR="00C74D30" w:rsidRPr="005920FA">
        <w:rPr>
          <w:rFonts w:cs="Arial"/>
        </w:rPr>
        <w:fldChar w:fldCharType="begin"/>
      </w:r>
      <w:r w:rsidR="00A45CE3">
        <w:rPr>
          <w:rFonts w:cs="Arial"/>
        </w:rPr>
        <w:instrText xml:space="preserve"> ADDIN EN.CITE &lt;EndNote&gt;&lt;Cite&gt;&lt;Author&gt;Gage&lt;/Author&gt;&lt;Year&gt;2016&lt;/Year&gt;&lt;RecNum&gt;42&lt;/RecNum&gt;&lt;DisplayText&gt;&lt;style face="superscript"&gt;14&lt;/style&gt;&lt;/DisplayText&gt;&lt;record&gt;&lt;rec-number&gt;42&lt;/rec-number&gt;&lt;foreign-keys&gt;&lt;key app="EN" db-id="sret0sa9vpvs5fewzsa5wzahrdwsx2920ezz" timestamp="1485252572"&gt;42&lt;/key&gt;&lt;/foreign-keys&gt;&lt;ref-type name="Journal Article"&gt;17&lt;/ref-type&gt;&lt;contributors&gt;&lt;authors&gt;&lt;author&gt;Gage, S. H.&lt;/author&gt;&lt;author&gt;Jones, H. J.&lt;/author&gt;&lt;author&gt;Burgess, S.&lt;/author&gt;&lt;author&gt;Bowden, J.&lt;/author&gt;&lt;author&gt;Davey Smith, G.&lt;/author&gt;&lt;author&gt;Zammit, S.&lt;/author&gt;&lt;author&gt;Munafò, M. R.&lt;/author&gt;&lt;/authors&gt;&lt;/contributors&gt;&lt;titles&gt;&lt;title&gt;Assessing causality in associations between cannabis use and schizophrenia risk: a two-sample Mendelian randomization study&lt;/title&gt;&lt;secondary-title&gt;Psychological Medicine&lt;/secondary-title&gt;&lt;/titles&gt;&lt;periodical&gt;&lt;full-title&gt;Psychological Medicine&lt;/full-title&gt;&lt;abbr-1&gt;Psychol Med&lt;/abbr-1&gt;&lt;/periodical&gt;&lt;pages&gt;1-10&lt;/pages&gt;&lt;dates&gt;&lt;year&gt;2016&lt;/year&gt;&lt;pub-dates&gt;&lt;date&gt;2016/12/008&lt;/date&gt;&lt;/pub-dates&gt;&lt;/dates&gt;&lt;pub-location&gt;Cambridge, UK&lt;/pub-location&gt;&lt;publisher&gt;Cambridge University Press&lt;/publisher&gt;&lt;urls&gt;&lt;related-urls&gt;&lt;url&gt;https://www.cambridge.org/core/article/div-class-title-assessing-causality-in-associations-between-cannabis-use-and-schizophrenia-risk-a-two-sample-mendelian-randomization-study-div/122D651C3670683DAEDDA33997417105&lt;/url&gt;&lt;/related-urls&gt;&lt;/urls&gt;&lt;electronic-resource-num&gt;10.1017/S0033291716003172&lt;/electronic-resource-num&gt;&lt;/record&gt;&lt;/Cite&gt;&lt;/EndNote&gt;</w:instrText>
      </w:r>
      <w:r w:rsidR="00C74D30" w:rsidRPr="005920FA">
        <w:rPr>
          <w:rFonts w:cs="Arial"/>
        </w:rPr>
        <w:fldChar w:fldCharType="separate"/>
      </w:r>
      <w:r w:rsidR="00A45CE3" w:rsidRPr="00A45CE3">
        <w:rPr>
          <w:rFonts w:cs="Arial"/>
          <w:noProof/>
          <w:vertAlign w:val="superscript"/>
        </w:rPr>
        <w:t>14</w:t>
      </w:r>
      <w:r w:rsidR="00C74D30" w:rsidRPr="005920FA">
        <w:rPr>
          <w:rFonts w:cs="Arial"/>
        </w:rPr>
        <w:fldChar w:fldCharType="end"/>
      </w:r>
      <w:r w:rsidR="00B352FB" w:rsidRPr="005920FA">
        <w:rPr>
          <w:rFonts w:cs="Arial"/>
        </w:rPr>
        <w:t xml:space="preserve"> However, in both cases our analyses were restricted to smoking /cannabis initiation, and </w:t>
      </w:r>
      <w:r w:rsidR="009451CB">
        <w:rPr>
          <w:rFonts w:cs="Arial"/>
        </w:rPr>
        <w:t>might not reflect</w:t>
      </w:r>
      <w:r w:rsidR="00B352FB" w:rsidRPr="005920FA">
        <w:rPr>
          <w:rFonts w:cs="Arial"/>
        </w:rPr>
        <w:t xml:space="preserve"> the effects of longer-term regular use</w:t>
      </w:r>
      <w:r w:rsidR="00992199">
        <w:rPr>
          <w:rFonts w:cs="Arial"/>
        </w:rPr>
        <w:t>. The lack of adequate samples and strong genetic instruments for regular cannabis use limit current use of MR studies to further inform causal inference</w:t>
      </w:r>
      <w:r w:rsidR="00B352FB" w:rsidRPr="005920FA">
        <w:rPr>
          <w:rFonts w:cs="Arial"/>
        </w:rPr>
        <w:t>.</w:t>
      </w:r>
    </w:p>
    <w:p w14:paraId="189ECBE5" w14:textId="508F531B" w:rsidR="00B25D56" w:rsidRPr="005920FA" w:rsidRDefault="00B25D56" w:rsidP="00FC6C83">
      <w:pPr>
        <w:spacing w:after="120"/>
      </w:pPr>
    </w:p>
    <w:p w14:paraId="3BFED77E" w14:textId="77777777" w:rsidR="00856E4F" w:rsidRPr="00FA7C75" w:rsidRDefault="00856E4F" w:rsidP="00856E4F">
      <w:pPr>
        <w:spacing w:after="120"/>
        <w:rPr>
          <w:b/>
        </w:rPr>
      </w:pPr>
      <w:bookmarkStart w:id="8" w:name="_Hlk499118322"/>
      <w:r w:rsidRPr="00FA7C75">
        <w:rPr>
          <w:b/>
        </w:rPr>
        <w:t>Strengths and limitations</w:t>
      </w:r>
    </w:p>
    <w:p w14:paraId="5ECF109C" w14:textId="77777777" w:rsidR="00540CE5" w:rsidRDefault="008A759E" w:rsidP="00540CE5">
      <w:pPr>
        <w:spacing w:after="120"/>
      </w:pPr>
      <w:bookmarkStart w:id="9" w:name="_Hlk495501789"/>
      <w:bookmarkEnd w:id="8"/>
      <w:r w:rsidRPr="005920FA">
        <w:t>One of the strengths of our study is that we use a large, well-characterised cohort</w:t>
      </w:r>
      <w:r w:rsidR="00511E36">
        <w:t xml:space="preserve">, albeit </w:t>
      </w:r>
      <w:r w:rsidR="00EA3EFB">
        <w:t>of</w:t>
      </w:r>
      <w:r w:rsidR="00E0789C">
        <w:t xml:space="preserve"> </w:t>
      </w:r>
      <w:r w:rsidR="00511E36">
        <w:t xml:space="preserve">mostly </w:t>
      </w:r>
      <w:r w:rsidR="00EA3EFB">
        <w:t>European ancestry</w:t>
      </w:r>
      <w:r w:rsidR="00511E36">
        <w:t>,</w:t>
      </w:r>
      <w:r w:rsidRPr="005920FA">
        <w:t xml:space="preserve"> with multiple measures </w:t>
      </w:r>
      <w:bookmarkEnd w:id="9"/>
      <w:r w:rsidRPr="005920FA">
        <w:t xml:space="preserve">of exposures of interest and psychotic experience data over time, with data on a broad range of potential confounders collected prospectively. </w:t>
      </w:r>
      <w:r w:rsidR="00047B0B" w:rsidRPr="005920FA">
        <w:t xml:space="preserve">Using information across the whole adolescent period rather than from a single time point means our results are much less prone to measurement error. </w:t>
      </w:r>
      <w:r w:rsidRPr="005920FA">
        <w:t>However</w:t>
      </w:r>
      <w:r w:rsidR="00050FC4" w:rsidRPr="005920FA">
        <w:t>,</w:t>
      </w:r>
      <w:r w:rsidRPr="005920FA">
        <w:t xml:space="preserve"> </w:t>
      </w:r>
      <w:r w:rsidR="001652A0">
        <w:t xml:space="preserve">there is considerable </w:t>
      </w:r>
      <w:r w:rsidRPr="005920FA">
        <w:t xml:space="preserve">attrition over time, </w:t>
      </w:r>
      <w:r w:rsidR="00EF407E">
        <w:t>although t</w:t>
      </w:r>
      <w:r w:rsidRPr="005920FA">
        <w:t xml:space="preserve">he use of a </w:t>
      </w:r>
      <w:r w:rsidR="0063724E" w:rsidRPr="005920FA">
        <w:t>latent class methodology with longitudinal data</w:t>
      </w:r>
      <w:r w:rsidRPr="005920FA">
        <w:t xml:space="preserve"> allows us to maximise use of data for individuals even where participation and </w:t>
      </w:r>
      <w:r w:rsidR="00EF407E">
        <w:t>question</w:t>
      </w:r>
      <w:r w:rsidR="00EF407E" w:rsidRPr="005920FA">
        <w:t xml:space="preserve"> </w:t>
      </w:r>
      <w:r w:rsidRPr="005920FA">
        <w:t xml:space="preserve">response has been sporadic, and hence minimise </w:t>
      </w:r>
      <w:r w:rsidR="00EF407E">
        <w:t>potential selection</w:t>
      </w:r>
      <w:r w:rsidR="00EF407E" w:rsidRPr="005920FA">
        <w:t xml:space="preserve"> </w:t>
      </w:r>
      <w:r w:rsidRPr="005920FA">
        <w:t xml:space="preserve">bias to some </w:t>
      </w:r>
      <w:r w:rsidR="001652A0" w:rsidRPr="00FA7C75">
        <w:t>extent</w:t>
      </w:r>
      <w:r w:rsidRPr="005920FA">
        <w:t>.</w:t>
      </w:r>
      <w:r w:rsidR="00494A76" w:rsidRPr="005920FA">
        <w:t xml:space="preserve"> Whilst use of a latent class methodology confers a number of advantages over using measures at single time points, it </w:t>
      </w:r>
      <w:r w:rsidR="00360048" w:rsidRPr="005920FA">
        <w:t>was</w:t>
      </w:r>
      <w:r w:rsidR="00494A76" w:rsidRPr="005920FA">
        <w:t xml:space="preserve"> not</w:t>
      </w:r>
      <w:r w:rsidR="00360048" w:rsidRPr="005920FA">
        <w:t xml:space="preserve"> </w:t>
      </w:r>
      <w:r w:rsidR="00494A76" w:rsidRPr="005920FA">
        <w:t xml:space="preserve">possible to </w:t>
      </w:r>
      <w:r w:rsidR="00360048" w:rsidRPr="005920FA">
        <w:t xml:space="preserve">define a class of individuals who use cannabis without tobacco as </w:t>
      </w:r>
      <w:r w:rsidR="00195F53" w:rsidRPr="005920FA">
        <w:t>most cannabis users smoke canna</w:t>
      </w:r>
      <w:r w:rsidR="00022E21">
        <w:t>bis in combination with tobacco.</w:t>
      </w:r>
      <w:r w:rsidR="00635066" w:rsidRPr="005920FA">
        <w:fldChar w:fldCharType="begin"/>
      </w:r>
      <w:r w:rsidR="00A45CE3">
        <w:instrText xml:space="preserve"> ADDIN EN.CITE &lt;EndNote&gt;&lt;Cite&gt;&lt;Author&gt;Amos&lt;/Author&gt;&lt;Year&gt;2004&lt;/Year&gt;&lt;RecNum&gt;23&lt;/RecNum&gt;&lt;DisplayText&gt;&lt;style face="superscript"&gt;36&lt;/style&gt;&lt;/DisplayText&gt;&lt;record&gt;&lt;rec-number&gt;23&lt;/rec-number&gt;&lt;foreign-keys&gt;&lt;key app="EN" db-id="sret0sa9vpvs5fewzsa5wzahrdwsx2920ezz" timestamp="1482319486"&gt;23&lt;/key&gt;&lt;/foreign-keys&gt;&lt;ref-type name="Journal Article"&gt;17&lt;/ref-type&gt;&lt;contributors&gt;&lt;authors&gt;&lt;author&gt;Amos, A.&lt;/author&gt;&lt;author&gt;Wiltshire, S.&lt;/author&gt;&lt;author&gt;Bostock, Y.&lt;/author&gt;&lt;author&gt;Haw, S.&lt;/author&gt;&lt;author&gt;McNeill, A.&lt;/author&gt;&lt;/authors&gt;&lt;/contributors&gt;&lt;auth-address&gt;Public Health Sciences, Edinburgh University, Edinburgh, UK. amanda.amos@ed.ac.uk&lt;/auth-address&gt;&lt;titles&gt;&lt;title&gt;&amp;apos;You can&amp;apos;t go without a fag...you need it for your hash&amp;apos;--a qualitative exploration of smoking, cannabis and young people&lt;/title&gt;&lt;secondary-title&gt;Addiction&lt;/secondary-title&gt;&lt;/titles&gt;&lt;periodical&gt;&lt;full-title&gt;Addiction&lt;/full-title&gt;&lt;/periodical&gt;&lt;pages&gt;77-81&lt;/pages&gt;&lt;volume&gt;99&lt;/volume&gt;&lt;number&gt;1&lt;/number&gt;&lt;keywords&gt;&lt;keyword&gt;Adolescent&lt;/keyword&gt;&lt;keyword&gt;Adolescent Behavior&lt;/keyword&gt;&lt;keyword&gt;Adult&lt;/keyword&gt;&lt;keyword&gt;Female&lt;/keyword&gt;&lt;keyword&gt;Focus Groups&lt;/keyword&gt;&lt;keyword&gt;Humans&lt;/keyword&gt;&lt;keyword&gt;Interview, Psychological&lt;/keyword&gt;&lt;keyword&gt;Male&lt;/keyword&gt;&lt;keyword&gt;Marijuana Smoking/*psychology&lt;/keyword&gt;&lt;keyword&gt;Smoking/*psychology&lt;/keyword&gt;&lt;keyword&gt;Smoking Cessation/psychology&lt;/keyword&gt;&lt;/keywords&gt;&lt;dates&gt;&lt;year&gt;2004&lt;/year&gt;&lt;pub-dates&gt;&lt;date&gt;Jan&lt;/date&gt;&lt;/pub-dates&gt;&lt;/dates&gt;&lt;isbn&gt;0965-2140 (Print)&amp;#xD;0965-2140 (Linking)&lt;/isbn&gt;&lt;accession-num&gt;14678065&lt;/accession-num&gt;&lt;urls&gt;&lt;related-urls&gt;&lt;url&gt;https://www.ncbi.nlm.nih.gov/pubmed/14678065&lt;/url&gt;&lt;/related-urls&gt;&lt;/urls&gt;&lt;/record&gt;&lt;/Cite&gt;&lt;/EndNote&gt;</w:instrText>
      </w:r>
      <w:r w:rsidR="00635066" w:rsidRPr="005920FA">
        <w:fldChar w:fldCharType="separate"/>
      </w:r>
      <w:r w:rsidR="00A45CE3" w:rsidRPr="00A45CE3">
        <w:rPr>
          <w:noProof/>
          <w:vertAlign w:val="superscript"/>
        </w:rPr>
        <w:t>36</w:t>
      </w:r>
      <w:r w:rsidR="00635066" w:rsidRPr="005920FA">
        <w:fldChar w:fldCharType="end"/>
      </w:r>
      <w:r w:rsidR="00360048" w:rsidRPr="005920FA">
        <w:t xml:space="preserve"> </w:t>
      </w:r>
      <w:bookmarkStart w:id="10" w:name="_Hlk494807979"/>
      <w:r w:rsidR="00C50EB6" w:rsidRPr="00C50EB6">
        <w:t xml:space="preserve">Therefore, we cannot rule out whether the associations observed between the cannabis </w:t>
      </w:r>
      <w:r w:rsidR="00C50EB6" w:rsidRPr="000616E0">
        <w:rPr>
          <w:rFonts w:cstheme="minorHAnsi"/>
        </w:rPr>
        <w:t xml:space="preserve">use class and psychotic experiences are exacerbated by the combined use of cannabis and cigarettes. </w:t>
      </w:r>
      <w:r w:rsidR="000616E0" w:rsidRPr="000616E0">
        <w:rPr>
          <w:rFonts w:cstheme="minorHAnsi"/>
        </w:rPr>
        <w:t xml:space="preserve">Whilst </w:t>
      </w:r>
      <w:r w:rsidR="000616E0" w:rsidRPr="000616E0">
        <w:rPr>
          <w:rStyle w:val="apple-converted-space"/>
          <w:rFonts w:cstheme="minorHAnsi"/>
          <w:color w:val="000000" w:themeColor="text1"/>
          <w:shd w:val="clear" w:color="auto" w:fill="FFFFFF"/>
        </w:rPr>
        <w:t xml:space="preserve">experimental studies of </w:t>
      </w:r>
      <w:r w:rsidR="000616E0" w:rsidRPr="000616E0">
        <w:rPr>
          <w:rFonts w:cstheme="minorHAnsi"/>
        </w:rPr>
        <w:t xml:space="preserve">intravenous delta-9-THC support a causal effect of cannabis </w:t>
      </w:r>
      <w:r w:rsidR="00481A01">
        <w:rPr>
          <w:rFonts w:cstheme="minorHAnsi"/>
        </w:rPr>
        <w:t xml:space="preserve">on acute psychotic experiences </w:t>
      </w:r>
      <w:r w:rsidR="000616E0" w:rsidRPr="000616E0">
        <w:rPr>
          <w:rFonts w:cstheme="minorHAnsi"/>
        </w:rPr>
        <w:t>in the absence of tobacco,</w:t>
      </w:r>
      <w:r w:rsidR="00AC2325">
        <w:rPr>
          <w:rFonts w:cstheme="minorHAnsi"/>
        </w:rPr>
        <w:fldChar w:fldCharType="begin">
          <w:fldData xml:space="preserve">PEVuZE5vdGU+PENpdGU+PEF1dGhvcj5EJmFwb3M7U291emE8L0F1dGhvcj48WWVhcj4yMDA0PC9Z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</w:fldData>
        </w:fldChar>
      </w:r>
      <w:r w:rsidR="00A45CE3">
        <w:rPr>
          <w:rFonts w:cstheme="minorHAnsi"/>
        </w:rPr>
        <w:instrText xml:space="preserve"> ADDIN EN.CITE </w:instrText>
      </w:r>
      <w:r w:rsidR="00A45CE3">
        <w:rPr>
          <w:rFonts w:cstheme="minorHAnsi"/>
        </w:rPr>
        <w:fldChar w:fldCharType="begin">
          <w:fldData xml:space="preserve">PEVuZE5vdGU+PENpdGU+PEF1dGhvcj5EJmFwb3M7U291emE8L0F1dGhvcj48WWVhcj4yMDA0PC9Z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</w:fldData>
        </w:fldChar>
      </w:r>
      <w:r w:rsidR="00A45CE3">
        <w:rPr>
          <w:rFonts w:cstheme="minorHAnsi"/>
        </w:rPr>
        <w:instrText xml:space="preserve"> ADDIN EN.CITE.DATA </w:instrText>
      </w:r>
      <w:r w:rsidR="00A45CE3">
        <w:rPr>
          <w:rFonts w:cstheme="minorHAnsi"/>
        </w:rPr>
      </w:r>
      <w:r w:rsidR="00A45CE3">
        <w:rPr>
          <w:rFonts w:cstheme="minorHAnsi"/>
        </w:rPr>
        <w:fldChar w:fldCharType="end"/>
      </w:r>
      <w:r w:rsidR="00AC2325">
        <w:rPr>
          <w:rFonts w:cstheme="minorHAnsi"/>
        </w:rPr>
      </w:r>
      <w:r w:rsidR="00AC2325">
        <w:rPr>
          <w:rFonts w:cstheme="minorHAnsi"/>
        </w:rPr>
        <w:fldChar w:fldCharType="separate"/>
      </w:r>
      <w:r w:rsidR="00A45CE3" w:rsidRPr="00A45CE3">
        <w:rPr>
          <w:rFonts w:cstheme="minorHAnsi"/>
          <w:noProof/>
          <w:vertAlign w:val="superscript"/>
        </w:rPr>
        <w:t>10</w:t>
      </w:r>
      <w:r w:rsidR="00AC2325">
        <w:rPr>
          <w:rFonts w:cstheme="minorHAnsi"/>
        </w:rPr>
        <w:fldChar w:fldCharType="end"/>
      </w:r>
      <w:r w:rsidR="000616E0" w:rsidRPr="000616E0">
        <w:rPr>
          <w:rFonts w:cstheme="minorHAnsi"/>
        </w:rPr>
        <w:t xml:space="preserve"> </w:t>
      </w:r>
      <w:r w:rsidR="00B86668">
        <w:rPr>
          <w:rFonts w:cstheme="minorHAnsi"/>
        </w:rPr>
        <w:t>t</w:t>
      </w:r>
      <w:r w:rsidR="00C50EB6" w:rsidRPr="000616E0">
        <w:rPr>
          <w:rFonts w:cstheme="minorHAnsi"/>
        </w:rPr>
        <w:t>here is some evidence that smoking cannabis with tobacco also increases the amount</w:t>
      </w:r>
      <w:r w:rsidR="00C50EB6" w:rsidRPr="00C50EB6">
        <w:t xml:space="preserve"> of THC inhaled per gram</w:t>
      </w:r>
      <w:r w:rsidR="009E4ABE">
        <w:t>.</w:t>
      </w:r>
      <w:r w:rsidR="00C50EB6">
        <w:fldChar w:fldCharType="begin"/>
      </w:r>
      <w:r w:rsidR="00A45CE3">
        <w:instrText xml:space="preserve"> ADDIN EN.CITE &lt;EndNote&gt;&lt;Cite&gt;&lt;Author&gt;Van der Kooy&lt;/Author&gt;&lt;Year&gt;2009&lt;/Year&gt;&lt;RecNum&gt;70&lt;/RecNum&gt;&lt;DisplayText&gt;&lt;style face="superscript"&gt;37&lt;/style&gt;&lt;/DisplayText&gt;&lt;record&gt;&lt;rec-number&gt;70&lt;/rec-number&gt;&lt;foreign-keys&gt;&lt;key app="EN" db-id="sret0sa9vpvs5fewzsa5wzahrdwsx2920ezz" timestamp="1507112667"&gt;70&lt;/key&gt;&lt;/foreign-keys&gt;&lt;ref-type name="Journal Article"&gt;17&lt;/ref-type&gt;&lt;contributors&gt;&lt;authors&gt;&lt;author&gt;Van der Kooy, F.&lt;/author&gt;&lt;author&gt;Pomahacova, B.&lt;/author&gt;&lt;author&gt;Verpoorte, R.&lt;/author&gt;&lt;/authors&gt;&lt;/contributors&gt;&lt;auth-address&gt;Leiden Univ, Div Pharmacognosy, Sect Metabol, Inst Biol, NL-2300 RA Leiden, Netherlands&lt;/auth-address&gt;&lt;titles&gt;&lt;title&gt;Cannabis smoke condensate II: influence of tobacco on tetrahydrocannabinol levels&lt;/title&gt;&lt;secondary-title&gt;Inhalation Toxicology&lt;/secondary-title&gt;&lt;alt-title&gt;Inhal Toxicol&lt;/alt-title&gt;&lt;/titles&gt;&lt;periodical&gt;&lt;full-title&gt;Inhalation Toxicology&lt;/full-title&gt;&lt;abbr-1&gt;Inhal Toxicol&lt;/abbr-1&gt;&lt;/periodical&gt;&lt;alt-periodical&gt;&lt;full-title&gt;Inhalation Toxicology&lt;/full-title&gt;&lt;abbr-1&gt;Inhal Toxicol&lt;/abbr-1&gt;&lt;/alt-periodical&gt;&lt;pages&gt;87-90&lt;/pages&gt;&lt;volume&gt;21&lt;/volume&gt;&lt;number&gt;2&lt;/number&gt;&lt;keywords&gt;&lt;keyword&gt;chromatography&lt;/keyword&gt;&lt;keyword&gt;marijuana&lt;/keyword&gt;&lt;keyword&gt;marihuana&lt;/keyword&gt;&lt;/keywords&gt;&lt;dates&gt;&lt;year&gt;2009&lt;/year&gt;&lt;/dates&gt;&lt;isbn&gt;0895-8378&lt;/isbn&gt;&lt;accession-num&gt;WOS:000262472400001&lt;/accession-num&gt;&lt;urls&gt;&lt;related-urls&gt;&lt;url&gt;&lt;style face="underline" font="default" size="100%"&gt;&amp;lt;Go to ISI&amp;gt;://WOS:000262472400001&lt;/style&gt;&lt;/url&gt;&lt;/related-urls&gt;&lt;/urls&gt;&lt;electronic-resource-num&gt;Pii 904079546&amp;#xD;10.1080/08958370802187296&lt;/electronic-resource-num&gt;&lt;language&gt;English&lt;/language&gt;&lt;/record&gt;&lt;/Cite&gt;&lt;/EndNote&gt;</w:instrText>
      </w:r>
      <w:r w:rsidR="00C50EB6">
        <w:fldChar w:fldCharType="separate"/>
      </w:r>
      <w:r w:rsidR="00A45CE3" w:rsidRPr="00A45CE3">
        <w:rPr>
          <w:noProof/>
          <w:vertAlign w:val="superscript"/>
        </w:rPr>
        <w:t>37</w:t>
      </w:r>
      <w:r w:rsidR="00C50EB6">
        <w:fldChar w:fldCharType="end"/>
      </w:r>
    </w:p>
    <w:p w14:paraId="6E8A2DCD" w14:textId="36FD6C22" w:rsidR="00361B3A" w:rsidRDefault="00361B3A" w:rsidP="00540CE5">
      <w:pPr>
        <w:spacing w:after="120"/>
      </w:pPr>
    </w:p>
    <w:p w14:paraId="470685F6" w14:textId="371A5FB7" w:rsidR="008A759E" w:rsidRPr="005920FA" w:rsidRDefault="00360048" w:rsidP="00FC6C83">
      <w:pPr>
        <w:spacing w:after="120"/>
      </w:pPr>
      <w:bookmarkStart w:id="11" w:name="_Hlk499117623"/>
      <w:bookmarkEnd w:id="10"/>
      <w:r w:rsidRPr="005920FA">
        <w:lastRenderedPageBreak/>
        <w:t xml:space="preserve">Furthermore, we have previously found that a substantial proportion of people who smoke cigarettes most heavily also use cannabis, and thus the </w:t>
      </w:r>
      <w:r w:rsidR="00020C2A">
        <w:t>cigarette-only</w:t>
      </w:r>
      <w:r w:rsidRPr="005920FA">
        <w:t xml:space="preserve"> class might not include those who have been most </w:t>
      </w:r>
      <w:r w:rsidR="00F44E48">
        <w:t xml:space="preserve">heavily </w:t>
      </w:r>
      <w:r w:rsidRPr="005920FA">
        <w:t>exposed to tobacco.</w:t>
      </w:r>
      <w:r w:rsidR="00494A76" w:rsidRPr="005920FA">
        <w:t xml:space="preserve"> </w:t>
      </w:r>
      <w:r w:rsidR="00D70091">
        <w:t>As t</w:t>
      </w:r>
      <w:r w:rsidR="00C64A40">
        <w:t xml:space="preserve">he cannabis use group </w:t>
      </w:r>
      <w:r w:rsidR="00D70091">
        <w:t>in our</w:t>
      </w:r>
      <w:r w:rsidR="00C64A40">
        <w:t xml:space="preserve"> study </w:t>
      </w:r>
      <w:r w:rsidR="00C64A40" w:rsidRPr="002B3D8C">
        <w:t>included occasional</w:t>
      </w:r>
      <w:r w:rsidR="002B3D8C" w:rsidRPr="002B3D8C">
        <w:t xml:space="preserve"> (1-3 times in the past 6 months)</w:t>
      </w:r>
      <w:r w:rsidR="00C64A40" w:rsidRPr="002B3D8C">
        <w:t xml:space="preserve"> </w:t>
      </w:r>
      <w:r w:rsidR="00C64A40" w:rsidRPr="002B3D8C">
        <w:rPr>
          <w:i/>
        </w:rPr>
        <w:t>and</w:t>
      </w:r>
      <w:r w:rsidR="00C64A40" w:rsidRPr="002B3D8C">
        <w:t xml:space="preserve"> frequent</w:t>
      </w:r>
      <w:r w:rsidR="002B3D8C" w:rsidRPr="002B3D8C">
        <w:t xml:space="preserve"> (daily)</w:t>
      </w:r>
      <w:r w:rsidR="00C64A40" w:rsidRPr="002B3D8C">
        <w:t xml:space="preserve"> users, we were </w:t>
      </w:r>
      <w:r w:rsidR="002B3D8C">
        <w:t>una</w:t>
      </w:r>
      <w:r w:rsidR="00C64A40" w:rsidRPr="002B3D8C">
        <w:t>ble to differentiate whether our findings</w:t>
      </w:r>
      <w:r w:rsidR="00C64A40" w:rsidRPr="00EE4984">
        <w:t xml:space="preserve"> are m</w:t>
      </w:r>
      <w:r w:rsidR="00C64A40" w:rsidRPr="00343EE6">
        <w:t>ainly dri</w:t>
      </w:r>
      <w:r w:rsidR="00C64A40" w:rsidRPr="002B3D8C">
        <w:t>ven by frequent users</w:t>
      </w:r>
      <w:r w:rsidR="00D70091">
        <w:t>;</w:t>
      </w:r>
      <w:r w:rsidR="002B3D8C" w:rsidRPr="002B3D8C">
        <w:t xml:space="preserve"> including</w:t>
      </w:r>
      <w:r w:rsidR="00540CE5" w:rsidRPr="002B3D8C">
        <w:t xml:space="preserve"> frequency of substance use </w:t>
      </w:r>
      <w:r w:rsidR="002B3D8C" w:rsidRPr="002B3D8C">
        <w:t>data</w:t>
      </w:r>
      <w:r w:rsidR="00540CE5" w:rsidRPr="002B3D8C">
        <w:t xml:space="preserve"> </w:t>
      </w:r>
      <w:r w:rsidR="002B3D8C" w:rsidRPr="002B3D8C">
        <w:t>resulted in an unstable model.</w:t>
      </w:r>
      <w:r w:rsidR="00B52AAA" w:rsidRPr="002B3D8C">
        <w:t xml:space="preserve"> </w:t>
      </w:r>
      <w:r w:rsidR="00C64A40" w:rsidRPr="002B3D8C">
        <w:t>Our study was also not able to examine</w:t>
      </w:r>
      <w:r w:rsidR="006B48DD" w:rsidRPr="002B3D8C">
        <w:t xml:space="preserve"> longer-term</w:t>
      </w:r>
      <w:r w:rsidR="00540CE5" w:rsidRPr="002B3D8C">
        <w:t>,</w:t>
      </w:r>
      <w:r w:rsidR="006B48DD" w:rsidRPr="002B3D8C">
        <w:t xml:space="preserve"> cumulative cannabis/tobacco use on psychosis </w:t>
      </w:r>
      <w:r w:rsidR="001652A0" w:rsidRPr="002B3D8C">
        <w:t>outcomes</w:t>
      </w:r>
      <w:r w:rsidR="009E4ABE" w:rsidRPr="002B3D8C">
        <w:t xml:space="preserve">, </w:t>
      </w:r>
      <w:r w:rsidR="009E4ABE" w:rsidRPr="002B3D8C">
        <w:rPr>
          <w:rFonts w:cs="Arial"/>
          <w:color w:val="000000" w:themeColor="text1"/>
        </w:rPr>
        <w:t xml:space="preserve">though these </w:t>
      </w:r>
      <w:r w:rsidR="00C64A40" w:rsidRPr="002B3D8C">
        <w:rPr>
          <w:rFonts w:cs="Arial"/>
          <w:color w:val="000000" w:themeColor="text1"/>
        </w:rPr>
        <w:t xml:space="preserve">analyses </w:t>
      </w:r>
      <w:r w:rsidR="009E4ABE" w:rsidRPr="002B3D8C">
        <w:rPr>
          <w:rFonts w:cs="Arial"/>
          <w:color w:val="000000" w:themeColor="text1"/>
        </w:rPr>
        <w:t>may become tractable in the future</w:t>
      </w:r>
      <w:r w:rsidR="001652A0" w:rsidRPr="002B3D8C">
        <w:t>.</w:t>
      </w:r>
    </w:p>
    <w:bookmarkEnd w:id="11"/>
    <w:p w14:paraId="35AD0D0C" w14:textId="77777777" w:rsidR="00A5206B" w:rsidRPr="005920FA" w:rsidRDefault="00A5206B" w:rsidP="009C0466"/>
    <w:p w14:paraId="38F387D7" w14:textId="4C2FA37E" w:rsidR="001F2157" w:rsidRPr="005920FA" w:rsidRDefault="00332FFB" w:rsidP="00E76B6D">
      <w:bookmarkStart w:id="12" w:name="_Hlk495325992"/>
      <w:r w:rsidRPr="00C70E06">
        <w:rPr>
          <w:shd w:val="clear" w:color="auto" w:fill="FFFFFF"/>
        </w:rPr>
        <w:t>Whilst psychotic experiences in the population are relatively poor predictors of psychotic disorder</w:t>
      </w:r>
      <w:r w:rsidR="005528B2" w:rsidRPr="00C70E06">
        <w:rPr>
          <w:shd w:val="clear" w:color="auto" w:fill="FFFFFF"/>
        </w:rPr>
        <w:t>,</w:t>
      </w:r>
      <w:r w:rsidR="005528B2">
        <w:rPr>
          <w:shd w:val="clear" w:color="auto" w:fill="FFFFFF"/>
        </w:rPr>
        <w:fldChar w:fldCharType="begin">
          <w:fldData xml:space="preserve">PEVuZE5vdGU+PENpdGU+PEF1dGhvcj5aYW1taXQ8L0F1dGhvcj48WWVhcj4yMDEzPC9ZZWFyPjxS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</w:fldData>
        </w:fldChar>
      </w:r>
      <w:r w:rsidR="00A45CE3">
        <w:rPr>
          <w:shd w:val="clear" w:color="auto" w:fill="FFFFFF"/>
        </w:rPr>
        <w:instrText xml:space="preserve"> ADDIN EN.CITE </w:instrText>
      </w:r>
      <w:r w:rsidR="00A45CE3">
        <w:rPr>
          <w:shd w:val="clear" w:color="auto" w:fill="FFFFFF"/>
        </w:rPr>
        <w:fldChar w:fldCharType="begin">
          <w:fldData xml:space="preserve">PEVuZE5vdGU+PENpdGU+PEF1dGhvcj5aYW1taXQ8L0F1dGhvcj48WWVhcj4yMDEzPC9ZZWFyPjxS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</w:fldData>
        </w:fldChar>
      </w:r>
      <w:r w:rsidR="00A45CE3">
        <w:rPr>
          <w:shd w:val="clear" w:color="auto" w:fill="FFFFFF"/>
        </w:rPr>
        <w:instrText xml:space="preserve"> ADDIN EN.CITE.DATA </w:instrText>
      </w:r>
      <w:r w:rsidR="00A45CE3">
        <w:rPr>
          <w:shd w:val="clear" w:color="auto" w:fill="FFFFFF"/>
        </w:rPr>
      </w:r>
      <w:r w:rsidR="00A45CE3">
        <w:rPr>
          <w:shd w:val="clear" w:color="auto" w:fill="FFFFFF"/>
        </w:rPr>
        <w:fldChar w:fldCharType="end"/>
      </w:r>
      <w:r w:rsidR="005528B2">
        <w:rPr>
          <w:shd w:val="clear" w:color="auto" w:fill="FFFFFF"/>
        </w:rPr>
      </w:r>
      <w:r w:rsidR="005528B2">
        <w:rPr>
          <w:shd w:val="clear" w:color="auto" w:fill="FFFFFF"/>
        </w:rPr>
        <w:fldChar w:fldCharType="separate"/>
      </w:r>
      <w:r w:rsidR="00A45CE3" w:rsidRPr="00A45CE3">
        <w:rPr>
          <w:noProof/>
          <w:shd w:val="clear" w:color="auto" w:fill="FFFFFF"/>
          <w:vertAlign w:val="superscript"/>
        </w:rPr>
        <w:t>22</w:t>
      </w:r>
      <w:r w:rsidR="005528B2">
        <w:rPr>
          <w:shd w:val="clear" w:color="auto" w:fill="FFFFFF"/>
        </w:rPr>
        <w:fldChar w:fldCharType="end"/>
      </w:r>
      <w:r w:rsidR="005528B2" w:rsidRPr="00C70E06">
        <w:rPr>
          <w:shd w:val="clear" w:color="auto" w:fill="FFFFFF"/>
        </w:rPr>
        <w:t xml:space="preserve"> </w:t>
      </w:r>
      <w:r w:rsidRPr="00C70E06">
        <w:rPr>
          <w:shd w:val="clear" w:color="auto" w:fill="FFFFFF"/>
        </w:rPr>
        <w:t xml:space="preserve"> they </w:t>
      </w:r>
      <w:r w:rsidR="009424AC">
        <w:rPr>
          <w:shd w:val="clear" w:color="auto" w:fill="FFFFFF"/>
        </w:rPr>
        <w:t>represent</w:t>
      </w:r>
      <w:r w:rsidRPr="00C70E06">
        <w:rPr>
          <w:shd w:val="clear" w:color="auto" w:fill="FFFFFF"/>
        </w:rPr>
        <w:t xml:space="preserve"> the key characteristic of such disorders, and understanding their aetiology almost certainly has relevance to understanding the aetiology of clinically-defined psychosis. However, we were not </w:t>
      </w:r>
      <w:r w:rsidRPr="00C70E06">
        <w:t>adequately powered to investigate the effects of cannabis or cigarette use on psychotic disorders, and cannot rule out different effects of these substances on other psychosis-related psychopathology such as negative symptoms</w:t>
      </w:r>
      <w:r>
        <w:t xml:space="preserve">. </w:t>
      </w:r>
      <w:r w:rsidR="009C0466">
        <w:rPr>
          <w:shd w:val="clear" w:color="auto" w:fill="FFFFFF"/>
        </w:rPr>
        <w:t xml:space="preserve">We were also unable to </w:t>
      </w:r>
      <w:r w:rsidR="001F2157" w:rsidRPr="005920FA">
        <w:t xml:space="preserve">tease out effects </w:t>
      </w:r>
      <w:r w:rsidR="002D2505" w:rsidRPr="005920FA">
        <w:t xml:space="preserve">of cannabis </w:t>
      </w:r>
      <w:r w:rsidR="001F2157" w:rsidRPr="005920FA">
        <w:t>on chronic</w:t>
      </w:r>
      <w:r w:rsidR="00916705">
        <w:t xml:space="preserve">, from </w:t>
      </w:r>
      <w:r w:rsidR="002D2505" w:rsidRPr="005920FA">
        <w:t>more acute</w:t>
      </w:r>
      <w:r w:rsidR="006D1CF8">
        <w:t>,</w:t>
      </w:r>
      <w:r w:rsidR="002D2505" w:rsidRPr="005920FA">
        <w:t xml:space="preserve"> </w:t>
      </w:r>
      <w:r w:rsidR="009C0466">
        <w:t xml:space="preserve">psychotic </w:t>
      </w:r>
      <w:r w:rsidR="00916705">
        <w:t>outcomes</w:t>
      </w:r>
      <w:r w:rsidR="005B0581">
        <w:t xml:space="preserve">, though </w:t>
      </w:r>
      <w:bookmarkEnd w:id="12"/>
      <w:r w:rsidR="00916705">
        <w:t>e</w:t>
      </w:r>
      <w:r w:rsidR="00D9030B" w:rsidRPr="005920FA">
        <w:t xml:space="preserve">xcluding individuals who reported psychotic experiences </w:t>
      </w:r>
      <w:r w:rsidR="00A30790" w:rsidRPr="005920FA">
        <w:t xml:space="preserve">only ever occurring </w:t>
      </w:r>
      <w:r w:rsidR="00D9030B" w:rsidRPr="005920FA">
        <w:t xml:space="preserve">within 2 hours of using </w:t>
      </w:r>
      <w:r w:rsidR="00FD6DAB" w:rsidRPr="005920FA">
        <w:t xml:space="preserve">drugs had minimal effect on </w:t>
      </w:r>
      <w:r w:rsidR="00A30790" w:rsidRPr="005920FA">
        <w:t xml:space="preserve">our </w:t>
      </w:r>
      <w:r w:rsidR="00FD6DAB" w:rsidRPr="005920FA">
        <w:t>results</w:t>
      </w:r>
      <w:r w:rsidR="001F2157" w:rsidRPr="005920FA">
        <w:t xml:space="preserve">. </w:t>
      </w:r>
      <w:r w:rsidR="00FD6DAB" w:rsidRPr="005920FA">
        <w:t>Nevertheless</w:t>
      </w:r>
      <w:r w:rsidR="001F2157" w:rsidRPr="005920FA">
        <w:t xml:space="preserve">, given the long half-life of THC the only way of </w:t>
      </w:r>
      <w:r w:rsidR="002D2505" w:rsidRPr="005920FA">
        <w:t>determining</w:t>
      </w:r>
      <w:r w:rsidR="00A30790" w:rsidRPr="005920FA">
        <w:t xml:space="preserve"> </w:t>
      </w:r>
      <w:r w:rsidR="002D2505" w:rsidRPr="005920FA">
        <w:t xml:space="preserve">whether cannabis use can lead to chronic psychotic disorders that persist long after effects of exogenous cannabinoids </w:t>
      </w:r>
      <w:r w:rsidR="001F2157" w:rsidRPr="005920FA">
        <w:t>is to study regular users of cannabis who subsequently become abstinent</w:t>
      </w:r>
      <w:r w:rsidR="00022E21">
        <w:t>.</w:t>
      </w:r>
      <w:r w:rsidR="00635066" w:rsidRPr="005920FA">
        <w:fldChar w:fldCharType="begin">
          <w:fldData xml:space="preserve">PEVuZE5vdGU+PENpdGU+PEF1dGhvcj5LdWVwcGVyPC9BdXRob3I+PFllYXI+MjAxMTwvWWVhcj48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</w:fldData>
        </w:fldChar>
      </w:r>
      <w:r w:rsidR="00A45CE3">
        <w:instrText xml:space="preserve"> ADDIN EN.CITE </w:instrText>
      </w:r>
      <w:r w:rsidR="00A45CE3">
        <w:fldChar w:fldCharType="begin">
          <w:fldData xml:space="preserve">PEVuZE5vdGU+PENpdGU+PEF1dGhvcj5LdWVwcGVyPC9BdXRob3I+PFllYXI+MjAxMTwvWWVhcj48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</w:fldData>
        </w:fldChar>
      </w:r>
      <w:r w:rsidR="00A45CE3">
        <w:instrText xml:space="preserve"> ADDIN EN.CITE.DATA </w:instrText>
      </w:r>
      <w:r w:rsidR="00A45CE3">
        <w:fldChar w:fldCharType="end"/>
      </w:r>
      <w:r w:rsidR="00635066" w:rsidRPr="005920FA">
        <w:fldChar w:fldCharType="separate"/>
      </w:r>
      <w:r w:rsidR="00A45CE3" w:rsidRPr="00A45CE3">
        <w:rPr>
          <w:noProof/>
          <w:vertAlign w:val="superscript"/>
        </w:rPr>
        <w:t>29</w:t>
      </w:r>
      <w:r w:rsidR="00635066" w:rsidRPr="005920FA">
        <w:fldChar w:fldCharType="end"/>
      </w:r>
    </w:p>
    <w:p w14:paraId="3B83259F" w14:textId="77777777" w:rsidR="006667D8" w:rsidRPr="005920FA" w:rsidRDefault="006667D8" w:rsidP="00FC6C83"/>
    <w:p w14:paraId="379554D6" w14:textId="1FB20B92" w:rsidR="00540CE5" w:rsidRPr="005920FA" w:rsidRDefault="00EF407E" w:rsidP="00FC6C83">
      <w:pPr>
        <w:spacing w:after="120"/>
      </w:pPr>
      <w:r>
        <w:t>The</w:t>
      </w:r>
      <w:r w:rsidRPr="005920FA">
        <w:t xml:space="preserve"> </w:t>
      </w:r>
      <w:r w:rsidR="008A759E" w:rsidRPr="005920FA">
        <w:t xml:space="preserve">one </w:t>
      </w:r>
      <w:r w:rsidR="002D2505" w:rsidRPr="005920FA">
        <w:t xml:space="preserve">longitudinal </w:t>
      </w:r>
      <w:r w:rsidR="008A759E" w:rsidRPr="005920FA">
        <w:t xml:space="preserve">study </w:t>
      </w:r>
      <w:r w:rsidR="002D2505" w:rsidRPr="005920FA">
        <w:t xml:space="preserve">we are aware of </w:t>
      </w:r>
      <w:r>
        <w:t>that</w:t>
      </w:r>
      <w:r w:rsidRPr="005920FA">
        <w:t xml:space="preserve"> </w:t>
      </w:r>
      <w:r w:rsidR="008A759E" w:rsidRPr="005920FA">
        <w:t xml:space="preserve">examined </w:t>
      </w:r>
      <w:r>
        <w:t>this relationship</w:t>
      </w:r>
      <w:r w:rsidR="008A759E" w:rsidRPr="005920FA">
        <w:t xml:space="preserve"> </w:t>
      </w:r>
      <w:r w:rsidR="009336CD" w:rsidRPr="005920FA">
        <w:t xml:space="preserve">reported only weak evidence of association </w:t>
      </w:r>
      <w:r>
        <w:t>between ex-cannabis use and</w:t>
      </w:r>
      <w:r w:rsidR="009336CD" w:rsidRPr="005920FA">
        <w:t xml:space="preserve"> psychotic experiences, though there were relatively few ex-cannabis users</w:t>
      </w:r>
      <w:r w:rsidR="00022E21">
        <w:t>.</w:t>
      </w:r>
      <w:r w:rsidR="00635066" w:rsidRPr="005920FA">
        <w:fldChar w:fldCharType="begin">
          <w:fldData xml:space="preserve">PEVuZE5vdGU+PENpdGU+PEF1dGhvcj5LdWVwcGVyPC9BdXRob3I+PFllYXI+MjAxMTwvWWVhcj48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</w:fldData>
        </w:fldChar>
      </w:r>
      <w:r w:rsidR="00A45CE3">
        <w:instrText xml:space="preserve"> ADDIN EN.CITE </w:instrText>
      </w:r>
      <w:r w:rsidR="00A45CE3">
        <w:fldChar w:fldCharType="begin">
          <w:fldData xml:space="preserve">PEVuZE5vdGU+PENpdGU+PEF1dGhvcj5LdWVwcGVyPC9BdXRob3I+PFllYXI+MjAxMTwvWWVhcj48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</w:fldData>
        </w:fldChar>
      </w:r>
      <w:r w:rsidR="00A45CE3">
        <w:instrText xml:space="preserve"> ADDIN EN.CITE.DATA </w:instrText>
      </w:r>
      <w:r w:rsidR="00A45CE3">
        <w:fldChar w:fldCharType="end"/>
      </w:r>
      <w:r w:rsidR="00635066" w:rsidRPr="005920FA">
        <w:fldChar w:fldCharType="separate"/>
      </w:r>
      <w:r w:rsidR="00A45CE3" w:rsidRPr="00A45CE3">
        <w:rPr>
          <w:noProof/>
          <w:vertAlign w:val="superscript"/>
        </w:rPr>
        <w:t>29</w:t>
      </w:r>
      <w:r w:rsidR="00635066" w:rsidRPr="005920FA">
        <w:fldChar w:fldCharType="end"/>
      </w:r>
      <w:r w:rsidR="009336CD" w:rsidRPr="005920FA">
        <w:t xml:space="preserve"> </w:t>
      </w:r>
      <w:bookmarkStart w:id="13" w:name="_Hlk495328268"/>
      <w:r w:rsidR="00891965" w:rsidRPr="005920FA">
        <w:t xml:space="preserve">Given the age of the participants over the course of our study, we were not able to identify a class of ex-cannabis users </w:t>
      </w:r>
      <w:r w:rsidR="00003398">
        <w:t>to</w:t>
      </w:r>
      <w:r w:rsidR="00891965" w:rsidRPr="005920FA">
        <w:t xml:space="preserve"> clarify this relationship; however, </w:t>
      </w:r>
      <w:r w:rsidR="00B66ADC">
        <w:t>long</w:t>
      </w:r>
      <w:r w:rsidR="000208AC">
        <w:t>-</w:t>
      </w:r>
      <w:r w:rsidR="00B66ADC">
        <w:t>term follow-up of</w:t>
      </w:r>
      <w:r w:rsidR="008A759E" w:rsidRPr="005920FA">
        <w:t xml:space="preserve"> this cohort may </w:t>
      </w:r>
      <w:r w:rsidR="00B66ADC">
        <w:t>enable us</w:t>
      </w:r>
      <w:r w:rsidR="008A759E" w:rsidRPr="005920FA">
        <w:t xml:space="preserve"> to address this question more robustly.</w:t>
      </w:r>
      <w:bookmarkEnd w:id="13"/>
    </w:p>
    <w:p w14:paraId="2F92695D" w14:textId="77777777" w:rsidR="009D0CD0" w:rsidRDefault="009D0CD0" w:rsidP="00D8714D">
      <w:pPr>
        <w:spacing w:after="120"/>
        <w:rPr>
          <w:b/>
        </w:rPr>
      </w:pPr>
    </w:p>
    <w:p w14:paraId="50BEE6E1" w14:textId="1B629247" w:rsidR="00D8714D" w:rsidRPr="005920FA" w:rsidRDefault="00D8714D" w:rsidP="00D8714D">
      <w:pPr>
        <w:spacing w:after="120"/>
        <w:rPr>
          <w:b/>
        </w:rPr>
      </w:pPr>
      <w:r w:rsidRPr="005920FA">
        <w:rPr>
          <w:b/>
        </w:rPr>
        <w:t>Conclusion</w:t>
      </w:r>
    </w:p>
    <w:p w14:paraId="58F9BCB1" w14:textId="628DBF95" w:rsidR="009C63A5" w:rsidRPr="005920FA" w:rsidRDefault="0022209E" w:rsidP="0022209E">
      <w:r w:rsidRPr="005920FA">
        <w:t xml:space="preserve">All research approaches designed to address causal relationships </w:t>
      </w:r>
      <w:r>
        <w:t xml:space="preserve">between substance use and psychosis </w:t>
      </w:r>
      <w:r w:rsidRPr="005920FA">
        <w:t xml:space="preserve">have </w:t>
      </w:r>
      <w:proofErr w:type="gramStart"/>
      <w:r w:rsidRPr="005920FA">
        <w:t>particular strengths</w:t>
      </w:r>
      <w:proofErr w:type="gramEnd"/>
      <w:r w:rsidRPr="005920FA">
        <w:t xml:space="preserve"> and limitations</w:t>
      </w:r>
      <w:r>
        <w:t>, and i</w:t>
      </w:r>
      <w:r w:rsidRPr="005920FA">
        <w:t xml:space="preserve">t is only through triangulation of different approaches that </w:t>
      </w:r>
      <w:r>
        <w:t xml:space="preserve">we </w:t>
      </w:r>
      <w:r w:rsidRPr="005920FA">
        <w:t xml:space="preserve">can best determine causal effects. </w:t>
      </w:r>
      <w:r w:rsidR="001E2A23" w:rsidRPr="005920FA">
        <w:t xml:space="preserve">Our study provides evidence that </w:t>
      </w:r>
      <w:r w:rsidR="00D20D56" w:rsidRPr="005920FA">
        <w:t xml:space="preserve">whilst </w:t>
      </w:r>
      <w:r w:rsidR="001E2A23" w:rsidRPr="005920FA">
        <w:t xml:space="preserve">both </w:t>
      </w:r>
      <w:r>
        <w:t xml:space="preserve">adolescent </w:t>
      </w:r>
      <w:r w:rsidR="001E2A23" w:rsidRPr="005920FA">
        <w:t xml:space="preserve">cannabis </w:t>
      </w:r>
      <w:r>
        <w:t xml:space="preserve">use </w:t>
      </w:r>
      <w:r w:rsidR="001E2A23" w:rsidRPr="005920FA">
        <w:t xml:space="preserve">and cigarette use </w:t>
      </w:r>
      <w:r w:rsidR="007E1C08" w:rsidRPr="005920FA">
        <w:t xml:space="preserve">are associated with </w:t>
      </w:r>
      <w:r w:rsidR="006A05FD" w:rsidRPr="005920FA">
        <w:t>increase</w:t>
      </w:r>
      <w:r w:rsidR="007E1C08" w:rsidRPr="005920FA">
        <w:t>d</w:t>
      </w:r>
      <w:r w:rsidR="006A05FD" w:rsidRPr="005920FA">
        <w:t xml:space="preserve"> risk for subsequent </w:t>
      </w:r>
      <w:r w:rsidR="001E2A23" w:rsidRPr="005920FA">
        <w:t>psycho</w:t>
      </w:r>
      <w:r w:rsidR="006A05FD" w:rsidRPr="005920FA">
        <w:t>tic experiences</w:t>
      </w:r>
      <w:r w:rsidR="006D7923" w:rsidRPr="005920FA">
        <w:t xml:space="preserve">, the evidence </w:t>
      </w:r>
      <w:r>
        <w:t>supporting a</w:t>
      </w:r>
      <w:r w:rsidRPr="005920FA">
        <w:t xml:space="preserve"> </w:t>
      </w:r>
      <w:r w:rsidR="00FA5E05" w:rsidRPr="005920FA">
        <w:t xml:space="preserve">causal effect of </w:t>
      </w:r>
      <w:r w:rsidR="006D7923" w:rsidRPr="005920FA">
        <w:t>cannabis is</w:t>
      </w:r>
      <w:r w:rsidR="00FA5E05" w:rsidRPr="005920FA">
        <w:t xml:space="preserve"> </w:t>
      </w:r>
      <w:r>
        <w:t xml:space="preserve">substantially </w:t>
      </w:r>
      <w:r w:rsidR="00FA5E05" w:rsidRPr="005920FA">
        <w:t>more robust than that for tobacco</w:t>
      </w:r>
      <w:r w:rsidR="001E2A23" w:rsidRPr="005920FA">
        <w:t xml:space="preserve">. </w:t>
      </w:r>
      <w:r w:rsidR="00535FA4" w:rsidRPr="005920FA">
        <w:t>Associations observed between tobacco use and psycho</w:t>
      </w:r>
      <w:r w:rsidR="007E1C08" w:rsidRPr="005920FA">
        <w:t>tic experiences</w:t>
      </w:r>
      <w:r w:rsidR="00535FA4" w:rsidRPr="005920FA">
        <w:t xml:space="preserve"> are more likely than those for cannabis to be </w:t>
      </w:r>
      <w:r w:rsidR="00143315" w:rsidRPr="005920FA">
        <w:t>influenced</w:t>
      </w:r>
      <w:r w:rsidR="00143315" w:rsidRPr="005920FA" w:rsidDel="00143315">
        <w:t xml:space="preserve"> </w:t>
      </w:r>
      <w:r w:rsidR="00535FA4" w:rsidRPr="005920FA">
        <w:t xml:space="preserve">by other characteristics of people who develop </w:t>
      </w:r>
      <w:r w:rsidR="00572245">
        <w:t>psychotic experiences</w:t>
      </w:r>
      <w:r w:rsidR="00535FA4" w:rsidRPr="005920FA">
        <w:t xml:space="preserve">. </w:t>
      </w:r>
    </w:p>
    <w:p w14:paraId="1AB62BDE" w14:textId="31B3871F" w:rsidR="009C63A5" w:rsidRPr="005920FA" w:rsidRDefault="009C63A5">
      <w:pPr>
        <w:spacing w:after="200" w:line="276" w:lineRule="auto"/>
        <w:rPr>
          <w:b/>
        </w:rPr>
      </w:pPr>
    </w:p>
    <w:p w14:paraId="7B8138FB" w14:textId="77777777" w:rsidR="000C3202" w:rsidRPr="005920FA" w:rsidRDefault="000C3202">
      <w:pPr>
        <w:spacing w:after="200" w:line="276" w:lineRule="auto"/>
        <w:rPr>
          <w:rFonts w:asciiTheme="majorHAnsi" w:eastAsiaTheme="majorEastAsia" w:hAnsiTheme="majorHAnsi" w:cstheme="majorBidi"/>
          <w:color w:val="365F91" w:themeColor="accent1" w:themeShade="BF"/>
          <w:sz w:val="32"/>
          <w:szCs w:val="32"/>
        </w:rPr>
      </w:pPr>
      <w:r w:rsidRPr="005920FA">
        <w:br w:type="page"/>
      </w:r>
    </w:p>
    <w:p w14:paraId="1EE02A19" w14:textId="588B852F" w:rsidR="00121A95" w:rsidRPr="005920FA" w:rsidRDefault="00121A95" w:rsidP="00F76466">
      <w:pPr>
        <w:pStyle w:val="Heading1"/>
      </w:pPr>
      <w:r w:rsidRPr="005920FA">
        <w:lastRenderedPageBreak/>
        <w:t>Acknowledgments</w:t>
      </w:r>
    </w:p>
    <w:p w14:paraId="18992651" w14:textId="28B24DDD" w:rsidR="00E770AA" w:rsidRPr="008828CF" w:rsidRDefault="00E770AA" w:rsidP="00E770AA">
      <w:pPr>
        <w:pStyle w:val="authorsaffiliations"/>
        <w:spacing w:after="120" w:line="360" w:lineRule="auto"/>
      </w:pPr>
      <w:r w:rsidRPr="008828CF">
        <w:rPr>
          <w:b/>
        </w:rPr>
        <w:t>Corresponding author:</w:t>
      </w:r>
      <w:r w:rsidRPr="008828CF">
        <w:t xml:space="preserve"> Hannah J. Jones, PhD; Centre for Academic Mental Health, Population Health Sciences, Bristol Medical School, University of Bristol, Oakfield House, Oakfield Grove, Bristol, UK (</w:t>
      </w:r>
      <w:hyperlink r:id="rId10" w:history="1">
        <w:r w:rsidRPr="008828CF">
          <w:rPr>
            <w:rStyle w:val="Hyperlink"/>
            <w:color w:val="auto"/>
            <w:u w:val="none"/>
          </w:rPr>
          <w:t>hannah.jones@bristol.ac.uk</w:t>
        </w:r>
      </w:hyperlink>
      <w:r w:rsidRPr="008828CF">
        <w:t>)</w:t>
      </w:r>
    </w:p>
    <w:p w14:paraId="465FB2C3" w14:textId="7965D384" w:rsidR="00E770AA" w:rsidRPr="008828CF" w:rsidRDefault="00E770AA" w:rsidP="00E770AA">
      <w:pPr>
        <w:pStyle w:val="authorsaffiliations"/>
        <w:spacing w:after="120" w:line="360" w:lineRule="auto"/>
      </w:pPr>
      <w:r w:rsidRPr="008828CF">
        <w:rPr>
          <w:rStyle w:val="Strong"/>
          <w:rFonts w:eastAsiaTheme="majorEastAsia"/>
          <w:bdr w:val="none" w:sz="0" w:space="0" w:color="auto" w:frame="1"/>
        </w:rPr>
        <w:t>Author Contributions:</w:t>
      </w:r>
      <w:r w:rsidRPr="008828CF">
        <w:rPr>
          <w:rStyle w:val="apple-converted-space"/>
        </w:rPr>
        <w:t> </w:t>
      </w:r>
      <w:r w:rsidRPr="008828CF">
        <w:t xml:space="preserve">H. Jones and S. Zammit had full access to </w:t>
      </w:r>
      <w:proofErr w:type="gramStart"/>
      <w:r w:rsidRPr="008828CF">
        <w:t>all of</w:t>
      </w:r>
      <w:proofErr w:type="gramEnd"/>
      <w:r w:rsidRPr="008828CF">
        <w:t xml:space="preserve"> the data in the study and takes responsibility for the integrity of the data and the accuracy of the data analysis.</w:t>
      </w:r>
      <w:r w:rsidR="00CE46DE">
        <w:t xml:space="preserve"> </w:t>
      </w:r>
    </w:p>
    <w:p w14:paraId="6059CBAA" w14:textId="0CA83442" w:rsidR="00E770AA" w:rsidRPr="008828CF" w:rsidRDefault="00E770AA" w:rsidP="00E770AA">
      <w:pPr>
        <w:pStyle w:val="authorsaffiliations"/>
        <w:spacing w:after="120" w:line="360" w:lineRule="auto"/>
        <w:rPr>
          <w:rFonts w:ascii="Calibri" w:eastAsia="Calibri" w:hAnsi="Calibri" w:cs="Times New Roman"/>
        </w:rPr>
      </w:pPr>
      <w:r w:rsidRPr="008828CF">
        <w:rPr>
          <w:i/>
        </w:rPr>
        <w:t>Study concept and design:</w:t>
      </w:r>
      <w:r w:rsidRPr="008828CF">
        <w:t xml:space="preserve"> </w:t>
      </w:r>
      <w:r w:rsidRPr="008828CF">
        <w:rPr>
          <w:rFonts w:ascii="Calibri" w:eastAsia="Calibri" w:hAnsi="Calibri" w:cs="Times New Roman"/>
        </w:rPr>
        <w:t xml:space="preserve">Jones, </w:t>
      </w:r>
      <w:r w:rsidR="00D42D8F" w:rsidRPr="008828CF">
        <w:rPr>
          <w:rFonts w:ascii="Calibri" w:eastAsia="Calibri" w:hAnsi="Calibri" w:cs="Times New Roman"/>
        </w:rPr>
        <w:t xml:space="preserve">Gage, </w:t>
      </w:r>
      <w:r w:rsidRPr="008828CF">
        <w:rPr>
          <w:rFonts w:ascii="Calibri" w:eastAsia="Calibri" w:hAnsi="Calibri" w:cs="Times New Roman"/>
        </w:rPr>
        <w:t xml:space="preserve">Heron, </w:t>
      </w:r>
      <w:proofErr w:type="spellStart"/>
      <w:r w:rsidR="00D42D8F" w:rsidRPr="008828CF">
        <w:t>Munafò</w:t>
      </w:r>
      <w:proofErr w:type="spellEnd"/>
      <w:r w:rsidRPr="008828CF">
        <w:rPr>
          <w:rFonts w:ascii="Calibri" w:eastAsia="Calibri" w:hAnsi="Calibri" w:cs="Times New Roman"/>
        </w:rPr>
        <w:t>, Zammit.</w:t>
      </w:r>
    </w:p>
    <w:p w14:paraId="6FE71704" w14:textId="52E0692B" w:rsidR="00E770AA" w:rsidRPr="008828CF" w:rsidRDefault="00E770AA" w:rsidP="00E770AA">
      <w:pPr>
        <w:pStyle w:val="authorsaffiliations"/>
        <w:spacing w:after="120" w:line="360" w:lineRule="auto"/>
      </w:pPr>
      <w:r w:rsidRPr="008828CF">
        <w:rPr>
          <w:i/>
        </w:rPr>
        <w:t>Acquisition, analysis, or interpretation of data:</w:t>
      </w:r>
      <w:r w:rsidRPr="008828CF">
        <w:t xml:space="preserve"> </w:t>
      </w:r>
      <w:r w:rsidR="00D42D8F" w:rsidRPr="008828CF">
        <w:rPr>
          <w:rFonts w:ascii="Calibri" w:eastAsia="Calibri" w:hAnsi="Calibri" w:cs="Times New Roman"/>
        </w:rPr>
        <w:t xml:space="preserve">Jones, Gage, Heron, </w:t>
      </w:r>
      <w:proofErr w:type="spellStart"/>
      <w:r w:rsidR="00D42D8F" w:rsidRPr="008828CF">
        <w:t>Munafò</w:t>
      </w:r>
      <w:proofErr w:type="spellEnd"/>
      <w:r w:rsidR="00D42D8F" w:rsidRPr="008828CF">
        <w:rPr>
          <w:rFonts w:ascii="Calibri" w:eastAsia="Calibri" w:hAnsi="Calibri" w:cs="Times New Roman"/>
        </w:rPr>
        <w:t>, Zammit</w:t>
      </w:r>
      <w:r w:rsidRPr="008828CF">
        <w:t>.</w:t>
      </w:r>
    </w:p>
    <w:p w14:paraId="0F6AE1A0" w14:textId="6168CB46" w:rsidR="00E770AA" w:rsidRPr="008828CF" w:rsidRDefault="00E770AA" w:rsidP="00E770AA">
      <w:pPr>
        <w:pStyle w:val="authorsaffiliations"/>
        <w:spacing w:after="120" w:line="360" w:lineRule="auto"/>
      </w:pPr>
      <w:r w:rsidRPr="008828CF">
        <w:rPr>
          <w:i/>
        </w:rPr>
        <w:t>Drafting of the manuscript:</w:t>
      </w:r>
      <w:r w:rsidRPr="008828CF">
        <w:t xml:space="preserve"> Jones,</w:t>
      </w:r>
      <w:r w:rsidR="00D42D8F" w:rsidRPr="008828CF">
        <w:t xml:space="preserve"> Heron, </w:t>
      </w:r>
      <w:proofErr w:type="spellStart"/>
      <w:r w:rsidR="00D42D8F" w:rsidRPr="008828CF">
        <w:t>Munafò</w:t>
      </w:r>
      <w:proofErr w:type="spellEnd"/>
      <w:r w:rsidR="00D42D8F" w:rsidRPr="008828CF">
        <w:t>,</w:t>
      </w:r>
      <w:r w:rsidRPr="008828CF">
        <w:t xml:space="preserve"> Zammit.</w:t>
      </w:r>
    </w:p>
    <w:p w14:paraId="125E83A1" w14:textId="26C5BA10" w:rsidR="00E770AA" w:rsidRPr="008828CF" w:rsidRDefault="00E770AA" w:rsidP="00E770AA">
      <w:pPr>
        <w:pStyle w:val="authorsaffiliations"/>
        <w:spacing w:after="120" w:line="360" w:lineRule="auto"/>
      </w:pPr>
      <w:r w:rsidRPr="008828CF">
        <w:rPr>
          <w:i/>
        </w:rPr>
        <w:t>Critical revision of the manuscript for important intellectual content:</w:t>
      </w:r>
      <w:r w:rsidRPr="008828CF">
        <w:t xml:space="preserve"> </w:t>
      </w:r>
      <w:r w:rsidR="00D42D8F" w:rsidRPr="008828CF">
        <w:rPr>
          <w:rFonts w:ascii="Calibri" w:eastAsia="Calibri" w:hAnsi="Calibri" w:cs="Times New Roman"/>
        </w:rPr>
        <w:t xml:space="preserve">Jones, Gage, Heron, Hickman, Lewis, </w:t>
      </w:r>
      <w:proofErr w:type="spellStart"/>
      <w:r w:rsidR="00D42D8F" w:rsidRPr="008828CF">
        <w:t>Munafò</w:t>
      </w:r>
      <w:proofErr w:type="spellEnd"/>
      <w:r w:rsidR="00D42D8F" w:rsidRPr="008828CF">
        <w:rPr>
          <w:rFonts w:ascii="Calibri" w:eastAsia="Calibri" w:hAnsi="Calibri" w:cs="Times New Roman"/>
        </w:rPr>
        <w:t>, Zammit</w:t>
      </w:r>
      <w:r w:rsidRPr="008828CF">
        <w:t>.</w:t>
      </w:r>
    </w:p>
    <w:p w14:paraId="4EEC7C6C" w14:textId="5A07D0EE" w:rsidR="00E770AA" w:rsidRPr="008828CF" w:rsidRDefault="00E770AA" w:rsidP="00E770AA">
      <w:pPr>
        <w:pStyle w:val="authorsaffiliations"/>
        <w:spacing w:after="120" w:line="360" w:lineRule="auto"/>
      </w:pPr>
      <w:r w:rsidRPr="008828CF">
        <w:rPr>
          <w:i/>
        </w:rPr>
        <w:t>Statistical analysis:</w:t>
      </w:r>
      <w:r w:rsidRPr="008828CF">
        <w:t xml:space="preserve"> </w:t>
      </w:r>
      <w:r w:rsidR="00D42D8F" w:rsidRPr="008828CF">
        <w:t>Jones, Heron</w:t>
      </w:r>
      <w:r w:rsidRPr="008828CF">
        <w:t>, Zammit.</w:t>
      </w:r>
    </w:p>
    <w:p w14:paraId="616E1945" w14:textId="15B173A8" w:rsidR="00E770AA" w:rsidRPr="008828CF" w:rsidRDefault="00E770AA" w:rsidP="00E770AA">
      <w:pPr>
        <w:pStyle w:val="authorsaffiliations"/>
        <w:spacing w:after="120" w:line="360" w:lineRule="auto"/>
        <w:rPr>
          <w:i/>
        </w:rPr>
      </w:pPr>
      <w:r w:rsidRPr="008828CF">
        <w:rPr>
          <w:i/>
        </w:rPr>
        <w:t xml:space="preserve">Obtained funding: </w:t>
      </w:r>
      <w:r w:rsidRPr="008828CF">
        <w:t>Heron, Lewis, Zammit.</w:t>
      </w:r>
    </w:p>
    <w:p w14:paraId="57CC4455" w14:textId="61E51E04" w:rsidR="00E770AA" w:rsidRPr="008828CF" w:rsidRDefault="00E770AA" w:rsidP="00E770AA">
      <w:pPr>
        <w:pStyle w:val="authorsaffiliations"/>
        <w:spacing w:after="120" w:line="360" w:lineRule="auto"/>
      </w:pPr>
      <w:r w:rsidRPr="008828CF">
        <w:rPr>
          <w:i/>
        </w:rPr>
        <w:t>Administrative, technical, or material support:</w:t>
      </w:r>
      <w:r w:rsidRPr="008828CF">
        <w:rPr>
          <w:rFonts w:eastAsia="Calibri" w:cs="Times New Roman"/>
        </w:rPr>
        <w:t xml:space="preserve"> </w:t>
      </w:r>
      <w:r w:rsidR="00D42D8F" w:rsidRPr="008828CF">
        <w:t>Heron, Zammit.</w:t>
      </w:r>
    </w:p>
    <w:p w14:paraId="526649AB" w14:textId="07A5AC02" w:rsidR="00E770AA" w:rsidRPr="008828CF" w:rsidRDefault="00E770AA" w:rsidP="00E770AA">
      <w:pPr>
        <w:pStyle w:val="authorsaffiliations"/>
        <w:spacing w:after="120" w:line="360" w:lineRule="auto"/>
      </w:pPr>
      <w:r w:rsidRPr="008828CF">
        <w:rPr>
          <w:i/>
        </w:rPr>
        <w:t>Study supervision</w:t>
      </w:r>
      <w:r w:rsidRPr="008828CF">
        <w:t xml:space="preserve">: </w:t>
      </w:r>
      <w:r w:rsidR="00D42D8F" w:rsidRPr="008828CF">
        <w:t>Heron</w:t>
      </w:r>
      <w:r w:rsidRPr="008828CF">
        <w:t>,</w:t>
      </w:r>
      <w:r w:rsidR="00D42D8F" w:rsidRPr="008828CF">
        <w:t xml:space="preserve"> </w:t>
      </w:r>
      <w:proofErr w:type="spellStart"/>
      <w:r w:rsidR="00D42D8F" w:rsidRPr="008828CF">
        <w:t>Munafò</w:t>
      </w:r>
      <w:proofErr w:type="spellEnd"/>
      <w:r w:rsidR="00D42D8F" w:rsidRPr="008828CF">
        <w:t>,</w:t>
      </w:r>
      <w:r w:rsidRPr="008828CF">
        <w:t xml:space="preserve"> Zammit.</w:t>
      </w:r>
    </w:p>
    <w:p w14:paraId="39250854" w14:textId="0801D946" w:rsidR="00E770AA" w:rsidRPr="008828CF" w:rsidRDefault="00E770AA" w:rsidP="00E770AA">
      <w:pPr>
        <w:pStyle w:val="authorsaffiliations"/>
        <w:spacing w:after="120" w:line="360" w:lineRule="auto"/>
        <w:rPr>
          <w:b/>
        </w:rPr>
      </w:pPr>
      <w:r w:rsidRPr="008828CF">
        <w:rPr>
          <w:b/>
        </w:rPr>
        <w:t xml:space="preserve">Conflict of Interest Disclosures: </w:t>
      </w:r>
      <w:r w:rsidRPr="008828CF">
        <w:t>All authors report no competing interests.</w:t>
      </w:r>
    </w:p>
    <w:p w14:paraId="0003B452" w14:textId="77777777" w:rsidR="008828CF" w:rsidRPr="008828CF" w:rsidRDefault="00E770AA" w:rsidP="008828CF">
      <w:pPr>
        <w:pStyle w:val="acknowledgements"/>
      </w:pPr>
      <w:r w:rsidRPr="008828CF">
        <w:rPr>
          <w:b/>
        </w:rPr>
        <w:t xml:space="preserve">Funding/Support: </w:t>
      </w:r>
      <w:r w:rsidRPr="008828CF">
        <w:t xml:space="preserve">This study was funded by the Medical Research Council (Grant ref: G0701503, MR/M006727/1). The UK Medical Research Council, the </w:t>
      </w:r>
      <w:proofErr w:type="spellStart"/>
      <w:r w:rsidRPr="008828CF">
        <w:t>Wellcome</w:t>
      </w:r>
      <w:proofErr w:type="spellEnd"/>
      <w:r w:rsidRPr="008828CF">
        <w:t xml:space="preserve"> Trust (Grant ref: 102215/2/13/2) and the University of Bristol provide core support for ALSPAC.</w:t>
      </w:r>
      <w:r w:rsidR="008828CF" w:rsidRPr="008828CF">
        <w:t xml:space="preserve"> HJJ and MRM are members of the Medical Research Council Integrative Epidemiology Unit at the University of Bristol, funded by the UK Medical Research Council (MC_UU_12013/1 and MC_UU_12013/6) and the University of Bristol.  MRM and SHG are members of UK Centre for Tobacco and Alcohol Studies, a UKCRC Public Health Research: Centre of Excellence. Funding from British Heart Foundation, Cancer Research UK, Economic and Social Research Council, Medical Research Council, and the National Institute for Health Research, under the auspices of the UK Clinical Research Collaboration, is gratefully acknowledged.</w:t>
      </w:r>
    </w:p>
    <w:p w14:paraId="292957FA" w14:textId="295BCA14" w:rsidR="008828CF" w:rsidRPr="008828CF" w:rsidRDefault="008828CF" w:rsidP="008828CF">
      <w:pPr>
        <w:pStyle w:val="acknowledgements"/>
      </w:pPr>
      <w:r w:rsidRPr="008828CF">
        <w:lastRenderedPageBreak/>
        <w:t xml:space="preserve">JH and MH are members of </w:t>
      </w:r>
      <w:proofErr w:type="spellStart"/>
      <w:r w:rsidRPr="008828CF">
        <w:t>DeCIPHER</w:t>
      </w:r>
      <w:proofErr w:type="spellEnd"/>
      <w:r w:rsidRPr="008828CF">
        <w:t xml:space="preserve">. MH is a member of NIHR School of Public Health Research and NIHR Health Protection Research Unit in Evaluation. </w:t>
      </w:r>
      <w:r w:rsidR="00C22167">
        <w:t>SZ and HJ are supported by the NIHR Bristol Biomedical Research Centre.</w:t>
      </w:r>
    </w:p>
    <w:p w14:paraId="5CBD44DF" w14:textId="06E1A55D" w:rsidR="00E770AA" w:rsidRPr="008828CF" w:rsidRDefault="00E770AA" w:rsidP="00E770AA">
      <w:pPr>
        <w:pStyle w:val="authorsaffiliations"/>
        <w:spacing w:after="120" w:line="360" w:lineRule="auto"/>
        <w:rPr>
          <w:b/>
        </w:rPr>
      </w:pPr>
    </w:p>
    <w:p w14:paraId="64080E5A" w14:textId="0F0107A1" w:rsidR="00E770AA" w:rsidRDefault="00E770AA" w:rsidP="00E770AA">
      <w:pPr>
        <w:pStyle w:val="parafunding-statement"/>
        <w:shd w:val="clear" w:color="auto" w:fill="FFFFFF"/>
        <w:spacing w:before="0" w:beforeAutospacing="0" w:after="120" w:afterAutospacing="0" w:line="360" w:lineRule="auto"/>
        <w:textAlignment w:val="baseline"/>
        <w:rPr>
          <w:rStyle w:val="Strong"/>
          <w:rFonts w:asciiTheme="minorHAnsi" w:eastAsiaTheme="majorEastAsia" w:hAnsiTheme="minorHAnsi"/>
          <w:b w:val="0"/>
          <w:sz w:val="22"/>
          <w:szCs w:val="22"/>
          <w:bdr w:val="none" w:sz="0" w:space="0" w:color="auto" w:frame="1"/>
        </w:rPr>
      </w:pPr>
      <w:r w:rsidRPr="008828CF">
        <w:rPr>
          <w:rStyle w:val="Strong"/>
          <w:rFonts w:asciiTheme="minorHAnsi" w:eastAsiaTheme="majorEastAsia" w:hAnsiTheme="minorHAnsi"/>
          <w:sz w:val="22"/>
          <w:szCs w:val="22"/>
          <w:bdr w:val="none" w:sz="0" w:space="0" w:color="auto" w:frame="1"/>
        </w:rPr>
        <w:t>Role of the Funder/Sponsor:</w:t>
      </w:r>
      <w:r w:rsidRPr="008828CF">
        <w:rPr>
          <w:rStyle w:val="Strong"/>
          <w:rFonts w:asciiTheme="minorHAnsi" w:eastAsiaTheme="majorEastAsia" w:hAnsiTheme="minorHAnsi"/>
          <w:b w:val="0"/>
          <w:sz w:val="22"/>
          <w:szCs w:val="22"/>
          <w:bdr w:val="none" w:sz="0" w:space="0" w:color="auto" w:frame="1"/>
        </w:rPr>
        <w:t xml:space="preserve"> The funding sources had no role in design and conduct of the study; collection, management, analysis, and interpretation of the data; preparation, review, or approval of the manuscript; and decision to submit the manuscript for publication. </w:t>
      </w:r>
      <w:r w:rsidR="004879B2">
        <w:rPr>
          <w:rStyle w:val="Strong"/>
          <w:rFonts w:asciiTheme="minorHAnsi" w:eastAsiaTheme="majorEastAsia" w:hAnsiTheme="minorHAnsi"/>
          <w:b w:val="0"/>
          <w:sz w:val="22"/>
          <w:szCs w:val="22"/>
          <w:bdr w:val="none" w:sz="0" w:space="0" w:color="auto" w:frame="1"/>
        </w:rPr>
        <w:t xml:space="preserve"> </w:t>
      </w:r>
    </w:p>
    <w:p w14:paraId="358E681B" w14:textId="77777777" w:rsidR="00B02266" w:rsidRPr="008828CF" w:rsidRDefault="00B02266" w:rsidP="00E770AA">
      <w:pPr>
        <w:pStyle w:val="parafunding-statement"/>
        <w:shd w:val="clear" w:color="auto" w:fill="FFFFFF"/>
        <w:spacing w:before="0" w:beforeAutospacing="0" w:after="120" w:afterAutospacing="0" w:line="360" w:lineRule="auto"/>
        <w:textAlignment w:val="baseline"/>
        <w:rPr>
          <w:rStyle w:val="Strong"/>
          <w:rFonts w:asciiTheme="minorHAnsi" w:eastAsiaTheme="majorEastAsia" w:hAnsiTheme="minorHAnsi"/>
          <w:b w:val="0"/>
          <w:sz w:val="22"/>
          <w:szCs w:val="22"/>
          <w:bdr w:val="none" w:sz="0" w:space="0" w:color="auto" w:frame="1"/>
        </w:rPr>
      </w:pPr>
    </w:p>
    <w:p w14:paraId="241B8FC1" w14:textId="53683F9F" w:rsidR="00E770AA" w:rsidRPr="008828CF" w:rsidRDefault="00E770AA" w:rsidP="00E770AA">
      <w:pPr>
        <w:pStyle w:val="parafunding-statement"/>
        <w:shd w:val="clear" w:color="auto" w:fill="FFFFFF"/>
        <w:spacing w:before="0" w:beforeAutospacing="0" w:after="120" w:afterAutospacing="0" w:line="360" w:lineRule="auto"/>
        <w:textAlignment w:val="baseline"/>
        <w:rPr>
          <w:rFonts w:asciiTheme="minorHAnsi" w:hAnsiTheme="minorHAnsi"/>
          <w:b/>
          <w:bCs/>
          <w:sz w:val="22"/>
          <w:szCs w:val="22"/>
          <w:bdr w:val="none" w:sz="0" w:space="0" w:color="auto" w:frame="1"/>
        </w:rPr>
      </w:pPr>
      <w:r w:rsidRPr="008828CF">
        <w:rPr>
          <w:rStyle w:val="Strong"/>
          <w:rFonts w:asciiTheme="minorHAnsi" w:eastAsiaTheme="majorEastAsia" w:hAnsiTheme="minorHAnsi"/>
          <w:sz w:val="22"/>
          <w:szCs w:val="22"/>
          <w:bdr w:val="none" w:sz="0" w:space="0" w:color="auto" w:frame="1"/>
        </w:rPr>
        <w:t xml:space="preserve">Additional Contributions: </w:t>
      </w:r>
      <w:r w:rsidRPr="008828CF">
        <w:rPr>
          <w:rStyle w:val="Strong"/>
          <w:rFonts w:asciiTheme="minorHAnsi" w:eastAsiaTheme="majorEastAsia" w:hAnsiTheme="minorHAnsi"/>
          <w:b w:val="0"/>
          <w:sz w:val="22"/>
          <w:szCs w:val="22"/>
          <w:bdr w:val="none" w:sz="0" w:space="0" w:color="auto" w:frame="1"/>
        </w:rPr>
        <w:t>We are extremely grateful to all the families who took part in this study, the midwives for their help in recruiting them, and the whole ALSPAC team, which includes interviewers, computer and laboratory technicians, clerical workers, research scientists, volunteers, managers, receptionists and nurses.</w:t>
      </w:r>
    </w:p>
    <w:p w14:paraId="6E5DFF8F" w14:textId="77777777" w:rsidR="001D4AAB" w:rsidRPr="008828CF" w:rsidRDefault="001D4AAB">
      <w:pPr>
        <w:spacing w:after="200" w:line="276" w:lineRule="auto"/>
        <w:rPr>
          <w:rFonts w:asciiTheme="majorHAnsi" w:eastAsiaTheme="majorEastAsia" w:hAnsiTheme="majorHAnsi" w:cstheme="majorBidi"/>
          <w:sz w:val="32"/>
          <w:szCs w:val="32"/>
        </w:rPr>
      </w:pPr>
      <w:r w:rsidRPr="008828CF">
        <w:br w:type="page"/>
      </w:r>
    </w:p>
    <w:p w14:paraId="7BF04AC5" w14:textId="7DBA47B6" w:rsidR="006211AA" w:rsidRPr="005920FA" w:rsidRDefault="006211AA" w:rsidP="00E508F2">
      <w:pPr>
        <w:pStyle w:val="Heading1"/>
      </w:pPr>
      <w:r w:rsidRPr="005920FA">
        <w:lastRenderedPageBreak/>
        <w:t>References</w:t>
      </w:r>
    </w:p>
    <w:p w14:paraId="716F1938" w14:textId="77777777" w:rsidR="00AA1D81" w:rsidRPr="00AA1D81" w:rsidRDefault="00303BE6" w:rsidP="00AA1D81">
      <w:pPr>
        <w:pStyle w:val="EndNoteBibliography"/>
        <w:ind w:left="720" w:hanging="720"/>
      </w:pPr>
      <w:r w:rsidRPr="005920FA">
        <w:rPr>
          <w:lang w:val="en-GB"/>
        </w:rPr>
        <w:fldChar w:fldCharType="begin"/>
      </w:r>
      <w:r w:rsidRPr="005920FA">
        <w:rPr>
          <w:lang w:val="en-GB"/>
        </w:rPr>
        <w:instrText xml:space="preserve"> ADDIN EN.REFLIST </w:instrText>
      </w:r>
      <w:r w:rsidRPr="005920FA">
        <w:rPr>
          <w:lang w:val="en-GB"/>
        </w:rPr>
        <w:fldChar w:fldCharType="separate"/>
      </w:r>
      <w:r w:rsidR="00AA1D81" w:rsidRPr="00AA1D81">
        <w:t>1.</w:t>
      </w:r>
      <w:r w:rsidR="00AA1D81" w:rsidRPr="00AA1D81">
        <w:tab/>
        <w:t xml:space="preserve">Moore THM, Zammit S, Lingford-Hughes A, et al. Cannabis use and risk of psychotic or affective mental health outcomes: a systematic review. </w:t>
      </w:r>
      <w:r w:rsidR="00AA1D81" w:rsidRPr="00AA1D81">
        <w:rPr>
          <w:i/>
        </w:rPr>
        <w:t xml:space="preserve">Lancet. </w:t>
      </w:r>
      <w:r w:rsidR="00AA1D81" w:rsidRPr="00AA1D81">
        <w:t>2007;370(9584):319-328.</w:t>
      </w:r>
    </w:p>
    <w:p w14:paraId="12810938" w14:textId="77777777" w:rsidR="00AA1D81" w:rsidRPr="00AA1D81" w:rsidRDefault="00AA1D81" w:rsidP="00AA1D81">
      <w:pPr>
        <w:pStyle w:val="EndNoteBibliography"/>
        <w:ind w:left="720" w:hanging="720"/>
      </w:pPr>
      <w:r w:rsidRPr="00AA1D81">
        <w:t>2.</w:t>
      </w:r>
      <w:r w:rsidRPr="00AA1D81">
        <w:tab/>
        <w:t xml:space="preserve">Riala K, Hakko H, Isohanni M, Pouta A, Rasanen P. Is initiation of smoking associated with the prodromal phase of schizophrenia? </w:t>
      </w:r>
      <w:r w:rsidRPr="00AA1D81">
        <w:rPr>
          <w:i/>
        </w:rPr>
        <w:t xml:space="preserve">J Psychiatr Neurosci. </w:t>
      </w:r>
      <w:r w:rsidRPr="00AA1D81">
        <w:t>2005;30(1):26-32.</w:t>
      </w:r>
    </w:p>
    <w:p w14:paraId="6D27D288" w14:textId="77777777" w:rsidR="00AA1D81" w:rsidRPr="00AA1D81" w:rsidRDefault="00AA1D81" w:rsidP="00AA1D81">
      <w:pPr>
        <w:pStyle w:val="EndNoteBibliography"/>
        <w:ind w:left="720" w:hanging="720"/>
      </w:pPr>
      <w:r w:rsidRPr="00AA1D81">
        <w:t>3.</w:t>
      </w:r>
      <w:r w:rsidRPr="00AA1D81">
        <w:tab/>
        <w:t xml:space="preserve">Sørensen HJ, Mortensen EL, Reinisch JM, Mednick SA. A prospective study of smoking in young women and risk of later psychiatric hospitalization. </w:t>
      </w:r>
      <w:r w:rsidRPr="00AA1D81">
        <w:rPr>
          <w:i/>
        </w:rPr>
        <w:t xml:space="preserve">Nord J Psychiat. </w:t>
      </w:r>
      <w:r w:rsidRPr="00AA1D81">
        <w:t>2011;65(1):3-8.</w:t>
      </w:r>
    </w:p>
    <w:p w14:paraId="337F6B6B" w14:textId="77777777" w:rsidR="00AA1D81" w:rsidRPr="00AA1D81" w:rsidRDefault="00AA1D81" w:rsidP="00AA1D81">
      <w:pPr>
        <w:pStyle w:val="EndNoteBibliography"/>
        <w:ind w:left="720" w:hanging="720"/>
      </w:pPr>
      <w:r w:rsidRPr="00AA1D81">
        <w:t>4.</w:t>
      </w:r>
      <w:r w:rsidRPr="00AA1D81">
        <w:tab/>
        <w:t xml:space="preserve">Kendler KS, Lonn SL, Sundquist J, Sundquist K. Smoking and schizophrenia in population cohorts of Swedish women and men: a prospective co-relative control study. </w:t>
      </w:r>
      <w:r w:rsidRPr="00AA1D81">
        <w:rPr>
          <w:i/>
        </w:rPr>
        <w:t xml:space="preserve">Am J Psychiatry. </w:t>
      </w:r>
      <w:r w:rsidRPr="00AA1D81">
        <w:t>2015;172(11):1092-1100.</w:t>
      </w:r>
    </w:p>
    <w:p w14:paraId="1C9057CF" w14:textId="77777777" w:rsidR="00AA1D81" w:rsidRPr="00AA1D81" w:rsidRDefault="00AA1D81" w:rsidP="00AA1D81">
      <w:pPr>
        <w:pStyle w:val="EndNoteBibliography"/>
        <w:ind w:left="720" w:hanging="720"/>
      </w:pPr>
      <w:r w:rsidRPr="00AA1D81">
        <w:t>5.</w:t>
      </w:r>
      <w:r w:rsidRPr="00AA1D81">
        <w:tab/>
        <w:t xml:space="preserve">Gurillo P, Jauhar S, Murray RM, MacCabe JH. Does tobacco use cause psychosis? Systematic review and meta-analysis. </w:t>
      </w:r>
      <w:r w:rsidRPr="00AA1D81">
        <w:rPr>
          <w:i/>
        </w:rPr>
        <w:t xml:space="preserve">Lancet Psychiat. </w:t>
      </w:r>
      <w:r w:rsidRPr="00AA1D81">
        <w:t>2015;2(8):718-725.</w:t>
      </w:r>
    </w:p>
    <w:p w14:paraId="2A11A4E6" w14:textId="77777777" w:rsidR="00AA1D81" w:rsidRPr="00AA1D81" w:rsidRDefault="00AA1D81" w:rsidP="00AA1D81">
      <w:pPr>
        <w:pStyle w:val="EndNoteBibliography"/>
        <w:ind w:left="720" w:hanging="720"/>
      </w:pPr>
      <w:r w:rsidRPr="00AA1D81">
        <w:t>6.</w:t>
      </w:r>
      <w:r w:rsidRPr="00AA1D81">
        <w:tab/>
        <w:t xml:space="preserve">Wiles NJ, Zammit S, Bebbington P, Singleton N, Meltzer H, Lewis G. Self-reported psychotic symptoms in the general population - results from the longitudinal study of the British National Psychiatric Morbidity Survey. </w:t>
      </w:r>
      <w:r w:rsidRPr="00AA1D81">
        <w:rPr>
          <w:i/>
        </w:rPr>
        <w:t xml:space="preserve">British Journal of Psychiatry. </w:t>
      </w:r>
      <w:r w:rsidRPr="00AA1D81">
        <w:t>2006;188:519-526.</w:t>
      </w:r>
    </w:p>
    <w:p w14:paraId="61F7B210" w14:textId="77777777" w:rsidR="00AA1D81" w:rsidRPr="00AA1D81" w:rsidRDefault="00AA1D81" w:rsidP="00AA1D81">
      <w:pPr>
        <w:pStyle w:val="EndNoteBibliography"/>
        <w:ind w:left="720" w:hanging="720"/>
      </w:pPr>
      <w:r w:rsidRPr="00AA1D81">
        <w:t>7.</w:t>
      </w:r>
      <w:r w:rsidRPr="00AA1D81">
        <w:tab/>
        <w:t xml:space="preserve">Rossler W, Hengartner MP, Angst J, Ajdacic-Gross V. Linking substance use with symptoms of subclinical psychosis in a community cohort over 30 years. </w:t>
      </w:r>
      <w:r w:rsidRPr="00AA1D81">
        <w:rPr>
          <w:i/>
        </w:rPr>
        <w:t xml:space="preserve">Addiction. </w:t>
      </w:r>
      <w:r w:rsidRPr="00AA1D81">
        <w:t>2012;107(6):1174-1184.</w:t>
      </w:r>
    </w:p>
    <w:p w14:paraId="4B41D997" w14:textId="77777777" w:rsidR="00AA1D81" w:rsidRPr="00AA1D81" w:rsidRDefault="00AA1D81" w:rsidP="00AA1D81">
      <w:pPr>
        <w:pStyle w:val="EndNoteBibliography"/>
        <w:ind w:left="720" w:hanging="720"/>
      </w:pPr>
      <w:r w:rsidRPr="00AA1D81">
        <w:t>8.</w:t>
      </w:r>
      <w:r w:rsidRPr="00AA1D81">
        <w:tab/>
        <w:t xml:space="preserve">Fergusson DM, Hall W, Boden JM, Horwood LJ. Rethinking cigarette smoking, cannabis use, and psychosis. </w:t>
      </w:r>
      <w:r w:rsidRPr="00AA1D81">
        <w:rPr>
          <w:i/>
        </w:rPr>
        <w:t xml:space="preserve">Lancet Psychiat. </w:t>
      </w:r>
      <w:r w:rsidRPr="00AA1D81">
        <w:t>2015;2(7):581-582.</w:t>
      </w:r>
    </w:p>
    <w:p w14:paraId="0E4A10A2" w14:textId="77777777" w:rsidR="00AA1D81" w:rsidRPr="00AA1D81" w:rsidRDefault="00AA1D81" w:rsidP="00AA1D81">
      <w:pPr>
        <w:pStyle w:val="EndNoteBibliography"/>
        <w:ind w:left="720" w:hanging="720"/>
      </w:pPr>
      <w:r w:rsidRPr="00AA1D81">
        <w:t>9.</w:t>
      </w:r>
      <w:r w:rsidRPr="00AA1D81">
        <w:tab/>
        <w:t xml:space="preserve">Novak G, Seeman P, Foll BL. Exposure to nicotine produces an increase in dopamine D2(high) receptors: a possible mechanism for dopamine hypersensitivity. </w:t>
      </w:r>
      <w:r w:rsidRPr="00AA1D81">
        <w:rPr>
          <w:i/>
        </w:rPr>
        <w:t xml:space="preserve">Int J Neurosci. </w:t>
      </w:r>
      <w:r w:rsidRPr="00AA1D81">
        <w:t>2010;120(11):691-697.</w:t>
      </w:r>
    </w:p>
    <w:p w14:paraId="1F78BAC9" w14:textId="77777777" w:rsidR="00AA1D81" w:rsidRPr="00AA1D81" w:rsidRDefault="00AA1D81" w:rsidP="00AA1D81">
      <w:pPr>
        <w:pStyle w:val="EndNoteBibliography"/>
        <w:ind w:left="720" w:hanging="720"/>
      </w:pPr>
      <w:r w:rsidRPr="00AA1D81">
        <w:t>10.</w:t>
      </w:r>
      <w:r w:rsidRPr="00AA1D81">
        <w:tab/>
        <w:t xml:space="preserve">D'Souza DC, Perry E, MacDougall L, et al. The psychotomimetic effects of intravenous delta-9-tetrahydrocannabinol in healthy individuals: implications for psychosis. </w:t>
      </w:r>
      <w:r w:rsidRPr="00AA1D81">
        <w:rPr>
          <w:i/>
        </w:rPr>
        <w:t xml:space="preserve">Neuropsychopharmacology. </w:t>
      </w:r>
      <w:r w:rsidRPr="00AA1D81">
        <w:t>2004;29(8):1558-1572.</w:t>
      </w:r>
    </w:p>
    <w:p w14:paraId="7888A04E" w14:textId="77777777" w:rsidR="00AA1D81" w:rsidRPr="00AA1D81" w:rsidRDefault="00AA1D81" w:rsidP="00AA1D81">
      <w:pPr>
        <w:pStyle w:val="EndNoteBibliography"/>
        <w:ind w:left="720" w:hanging="720"/>
      </w:pPr>
      <w:r w:rsidRPr="00AA1D81">
        <w:t>11.</w:t>
      </w:r>
      <w:r w:rsidRPr="00AA1D81">
        <w:tab/>
        <w:t xml:space="preserve">Smith RC, Singh A, Infante M, Khandat A, Kloos A. Effects of cigarette smoking and nicotine nasal spray on psychiatric symptoms and cognition in schizophrenia. </w:t>
      </w:r>
      <w:r w:rsidRPr="00AA1D81">
        <w:rPr>
          <w:i/>
        </w:rPr>
        <w:t xml:space="preserve">Neuropsychopharmacology. </w:t>
      </w:r>
      <w:r w:rsidRPr="00AA1D81">
        <w:t>2002;27(3):479-497.</w:t>
      </w:r>
    </w:p>
    <w:p w14:paraId="7E939065" w14:textId="77777777" w:rsidR="00AA1D81" w:rsidRPr="00AA1D81" w:rsidRDefault="00AA1D81" w:rsidP="00AA1D81">
      <w:pPr>
        <w:pStyle w:val="EndNoteBibliography"/>
        <w:ind w:left="720" w:hanging="720"/>
      </w:pPr>
      <w:r w:rsidRPr="00AA1D81">
        <w:t>12.</w:t>
      </w:r>
      <w:r w:rsidRPr="00AA1D81">
        <w:tab/>
        <w:t xml:space="preserve">Schizophrenia Working Group of the Psychiatric Genomics Consortium. Biological insights from 108 schizophrenia-associated genetic loci. </w:t>
      </w:r>
      <w:r w:rsidRPr="00AA1D81">
        <w:rPr>
          <w:i/>
        </w:rPr>
        <w:t xml:space="preserve">Nature. </w:t>
      </w:r>
      <w:r w:rsidRPr="00AA1D81">
        <w:t>2014;511:421-427.</w:t>
      </w:r>
    </w:p>
    <w:p w14:paraId="098EC7E9" w14:textId="77777777" w:rsidR="00AA1D81" w:rsidRPr="00AA1D81" w:rsidRDefault="00AA1D81" w:rsidP="00AA1D81">
      <w:pPr>
        <w:pStyle w:val="EndNoteBibliography"/>
        <w:ind w:left="720" w:hanging="720"/>
      </w:pPr>
      <w:r w:rsidRPr="00AA1D81">
        <w:t>13.</w:t>
      </w:r>
      <w:r w:rsidRPr="00AA1D81">
        <w:tab/>
        <w:t xml:space="preserve">Power RA, Verweij KJH, Zuhair M, et al. Genetic predisposition to schizophrenia associated with increased use of cannabis. </w:t>
      </w:r>
      <w:r w:rsidRPr="00AA1D81">
        <w:rPr>
          <w:i/>
        </w:rPr>
        <w:t xml:space="preserve">Mol Psychiatr. </w:t>
      </w:r>
      <w:r w:rsidRPr="00AA1D81">
        <w:t>2014;19(11):1201-1204.</w:t>
      </w:r>
    </w:p>
    <w:p w14:paraId="24C1EA22" w14:textId="77777777" w:rsidR="00AA1D81" w:rsidRPr="00AA1D81" w:rsidRDefault="00AA1D81" w:rsidP="00AA1D81">
      <w:pPr>
        <w:pStyle w:val="EndNoteBibliography"/>
        <w:ind w:left="720" w:hanging="720"/>
      </w:pPr>
      <w:r w:rsidRPr="00AA1D81">
        <w:t>14.</w:t>
      </w:r>
      <w:r w:rsidRPr="00AA1D81">
        <w:tab/>
        <w:t xml:space="preserve">Gage SH, Jones HJ, Burgess S, et al. Assessing causality in associations between cannabis use and schizophrenia risk: a two-sample Mendelian randomization study. </w:t>
      </w:r>
      <w:r w:rsidRPr="00AA1D81">
        <w:rPr>
          <w:i/>
        </w:rPr>
        <w:t xml:space="preserve">Psychol Med. </w:t>
      </w:r>
      <w:r w:rsidRPr="00AA1D81">
        <w:t>2016:1-10.</w:t>
      </w:r>
    </w:p>
    <w:p w14:paraId="30D38F2C" w14:textId="77777777" w:rsidR="00AA1D81" w:rsidRPr="00AA1D81" w:rsidRDefault="00AA1D81" w:rsidP="00AA1D81">
      <w:pPr>
        <w:pStyle w:val="EndNoteBibliography"/>
        <w:ind w:left="720" w:hanging="720"/>
      </w:pPr>
      <w:r w:rsidRPr="00AA1D81">
        <w:t>15.</w:t>
      </w:r>
      <w:r w:rsidRPr="00AA1D81">
        <w:tab/>
        <w:t xml:space="preserve">Reginsson GW, Ingason A, Euesden J, et al. Polygenic risk scores for schizophrenia and bipolar disorder associate with addiction. </w:t>
      </w:r>
      <w:r w:rsidRPr="00AA1D81">
        <w:rPr>
          <w:i/>
        </w:rPr>
        <w:t xml:space="preserve">Addiction Biology. </w:t>
      </w:r>
      <w:r w:rsidRPr="00AA1D81">
        <w:t>2017.</w:t>
      </w:r>
    </w:p>
    <w:p w14:paraId="3D3F0241" w14:textId="77777777" w:rsidR="00AA1D81" w:rsidRPr="00AA1D81" w:rsidRDefault="00AA1D81" w:rsidP="00AA1D81">
      <w:pPr>
        <w:pStyle w:val="EndNoteBibliography"/>
        <w:ind w:left="720" w:hanging="720"/>
      </w:pPr>
      <w:r w:rsidRPr="00AA1D81">
        <w:t>16.</w:t>
      </w:r>
      <w:r w:rsidRPr="00AA1D81">
        <w:tab/>
        <w:t xml:space="preserve">Gage SH, Hickman M, Heron J, et al. Associations of cannabis and cigarette use with psychotic experiences at age 18: findings from the Avon Longitudinal Study of Parents and Children. </w:t>
      </w:r>
      <w:r w:rsidRPr="00AA1D81">
        <w:rPr>
          <w:i/>
        </w:rPr>
        <w:t xml:space="preserve">Psychol Med. </w:t>
      </w:r>
      <w:r w:rsidRPr="00AA1D81">
        <w:t>2014;44(16):3435-3444.</w:t>
      </w:r>
    </w:p>
    <w:p w14:paraId="2FEF2F7D" w14:textId="77777777" w:rsidR="00AA1D81" w:rsidRPr="00AA1D81" w:rsidRDefault="00AA1D81" w:rsidP="00AA1D81">
      <w:pPr>
        <w:pStyle w:val="EndNoteBibliography"/>
        <w:ind w:left="720" w:hanging="720"/>
      </w:pPr>
      <w:r w:rsidRPr="00AA1D81">
        <w:t>17.</w:t>
      </w:r>
      <w:r w:rsidRPr="00AA1D81">
        <w:tab/>
        <w:t xml:space="preserve">Munafò MR, Timofeeva MN, Morris RW, et al. Association between genetic variants on chromosome 15q25 locus and objective measures of tobacco exposure. </w:t>
      </w:r>
      <w:r w:rsidRPr="00AA1D81">
        <w:rPr>
          <w:i/>
        </w:rPr>
        <w:t xml:space="preserve">Jnci-J Natl Cancer I. </w:t>
      </w:r>
      <w:r w:rsidRPr="00AA1D81">
        <w:t>2012;104(10):740-748.</w:t>
      </w:r>
    </w:p>
    <w:p w14:paraId="53DC56D0" w14:textId="77777777" w:rsidR="00AA1D81" w:rsidRPr="00AA1D81" w:rsidRDefault="00AA1D81" w:rsidP="00AA1D81">
      <w:pPr>
        <w:pStyle w:val="EndNoteBibliography"/>
        <w:ind w:left="720" w:hanging="720"/>
      </w:pPr>
      <w:r w:rsidRPr="00AA1D81">
        <w:t>18.</w:t>
      </w:r>
      <w:r w:rsidRPr="00AA1D81">
        <w:tab/>
        <w:t xml:space="preserve">Lanza ST, Collins LM. A mixture model of discontinuous development in heavy drinking from ages 18 to 30: the role of college enrollment. </w:t>
      </w:r>
      <w:r w:rsidRPr="00AA1D81">
        <w:rPr>
          <w:i/>
        </w:rPr>
        <w:t xml:space="preserve">Journal of Studies on Alcohol. </w:t>
      </w:r>
      <w:r w:rsidRPr="00AA1D81">
        <w:t>2006;67(4):552-561.</w:t>
      </w:r>
    </w:p>
    <w:p w14:paraId="38E1FF09" w14:textId="77777777" w:rsidR="00AA1D81" w:rsidRPr="00AA1D81" w:rsidRDefault="00AA1D81" w:rsidP="00AA1D81">
      <w:pPr>
        <w:pStyle w:val="EndNoteBibliography"/>
        <w:ind w:left="720" w:hanging="720"/>
      </w:pPr>
      <w:r w:rsidRPr="00AA1D81">
        <w:t>19.</w:t>
      </w:r>
      <w:r w:rsidRPr="00AA1D81">
        <w:tab/>
        <w:t xml:space="preserve">Boyd A, Golding J, Macleod J, et al. Cohort Profile: the 'children of the 90s' - the index offspring of the Avon Longitudinal Study of Parents and Children. </w:t>
      </w:r>
      <w:r w:rsidRPr="00AA1D81">
        <w:rPr>
          <w:i/>
        </w:rPr>
        <w:t xml:space="preserve">International Journal of Epidemiology. </w:t>
      </w:r>
      <w:r w:rsidRPr="00AA1D81">
        <w:t>2013;42:111-127.</w:t>
      </w:r>
    </w:p>
    <w:p w14:paraId="4DF2E82E" w14:textId="77777777" w:rsidR="00AA1D81" w:rsidRPr="00AA1D81" w:rsidRDefault="00AA1D81" w:rsidP="00AA1D81">
      <w:pPr>
        <w:pStyle w:val="EndNoteBibliography"/>
        <w:ind w:left="720" w:hanging="720"/>
      </w:pPr>
      <w:r w:rsidRPr="00AA1D81">
        <w:lastRenderedPageBreak/>
        <w:t>20.</w:t>
      </w:r>
      <w:r w:rsidRPr="00AA1D81">
        <w:tab/>
        <w:t xml:space="preserve">Fraser A, Macdonald-Wallis C, Tilling K, et al. Cohort Profile: the Avon Longitudinal Study of Parents and Children: ALSPAC mothers cohort. </w:t>
      </w:r>
      <w:r w:rsidRPr="00AA1D81">
        <w:rPr>
          <w:i/>
        </w:rPr>
        <w:t xml:space="preserve">International Journal of Epidemiology. </w:t>
      </w:r>
      <w:r w:rsidRPr="00AA1D81">
        <w:t>2013;42:97-110.</w:t>
      </w:r>
    </w:p>
    <w:p w14:paraId="2CB0268E" w14:textId="77777777" w:rsidR="00AA1D81" w:rsidRPr="00AA1D81" w:rsidRDefault="00AA1D81" w:rsidP="00AA1D81">
      <w:pPr>
        <w:pStyle w:val="EndNoteBibliography"/>
        <w:ind w:left="720" w:hanging="720"/>
      </w:pPr>
      <w:r w:rsidRPr="00AA1D81">
        <w:t>21.</w:t>
      </w:r>
      <w:r w:rsidRPr="00AA1D81">
        <w:tab/>
        <w:t xml:space="preserve">Horwood J, Salvi G, Thomas K, et al. IQ and non-clinical psychotic symptoms in 12-year-olds: results from the ALSPAC birth cohort. </w:t>
      </w:r>
      <w:r w:rsidRPr="00AA1D81">
        <w:rPr>
          <w:i/>
        </w:rPr>
        <w:t xml:space="preserve">British Journal of Psychiatry. </w:t>
      </w:r>
      <w:r w:rsidRPr="00AA1D81">
        <w:t>2008;193:185-191.</w:t>
      </w:r>
    </w:p>
    <w:p w14:paraId="42E810F8" w14:textId="77777777" w:rsidR="00AA1D81" w:rsidRPr="00AA1D81" w:rsidRDefault="00AA1D81" w:rsidP="00AA1D81">
      <w:pPr>
        <w:pStyle w:val="EndNoteBibliography"/>
        <w:ind w:left="720" w:hanging="720"/>
      </w:pPr>
      <w:r w:rsidRPr="00AA1D81">
        <w:t>22.</w:t>
      </w:r>
      <w:r w:rsidRPr="00AA1D81">
        <w:tab/>
        <w:t xml:space="preserve">Zammit S, Kounali D, Cannon M, et al. Psychotic experiences and psychotic disorders at age 18 in relation to psychotic experiences at age 12 in a longitudinal population-based cohort study. </w:t>
      </w:r>
      <w:r w:rsidRPr="00AA1D81">
        <w:rPr>
          <w:i/>
        </w:rPr>
        <w:t xml:space="preserve">Am J Psychiatry. </w:t>
      </w:r>
      <w:r w:rsidRPr="00AA1D81">
        <w:t>2013;170:742-750.</w:t>
      </w:r>
    </w:p>
    <w:p w14:paraId="54AA1759" w14:textId="77777777" w:rsidR="00AA1D81" w:rsidRPr="00AA1D81" w:rsidRDefault="00AA1D81" w:rsidP="00AA1D81">
      <w:pPr>
        <w:pStyle w:val="EndNoteBibliography"/>
        <w:ind w:left="720" w:hanging="720"/>
      </w:pPr>
      <w:r w:rsidRPr="00AA1D81">
        <w:t>23.</w:t>
      </w:r>
      <w:r w:rsidRPr="00AA1D81">
        <w:tab/>
        <w:t xml:space="preserve">Howe LJ, Trela-Larsen L, Taylor M, Heron J, Munafò MR, Taylor AE. Body mass index, body dissatisfaction and adolescent smoking initiation. </w:t>
      </w:r>
      <w:r w:rsidRPr="00AA1D81">
        <w:rPr>
          <w:i/>
        </w:rPr>
        <w:t xml:space="preserve">Drug and Alcohol Dependence. </w:t>
      </w:r>
      <w:r w:rsidRPr="00AA1D81">
        <w:t>2017;178:143-149.</w:t>
      </w:r>
    </w:p>
    <w:p w14:paraId="7B58156E" w14:textId="77777777" w:rsidR="00AA1D81" w:rsidRPr="00AA1D81" w:rsidRDefault="00AA1D81" w:rsidP="00AA1D81">
      <w:pPr>
        <w:pStyle w:val="EndNoteBibliography"/>
        <w:ind w:left="720" w:hanging="720"/>
      </w:pPr>
      <w:r w:rsidRPr="00AA1D81">
        <w:t>24.</w:t>
      </w:r>
      <w:r w:rsidRPr="00AA1D81">
        <w:tab/>
        <w:t xml:space="preserve">Taylor M, Collin SM, Munafò MR, MacLeod J, Hickman M, Heron J. Patterns of cannabis use during adolescence and their association with harmful substance use behaviour: findings from a UK birth cohort. </w:t>
      </w:r>
      <w:r w:rsidRPr="00AA1D81">
        <w:rPr>
          <w:i/>
        </w:rPr>
        <w:t xml:space="preserve">Journal of Epidemiology and Community Health. </w:t>
      </w:r>
      <w:r w:rsidRPr="00AA1D81">
        <w:t>2017.</w:t>
      </w:r>
    </w:p>
    <w:p w14:paraId="5D2E84C8" w14:textId="1CDFF6D5" w:rsidR="00AA1D81" w:rsidRPr="00AA1D81" w:rsidRDefault="00AA1D81" w:rsidP="00AA1D81">
      <w:pPr>
        <w:pStyle w:val="EndNoteBibliography"/>
        <w:ind w:left="720" w:hanging="720"/>
      </w:pPr>
      <w:r w:rsidRPr="00AA1D81">
        <w:t>25.</w:t>
      </w:r>
      <w:r w:rsidRPr="00AA1D81">
        <w:tab/>
        <w:t xml:space="preserve">Muthén LK, Muthén BO. MPlus user's guide. 2015; </w:t>
      </w:r>
      <w:hyperlink r:id="rId11" w:history="1">
        <w:r w:rsidRPr="00AA1D81">
          <w:rPr>
            <w:rStyle w:val="Hyperlink"/>
          </w:rPr>
          <w:t>https://www.statmodel.com/html_ug.shtml</w:t>
        </w:r>
      </w:hyperlink>
      <w:r w:rsidRPr="00AA1D81">
        <w:t>. Accessed 13th July, 2016.</w:t>
      </w:r>
    </w:p>
    <w:p w14:paraId="189D8443" w14:textId="77777777" w:rsidR="00AA1D81" w:rsidRPr="00AA1D81" w:rsidRDefault="00AA1D81" w:rsidP="00AA1D81">
      <w:pPr>
        <w:pStyle w:val="EndNoteBibliography"/>
        <w:ind w:left="720" w:hanging="720"/>
      </w:pPr>
      <w:r w:rsidRPr="00AA1D81">
        <w:t>26.</w:t>
      </w:r>
      <w:r w:rsidRPr="00AA1D81">
        <w:tab/>
        <w:t xml:space="preserve">Heron JE, Croudace TJ, Barker ED, Tilling K. A comparison of approaches for assessing covariate effects in latent class analysis. </w:t>
      </w:r>
      <w:r w:rsidRPr="00AA1D81">
        <w:rPr>
          <w:i/>
        </w:rPr>
        <w:t xml:space="preserve">Longitudinal and Life Course Studies. </w:t>
      </w:r>
      <w:r w:rsidRPr="00AA1D81">
        <w:t>2015;6(4):15.</w:t>
      </w:r>
    </w:p>
    <w:p w14:paraId="27B1C74A" w14:textId="77777777" w:rsidR="00AA1D81" w:rsidRPr="00AA1D81" w:rsidRDefault="00AA1D81" w:rsidP="00AA1D81">
      <w:pPr>
        <w:pStyle w:val="EndNoteBibliography"/>
        <w:ind w:left="720" w:hanging="720"/>
      </w:pPr>
      <w:r w:rsidRPr="00AA1D81">
        <w:t>27.</w:t>
      </w:r>
      <w:r w:rsidRPr="00AA1D81">
        <w:tab/>
        <w:t xml:space="preserve">Henquet C, Krabbendam L, Spauwen J, et al. Prospective cohort study of cannabis use, predisposition for psychosis, and psychotic symptoms in young people. </w:t>
      </w:r>
      <w:r w:rsidRPr="00AA1D81">
        <w:rPr>
          <w:i/>
        </w:rPr>
        <w:t xml:space="preserve">BMJ. </w:t>
      </w:r>
      <w:r w:rsidRPr="00AA1D81">
        <w:t>2004;330(7481):11.</w:t>
      </w:r>
    </w:p>
    <w:p w14:paraId="62F84584" w14:textId="77777777" w:rsidR="00AA1D81" w:rsidRPr="00AA1D81" w:rsidRDefault="00AA1D81" w:rsidP="00AA1D81">
      <w:pPr>
        <w:pStyle w:val="EndNoteBibliography"/>
        <w:ind w:left="720" w:hanging="720"/>
      </w:pPr>
      <w:r w:rsidRPr="00AA1D81">
        <w:t>28.</w:t>
      </w:r>
      <w:r w:rsidRPr="00AA1D81">
        <w:tab/>
        <w:t xml:space="preserve">Fergusson DM, Horwood LJ, Ridder EM. Tests of causal linkages between cannabis use and psychotic symptoms. </w:t>
      </w:r>
      <w:r w:rsidRPr="00AA1D81">
        <w:rPr>
          <w:i/>
        </w:rPr>
        <w:t xml:space="preserve">Addiction. </w:t>
      </w:r>
      <w:r w:rsidRPr="00AA1D81">
        <w:t>2005;100(3):354-366.</w:t>
      </w:r>
    </w:p>
    <w:p w14:paraId="6787C885" w14:textId="77777777" w:rsidR="00AA1D81" w:rsidRPr="00AA1D81" w:rsidRDefault="00AA1D81" w:rsidP="00AA1D81">
      <w:pPr>
        <w:pStyle w:val="EndNoteBibliography"/>
        <w:ind w:left="720" w:hanging="720"/>
      </w:pPr>
      <w:r w:rsidRPr="00AA1D81">
        <w:t>29.</w:t>
      </w:r>
      <w:r w:rsidRPr="00AA1D81">
        <w:tab/>
        <w:t xml:space="preserve">Kuepper R, van Os J, Lieb R, Wittchen HU, Hofler M, Henquet C. Continued cannabis use and risk of incidence and persistence of psychotic symptoms: 10 year follow-up cohort study. </w:t>
      </w:r>
      <w:r w:rsidRPr="00AA1D81">
        <w:rPr>
          <w:i/>
        </w:rPr>
        <w:t xml:space="preserve">BMJ. </w:t>
      </w:r>
      <w:r w:rsidRPr="00AA1D81">
        <w:t>2011;342.</w:t>
      </w:r>
    </w:p>
    <w:p w14:paraId="35E35F81" w14:textId="77777777" w:rsidR="00AA1D81" w:rsidRPr="00AA1D81" w:rsidRDefault="00AA1D81" w:rsidP="00AA1D81">
      <w:pPr>
        <w:pStyle w:val="EndNoteBibliography"/>
        <w:ind w:left="720" w:hanging="720"/>
      </w:pPr>
      <w:r w:rsidRPr="00AA1D81">
        <w:t>30.</w:t>
      </w:r>
      <w:r w:rsidRPr="00AA1D81">
        <w:tab/>
        <w:t xml:space="preserve">Weiser M, Reichenberg A, Grotto I, et al. Higher rates of cigarette smoking in male adolescents before the onset of schizophrenia: a historical-prospective cohort study. </w:t>
      </w:r>
      <w:r w:rsidRPr="00AA1D81">
        <w:rPr>
          <w:i/>
        </w:rPr>
        <w:t xml:space="preserve">Am J Psychiatry. </w:t>
      </w:r>
      <w:r w:rsidRPr="00AA1D81">
        <w:t>2004;161(7):1219-1223.</w:t>
      </w:r>
    </w:p>
    <w:p w14:paraId="47C61A2A" w14:textId="77777777" w:rsidR="00AA1D81" w:rsidRPr="00AA1D81" w:rsidRDefault="00AA1D81" w:rsidP="00AA1D81">
      <w:pPr>
        <w:pStyle w:val="EndNoteBibliography"/>
        <w:ind w:left="720" w:hanging="720"/>
      </w:pPr>
      <w:r w:rsidRPr="00AA1D81">
        <w:t>31.</w:t>
      </w:r>
      <w:r w:rsidRPr="00AA1D81">
        <w:tab/>
        <w:t xml:space="preserve">Munafò MR, Lonn SL, Sundquist J, Sundquist K, Kendler K. Snus use and risk of schizophrenia and non-affective psychosis. </w:t>
      </w:r>
      <w:r w:rsidRPr="00AA1D81">
        <w:rPr>
          <w:i/>
        </w:rPr>
        <w:t xml:space="preserve">Drug and Alcohol Dependence. </w:t>
      </w:r>
      <w:r w:rsidRPr="00AA1D81">
        <w:t>2016;164:179-182.</w:t>
      </w:r>
    </w:p>
    <w:p w14:paraId="48372329" w14:textId="77777777" w:rsidR="00AA1D81" w:rsidRPr="00AA1D81" w:rsidRDefault="00AA1D81" w:rsidP="00AA1D81">
      <w:pPr>
        <w:pStyle w:val="EndNoteBibliography"/>
        <w:ind w:left="720" w:hanging="720"/>
      </w:pPr>
      <w:r w:rsidRPr="00AA1D81">
        <w:t>32.</w:t>
      </w:r>
      <w:r w:rsidRPr="00AA1D81">
        <w:tab/>
        <w:t xml:space="preserve">Zammit S, Allebeck P, Dalman C, Lundberg I, Hemmingsson T, Lewis G. Investigating the association between cigarette smoking and schizophrenia in a cohort study. </w:t>
      </w:r>
      <w:r w:rsidRPr="00AA1D81">
        <w:rPr>
          <w:i/>
        </w:rPr>
        <w:t xml:space="preserve">Am J Psychiatry. </w:t>
      </w:r>
      <w:r w:rsidRPr="00AA1D81">
        <w:t>2003;160(12):2216-2221.</w:t>
      </w:r>
    </w:p>
    <w:p w14:paraId="60487351" w14:textId="77777777" w:rsidR="00AA1D81" w:rsidRPr="00AA1D81" w:rsidRDefault="00AA1D81" w:rsidP="00AA1D81">
      <w:pPr>
        <w:pStyle w:val="EndNoteBibliography"/>
        <w:ind w:left="720" w:hanging="720"/>
      </w:pPr>
      <w:r w:rsidRPr="00AA1D81">
        <w:t>33.</w:t>
      </w:r>
      <w:r w:rsidRPr="00AA1D81">
        <w:tab/>
        <w:t xml:space="preserve">Davey Smith G, Hemani G. Mendelian randomization: genetic anchors for causal inference in epidemiological studies. </w:t>
      </w:r>
      <w:r w:rsidRPr="00AA1D81">
        <w:rPr>
          <w:i/>
        </w:rPr>
        <w:t xml:space="preserve">Human Molecular Genetics. </w:t>
      </w:r>
      <w:r w:rsidRPr="00AA1D81">
        <w:t>2014;23(R1):R89-98.</w:t>
      </w:r>
    </w:p>
    <w:p w14:paraId="49E60660" w14:textId="77777777" w:rsidR="00AA1D81" w:rsidRPr="00AA1D81" w:rsidRDefault="00AA1D81" w:rsidP="00AA1D81">
      <w:pPr>
        <w:pStyle w:val="EndNoteBibliography"/>
        <w:ind w:left="720" w:hanging="720"/>
      </w:pPr>
      <w:r w:rsidRPr="00AA1D81">
        <w:t>34.</w:t>
      </w:r>
      <w:r w:rsidRPr="00AA1D81">
        <w:tab/>
        <w:t xml:space="preserve">Wium-Andersen MK, Ørsted DD, Nordestgaard BG. Tobacco smoking is causally associated with antipsychotic medication use and schizophrenia, but not with antidepressant medication use or depression. </w:t>
      </w:r>
      <w:r w:rsidRPr="00AA1D81">
        <w:rPr>
          <w:i/>
        </w:rPr>
        <w:t xml:space="preserve">International Journal of Epidemiology. </w:t>
      </w:r>
      <w:r w:rsidRPr="00AA1D81">
        <w:t>2015;44(2):566-577.</w:t>
      </w:r>
    </w:p>
    <w:p w14:paraId="182E10FB" w14:textId="77777777" w:rsidR="00AA1D81" w:rsidRPr="00AA1D81" w:rsidRDefault="00AA1D81" w:rsidP="00AA1D81">
      <w:pPr>
        <w:pStyle w:val="EndNoteBibliography"/>
        <w:ind w:left="720" w:hanging="720"/>
      </w:pPr>
      <w:r w:rsidRPr="00AA1D81">
        <w:t>35.</w:t>
      </w:r>
      <w:r w:rsidRPr="00AA1D81">
        <w:tab/>
        <w:t xml:space="preserve">Gage SH, Jones HJ, Taylor AE, Burgess S, Zammit S, Munafò MR. Investigating causality in associations between smoking initiation and schizophrenia using Mendelian randomization. </w:t>
      </w:r>
      <w:r w:rsidRPr="00AA1D81">
        <w:rPr>
          <w:i/>
        </w:rPr>
        <w:t xml:space="preserve">Scientific Reports. </w:t>
      </w:r>
      <w:r w:rsidRPr="00AA1D81">
        <w:t>2017;7:40653.</w:t>
      </w:r>
    </w:p>
    <w:p w14:paraId="3EB0BEA4" w14:textId="77777777" w:rsidR="00AA1D81" w:rsidRPr="00AA1D81" w:rsidRDefault="00AA1D81" w:rsidP="00AA1D81">
      <w:pPr>
        <w:pStyle w:val="EndNoteBibliography"/>
        <w:ind w:left="720" w:hanging="720"/>
      </w:pPr>
      <w:r w:rsidRPr="00AA1D81">
        <w:t>36.</w:t>
      </w:r>
      <w:r w:rsidRPr="00AA1D81">
        <w:tab/>
        <w:t xml:space="preserve">Amos A, Wiltshire S, Bostock Y, Haw S, McNeill A. 'You can't go without a fag...you need it for your hash'--a qualitative exploration of smoking, cannabis and young people. </w:t>
      </w:r>
      <w:r w:rsidRPr="00AA1D81">
        <w:rPr>
          <w:i/>
        </w:rPr>
        <w:t xml:space="preserve">Addiction. </w:t>
      </w:r>
      <w:r w:rsidRPr="00AA1D81">
        <w:t>2004;99(1):77-81.</w:t>
      </w:r>
    </w:p>
    <w:p w14:paraId="7A569F6A" w14:textId="77777777" w:rsidR="00AA1D81" w:rsidRPr="00AA1D81" w:rsidRDefault="00AA1D81" w:rsidP="00AA1D81">
      <w:pPr>
        <w:pStyle w:val="EndNoteBibliography"/>
        <w:ind w:left="720" w:hanging="720"/>
      </w:pPr>
      <w:r w:rsidRPr="00AA1D81">
        <w:t>37.</w:t>
      </w:r>
      <w:r w:rsidRPr="00AA1D81">
        <w:tab/>
        <w:t xml:space="preserve">Van der Kooy F, Pomahacova B, Verpoorte R. Cannabis smoke condensate II: influence of tobacco on tetrahydrocannabinol levels. </w:t>
      </w:r>
      <w:r w:rsidRPr="00AA1D81">
        <w:rPr>
          <w:i/>
        </w:rPr>
        <w:t xml:space="preserve">Inhal Toxicol. </w:t>
      </w:r>
      <w:r w:rsidRPr="00AA1D81">
        <w:t>2009;21(2):87-90.</w:t>
      </w:r>
    </w:p>
    <w:p w14:paraId="7BC31000" w14:textId="1D8E621C" w:rsidR="006211AA" w:rsidRPr="005920FA" w:rsidRDefault="00303BE6" w:rsidP="00303BE6">
      <w:pPr>
        <w:pStyle w:val="references"/>
        <w:rPr>
          <w:lang w:val="en-GB"/>
        </w:rPr>
      </w:pPr>
      <w:r w:rsidRPr="005920FA">
        <w:rPr>
          <w:lang w:val="en-GB"/>
        </w:rPr>
        <w:fldChar w:fldCharType="end"/>
      </w:r>
    </w:p>
    <w:p w14:paraId="60E62797" w14:textId="77777777" w:rsidR="00CF651F" w:rsidRPr="005920FA" w:rsidRDefault="00CF651F">
      <w:pPr>
        <w:spacing w:line="276" w:lineRule="auto"/>
        <w:rPr>
          <w:rFonts w:asciiTheme="majorHAnsi" w:eastAsiaTheme="majorEastAsia" w:hAnsiTheme="majorHAnsi" w:cstheme="majorBidi"/>
          <w:sz w:val="32"/>
          <w:szCs w:val="32"/>
        </w:rPr>
      </w:pPr>
      <w:r w:rsidRPr="005920FA">
        <w:br w:type="page"/>
      </w:r>
    </w:p>
    <w:p w14:paraId="24536627" w14:textId="363754FB" w:rsidR="00375EF5" w:rsidRPr="00375EF5" w:rsidRDefault="008F7558" w:rsidP="00326E60">
      <w:pPr>
        <w:pStyle w:val="Heading1"/>
      </w:pPr>
      <w:r>
        <w:lastRenderedPageBreak/>
        <w:t>Figure</w:t>
      </w:r>
      <w:r w:rsidR="00326E60">
        <w:t xml:space="preserve"> legend</w:t>
      </w:r>
    </w:p>
    <w:p w14:paraId="778770C2" w14:textId="77777777" w:rsidR="008F7558" w:rsidRPr="00357E3E" w:rsidRDefault="008F7558" w:rsidP="00357E3E">
      <w:pPr>
        <w:pStyle w:val="Caption"/>
      </w:pPr>
      <w:r w:rsidRPr="00357E3E">
        <w:rPr>
          <w:b/>
        </w:rPr>
        <w:t xml:space="preserve">Figure </w:t>
      </w:r>
      <w:r w:rsidRPr="00357E3E">
        <w:rPr>
          <w:b/>
        </w:rPr>
        <w:fldChar w:fldCharType="begin"/>
      </w:r>
      <w:r w:rsidRPr="00357E3E">
        <w:rPr>
          <w:b/>
        </w:rPr>
        <w:instrText xml:space="preserve"> SEQ Figure \* ARABIC </w:instrText>
      </w:r>
      <w:r w:rsidRPr="00357E3E">
        <w:rPr>
          <w:b/>
        </w:rPr>
        <w:fldChar w:fldCharType="separate"/>
      </w:r>
      <w:r w:rsidRPr="00357E3E">
        <w:rPr>
          <w:b/>
        </w:rPr>
        <w:t>1</w:t>
      </w:r>
      <w:r w:rsidRPr="00357E3E">
        <w:rPr>
          <w:b/>
        </w:rPr>
        <w:fldChar w:fldCharType="end"/>
      </w:r>
      <w:r w:rsidRPr="00357E3E">
        <w:rPr>
          <w:b/>
        </w:rPr>
        <w:t>.</w:t>
      </w:r>
      <w:r w:rsidRPr="00357E3E">
        <w:t xml:space="preserve"> </w:t>
      </w:r>
      <w:r w:rsidRPr="00326E60">
        <w:rPr>
          <w:b/>
        </w:rPr>
        <w:t>Five-class model of cigarette/cannabis use patterns from a sample of 5,300 individuals.</w:t>
      </w:r>
      <w:r w:rsidRPr="00357E3E">
        <w:t xml:space="preserve"> The probability axis represents the probability of a class member being a non-user, a cigarette-only user or a cannabis with/without cigarette user at each time point. </w:t>
      </w:r>
    </w:p>
    <w:p w14:paraId="3B40E448" w14:textId="77777777" w:rsidR="008F7558" w:rsidRDefault="008F7558" w:rsidP="00556C4E"/>
    <w:p w14:paraId="4EECBD41" w14:textId="77777777" w:rsidR="00D71B8A" w:rsidRPr="005920FA" w:rsidRDefault="00D71B8A">
      <w:pPr>
        <w:spacing w:after="200" w:line="276" w:lineRule="auto"/>
        <w:rPr>
          <w:rFonts w:asciiTheme="majorHAnsi" w:eastAsiaTheme="majorEastAsia" w:hAnsiTheme="majorHAnsi" w:cstheme="majorBidi"/>
          <w:color w:val="365F91" w:themeColor="accent1" w:themeShade="BF"/>
          <w:sz w:val="32"/>
          <w:szCs w:val="32"/>
        </w:rPr>
      </w:pPr>
      <w:r w:rsidRPr="005920FA">
        <w:br w:type="page"/>
      </w:r>
    </w:p>
    <w:p w14:paraId="26E399B3" w14:textId="7D8E15F1" w:rsidR="005061F9" w:rsidRPr="005920FA" w:rsidRDefault="002378CC" w:rsidP="00EF248D">
      <w:pPr>
        <w:pStyle w:val="Heading1"/>
      </w:pPr>
      <w:r w:rsidRPr="005920FA">
        <w:lastRenderedPageBreak/>
        <w:t>Tables</w:t>
      </w:r>
    </w:p>
    <w:p w14:paraId="31973EEF" w14:textId="64F51F1A" w:rsidR="00E9369E" w:rsidRPr="005920FA" w:rsidRDefault="00E9369E" w:rsidP="00E9369E">
      <w:pPr>
        <w:pStyle w:val="Caption"/>
        <w:rPr>
          <w:lang w:val="en-GB"/>
        </w:rPr>
      </w:pPr>
      <w:bookmarkStart w:id="14" w:name="_Ref468444352"/>
      <w:r w:rsidRPr="0061114E">
        <w:rPr>
          <w:b/>
          <w:lang w:val="en-GB"/>
        </w:rPr>
        <w:t xml:space="preserve">Table </w:t>
      </w:r>
      <w:r w:rsidRPr="0061114E">
        <w:rPr>
          <w:b/>
          <w:lang w:val="en-GB"/>
        </w:rPr>
        <w:fldChar w:fldCharType="begin"/>
      </w:r>
      <w:r w:rsidRPr="0061114E">
        <w:rPr>
          <w:b/>
          <w:lang w:val="en-GB"/>
        </w:rPr>
        <w:instrText xml:space="preserve"> SEQ Table \* ARABIC </w:instrText>
      </w:r>
      <w:r w:rsidRPr="0061114E">
        <w:rPr>
          <w:b/>
          <w:lang w:val="en-GB"/>
        </w:rPr>
        <w:fldChar w:fldCharType="separate"/>
      </w:r>
      <w:r w:rsidR="00C140D9" w:rsidRPr="0061114E">
        <w:rPr>
          <w:b/>
          <w:noProof/>
          <w:lang w:val="en-GB"/>
        </w:rPr>
        <w:t>1</w:t>
      </w:r>
      <w:r w:rsidRPr="0061114E">
        <w:rPr>
          <w:b/>
          <w:lang w:val="en-GB"/>
        </w:rPr>
        <w:fldChar w:fldCharType="end"/>
      </w:r>
      <w:bookmarkEnd w:id="14"/>
      <w:r w:rsidRPr="0061114E">
        <w:rPr>
          <w:b/>
          <w:lang w:val="en-GB"/>
        </w:rPr>
        <w:t>.</w:t>
      </w:r>
      <w:r w:rsidRPr="005920FA">
        <w:rPr>
          <w:lang w:val="en-GB"/>
        </w:rPr>
        <w:t xml:space="preserve"> </w:t>
      </w:r>
      <w:r w:rsidR="00B53E97" w:rsidRPr="005920FA">
        <w:rPr>
          <w:lang w:val="en-GB"/>
        </w:rPr>
        <w:t>Sample demographics for individuals w</w:t>
      </w:r>
      <w:r w:rsidR="00EF7D83" w:rsidRPr="005920FA">
        <w:rPr>
          <w:lang w:val="en-GB"/>
        </w:rPr>
        <w:t>ho completed questions related to cigarette and cannabis use</w:t>
      </w:r>
      <w:r w:rsidR="00D12489" w:rsidRPr="005920FA">
        <w:rPr>
          <w:lang w:val="en-GB"/>
        </w:rPr>
        <w:t xml:space="preserve"> per time </w:t>
      </w:r>
      <w:r w:rsidR="0071650B" w:rsidRPr="00F17750">
        <w:rPr>
          <w:lang w:val="en-GB"/>
        </w:rPr>
        <w:t>point</w:t>
      </w:r>
    </w:p>
    <w:tbl>
      <w:tblPr>
        <w:tblStyle w:val="TableGrid"/>
        <w:tblW w:w="4950" w:type="pct"/>
        <w:tblLayout w:type="fixed"/>
        <w:tblLook w:val="04A0" w:firstRow="1" w:lastRow="0" w:firstColumn="1" w:lastColumn="0" w:noHBand="0" w:noVBand="1"/>
      </w:tblPr>
      <w:tblGrid>
        <w:gridCol w:w="714"/>
        <w:gridCol w:w="1980"/>
        <w:gridCol w:w="854"/>
        <w:gridCol w:w="1274"/>
        <w:gridCol w:w="992"/>
        <w:gridCol w:w="711"/>
        <w:gridCol w:w="708"/>
        <w:gridCol w:w="708"/>
        <w:gridCol w:w="995"/>
      </w:tblGrid>
      <w:tr w:rsidR="00B53E97" w:rsidRPr="00BC4610" w14:paraId="08C940CC" w14:textId="77777777" w:rsidTr="00BC4610">
        <w:trPr>
          <w:trHeight w:val="454"/>
        </w:trPr>
        <w:tc>
          <w:tcPr>
            <w:tcW w:w="399" w:type="pct"/>
            <w:tcBorders>
              <w:top w:val="single" w:sz="4" w:space="0" w:color="auto"/>
              <w:left w:val="nil"/>
              <w:bottom w:val="nil"/>
              <w:right w:val="nil"/>
            </w:tcBorders>
            <w:shd w:val="clear" w:color="auto" w:fill="F2F2F2" w:themeFill="background1" w:themeFillShade="F2"/>
            <w:noWrap/>
            <w:vAlign w:val="center"/>
            <w:hideMark/>
          </w:tcPr>
          <w:p w14:paraId="19D1BEFF" w14:textId="77777777" w:rsidR="00B53E97" w:rsidRPr="00BC4610" w:rsidRDefault="00B53E97" w:rsidP="00BC4610">
            <w:pPr>
              <w:pStyle w:val="Tableheadings"/>
              <w:jc w:val="center"/>
            </w:pPr>
            <w:bookmarkStart w:id="15" w:name="_Ref455652862"/>
            <w:bookmarkStart w:id="16" w:name="_Ref456343512"/>
          </w:p>
        </w:tc>
        <w:tc>
          <w:tcPr>
            <w:tcW w:w="1108" w:type="pct"/>
            <w:tcBorders>
              <w:top w:val="single" w:sz="4" w:space="0" w:color="auto"/>
              <w:left w:val="nil"/>
              <w:bottom w:val="nil"/>
              <w:right w:val="nil"/>
            </w:tcBorders>
            <w:shd w:val="clear" w:color="auto" w:fill="F2F2F2" w:themeFill="background1" w:themeFillShade="F2"/>
            <w:vAlign w:val="center"/>
          </w:tcPr>
          <w:p w14:paraId="146E9C0C" w14:textId="77777777" w:rsidR="00B53E97" w:rsidRPr="00BC4610" w:rsidRDefault="00B53E97" w:rsidP="00BC4610">
            <w:pPr>
              <w:pStyle w:val="Tableheadings"/>
              <w:jc w:val="center"/>
            </w:pPr>
          </w:p>
        </w:tc>
        <w:tc>
          <w:tcPr>
            <w:tcW w:w="478" w:type="pct"/>
            <w:tcBorders>
              <w:top w:val="single" w:sz="4" w:space="0" w:color="auto"/>
              <w:left w:val="nil"/>
              <w:bottom w:val="nil"/>
              <w:right w:val="nil"/>
            </w:tcBorders>
            <w:shd w:val="clear" w:color="auto" w:fill="F2F2F2" w:themeFill="background1" w:themeFillShade="F2"/>
            <w:noWrap/>
            <w:vAlign w:val="center"/>
            <w:hideMark/>
          </w:tcPr>
          <w:p w14:paraId="1E990685" w14:textId="4D88CEB4" w:rsidR="00B53E97" w:rsidRPr="00BC4610" w:rsidRDefault="00B53E97" w:rsidP="00BC4610">
            <w:pPr>
              <w:pStyle w:val="Tableheadings"/>
              <w:jc w:val="center"/>
            </w:pPr>
          </w:p>
        </w:tc>
        <w:tc>
          <w:tcPr>
            <w:tcW w:w="713" w:type="pct"/>
            <w:tcBorders>
              <w:top w:val="single" w:sz="4" w:space="0" w:color="auto"/>
              <w:left w:val="nil"/>
              <w:bottom w:val="nil"/>
            </w:tcBorders>
            <w:shd w:val="clear" w:color="auto" w:fill="F2F2F2" w:themeFill="background1" w:themeFillShade="F2"/>
            <w:noWrap/>
            <w:vAlign w:val="center"/>
            <w:hideMark/>
          </w:tcPr>
          <w:p w14:paraId="6F9BD389" w14:textId="77777777" w:rsidR="00B53E97" w:rsidRPr="00BC4610" w:rsidRDefault="00B53E97" w:rsidP="00BC4610">
            <w:pPr>
              <w:pStyle w:val="Tableheadings"/>
              <w:jc w:val="center"/>
            </w:pPr>
          </w:p>
        </w:tc>
        <w:tc>
          <w:tcPr>
            <w:tcW w:w="2302" w:type="pct"/>
            <w:gridSpan w:val="5"/>
            <w:tcBorders>
              <w:bottom w:val="nil"/>
              <w:right w:val="nil"/>
            </w:tcBorders>
            <w:shd w:val="clear" w:color="auto" w:fill="F2F2F2" w:themeFill="background1" w:themeFillShade="F2"/>
            <w:noWrap/>
            <w:vAlign w:val="center"/>
            <w:hideMark/>
          </w:tcPr>
          <w:p w14:paraId="480F29F4" w14:textId="77777777" w:rsidR="00B53E97" w:rsidRPr="00BC4610" w:rsidRDefault="00B53E97" w:rsidP="00BC4610">
            <w:pPr>
              <w:pStyle w:val="Tableheadings"/>
              <w:jc w:val="center"/>
            </w:pPr>
            <w:r w:rsidRPr="00BC4610">
              <w:t>Age (years)</w:t>
            </w:r>
          </w:p>
        </w:tc>
      </w:tr>
      <w:tr w:rsidR="00B53E97" w:rsidRPr="00BC4610" w14:paraId="7B743EF5" w14:textId="77777777" w:rsidTr="00BC4610">
        <w:trPr>
          <w:trHeight w:val="680"/>
        </w:trPr>
        <w:tc>
          <w:tcPr>
            <w:tcW w:w="399" w:type="pct"/>
            <w:tcBorders>
              <w:top w:val="nil"/>
              <w:left w:val="nil"/>
              <w:bottom w:val="single" w:sz="4" w:space="0" w:color="auto"/>
              <w:right w:val="nil"/>
            </w:tcBorders>
            <w:shd w:val="clear" w:color="auto" w:fill="F2F2F2" w:themeFill="background1" w:themeFillShade="F2"/>
            <w:noWrap/>
            <w:vAlign w:val="center"/>
            <w:hideMark/>
          </w:tcPr>
          <w:p w14:paraId="2BC78CB4" w14:textId="77777777" w:rsidR="00B53E97" w:rsidRPr="00BC4610" w:rsidRDefault="00B53E97" w:rsidP="00BC4610">
            <w:pPr>
              <w:pStyle w:val="Tableheadings"/>
              <w:jc w:val="center"/>
            </w:pPr>
            <w:r w:rsidRPr="00BC4610">
              <w:t>Time point</w:t>
            </w:r>
          </w:p>
        </w:tc>
        <w:tc>
          <w:tcPr>
            <w:tcW w:w="1108" w:type="pct"/>
            <w:tcBorders>
              <w:top w:val="nil"/>
              <w:left w:val="nil"/>
              <w:bottom w:val="single" w:sz="4" w:space="0" w:color="auto"/>
              <w:right w:val="nil"/>
            </w:tcBorders>
            <w:shd w:val="clear" w:color="auto" w:fill="F2F2F2" w:themeFill="background1" w:themeFillShade="F2"/>
            <w:vAlign w:val="center"/>
          </w:tcPr>
          <w:p w14:paraId="2D442E71" w14:textId="67ABF0C8" w:rsidR="00B53E97" w:rsidRPr="00BC4610" w:rsidRDefault="00B53E97" w:rsidP="00BC4610">
            <w:pPr>
              <w:pStyle w:val="Tableheadings"/>
              <w:jc w:val="center"/>
            </w:pPr>
            <w:r w:rsidRPr="00BC4610">
              <w:t>Data Source</w:t>
            </w:r>
          </w:p>
        </w:tc>
        <w:tc>
          <w:tcPr>
            <w:tcW w:w="478" w:type="pct"/>
            <w:tcBorders>
              <w:top w:val="nil"/>
              <w:left w:val="nil"/>
              <w:bottom w:val="single" w:sz="4" w:space="0" w:color="auto"/>
              <w:right w:val="nil"/>
            </w:tcBorders>
            <w:shd w:val="clear" w:color="auto" w:fill="F2F2F2" w:themeFill="background1" w:themeFillShade="F2"/>
            <w:noWrap/>
            <w:vAlign w:val="center"/>
            <w:hideMark/>
          </w:tcPr>
          <w:p w14:paraId="216DB0E1" w14:textId="30C2B054" w:rsidR="00B53E97" w:rsidRPr="00BC4610" w:rsidRDefault="00EF7D83" w:rsidP="00BC4610">
            <w:pPr>
              <w:pStyle w:val="Tableheadings"/>
              <w:jc w:val="center"/>
            </w:pPr>
            <w:r w:rsidRPr="00BC4610">
              <w:t>N</w:t>
            </w:r>
          </w:p>
        </w:tc>
        <w:tc>
          <w:tcPr>
            <w:tcW w:w="713" w:type="pct"/>
            <w:tcBorders>
              <w:top w:val="nil"/>
              <w:left w:val="nil"/>
              <w:bottom w:val="single" w:sz="4" w:space="0" w:color="auto"/>
            </w:tcBorders>
            <w:shd w:val="clear" w:color="auto" w:fill="F2F2F2" w:themeFill="background1" w:themeFillShade="F2"/>
            <w:noWrap/>
            <w:vAlign w:val="center"/>
            <w:hideMark/>
          </w:tcPr>
          <w:p w14:paraId="08277944" w14:textId="4707DC96" w:rsidR="00B53E97" w:rsidRPr="00BC4610" w:rsidRDefault="002533CA" w:rsidP="00BC4610">
            <w:pPr>
              <w:pStyle w:val="Tableheadings"/>
              <w:jc w:val="center"/>
            </w:pPr>
            <w:r>
              <w:t>No. (</w:t>
            </w:r>
            <w:r w:rsidR="00B53E97" w:rsidRPr="00BC4610">
              <w:t>%</w:t>
            </w:r>
            <w:r>
              <w:t>)</w:t>
            </w:r>
            <w:r w:rsidR="00B53E97" w:rsidRPr="00BC4610">
              <w:t xml:space="preserve"> </w:t>
            </w:r>
            <w:r w:rsidR="00EF7D83" w:rsidRPr="00BC4610">
              <w:t>Fem</w:t>
            </w:r>
            <w:r w:rsidR="00B53E97" w:rsidRPr="00BC4610">
              <w:t>ale</w:t>
            </w:r>
          </w:p>
        </w:tc>
        <w:tc>
          <w:tcPr>
            <w:tcW w:w="555" w:type="pct"/>
            <w:tcBorders>
              <w:top w:val="nil"/>
              <w:bottom w:val="single" w:sz="4" w:space="0" w:color="auto"/>
              <w:right w:val="nil"/>
            </w:tcBorders>
            <w:shd w:val="clear" w:color="auto" w:fill="F2F2F2" w:themeFill="background1" w:themeFillShade="F2"/>
            <w:noWrap/>
            <w:vAlign w:val="center"/>
            <w:hideMark/>
          </w:tcPr>
          <w:p w14:paraId="6D63CACA" w14:textId="2C7F08CA" w:rsidR="00B53E97" w:rsidRPr="00BC4610" w:rsidRDefault="00B53E97" w:rsidP="00BC4610">
            <w:pPr>
              <w:pStyle w:val="Tableheadings"/>
              <w:jc w:val="center"/>
            </w:pPr>
            <w:r w:rsidRPr="00BC4610">
              <w:t>Approx.</w:t>
            </w:r>
          </w:p>
        </w:tc>
        <w:tc>
          <w:tcPr>
            <w:tcW w:w="398" w:type="pct"/>
            <w:tcBorders>
              <w:top w:val="nil"/>
              <w:left w:val="nil"/>
              <w:bottom w:val="single" w:sz="4" w:space="0" w:color="auto"/>
              <w:right w:val="nil"/>
            </w:tcBorders>
            <w:shd w:val="clear" w:color="auto" w:fill="F2F2F2" w:themeFill="background1" w:themeFillShade="F2"/>
            <w:noWrap/>
            <w:vAlign w:val="center"/>
            <w:hideMark/>
          </w:tcPr>
          <w:p w14:paraId="2867A437" w14:textId="77777777" w:rsidR="00B53E97" w:rsidRPr="00BC4610" w:rsidRDefault="00B53E97" w:rsidP="00BC4610">
            <w:pPr>
              <w:pStyle w:val="Tableheadings"/>
              <w:jc w:val="center"/>
            </w:pPr>
            <w:r w:rsidRPr="00BC4610">
              <w:t>Mean</w:t>
            </w:r>
          </w:p>
        </w:tc>
        <w:tc>
          <w:tcPr>
            <w:tcW w:w="396" w:type="pct"/>
            <w:tcBorders>
              <w:top w:val="nil"/>
              <w:left w:val="nil"/>
              <w:bottom w:val="single" w:sz="4" w:space="0" w:color="auto"/>
              <w:right w:val="nil"/>
            </w:tcBorders>
            <w:shd w:val="clear" w:color="auto" w:fill="F2F2F2" w:themeFill="background1" w:themeFillShade="F2"/>
            <w:noWrap/>
            <w:vAlign w:val="center"/>
            <w:hideMark/>
          </w:tcPr>
          <w:p w14:paraId="2B139D23" w14:textId="358CAD09" w:rsidR="00B53E97" w:rsidRPr="00BC4610" w:rsidRDefault="00B53E97" w:rsidP="00BC4610">
            <w:pPr>
              <w:pStyle w:val="Tableheadings"/>
              <w:jc w:val="center"/>
            </w:pPr>
            <w:r w:rsidRPr="00BC4610">
              <w:t>Min</w:t>
            </w:r>
          </w:p>
        </w:tc>
        <w:tc>
          <w:tcPr>
            <w:tcW w:w="396" w:type="pct"/>
            <w:tcBorders>
              <w:top w:val="nil"/>
              <w:left w:val="nil"/>
              <w:bottom w:val="single" w:sz="4" w:space="0" w:color="auto"/>
              <w:right w:val="nil"/>
            </w:tcBorders>
            <w:shd w:val="clear" w:color="auto" w:fill="F2F2F2" w:themeFill="background1" w:themeFillShade="F2"/>
            <w:noWrap/>
            <w:vAlign w:val="center"/>
            <w:hideMark/>
          </w:tcPr>
          <w:p w14:paraId="2A80024F" w14:textId="78A27AEB" w:rsidR="00B53E97" w:rsidRPr="00BC4610" w:rsidRDefault="00B53E97" w:rsidP="00BC4610">
            <w:pPr>
              <w:pStyle w:val="Tableheadings"/>
              <w:jc w:val="center"/>
            </w:pPr>
            <w:r w:rsidRPr="00BC4610">
              <w:t>Max</w:t>
            </w:r>
          </w:p>
        </w:tc>
        <w:tc>
          <w:tcPr>
            <w:tcW w:w="557" w:type="pct"/>
            <w:tcBorders>
              <w:top w:val="nil"/>
              <w:left w:val="nil"/>
              <w:bottom w:val="single" w:sz="4" w:space="0" w:color="auto"/>
              <w:right w:val="nil"/>
            </w:tcBorders>
            <w:shd w:val="clear" w:color="auto" w:fill="F2F2F2" w:themeFill="background1" w:themeFillShade="F2"/>
            <w:noWrap/>
            <w:vAlign w:val="center"/>
            <w:hideMark/>
          </w:tcPr>
          <w:p w14:paraId="0BE56C31" w14:textId="77777777" w:rsidR="00B53E97" w:rsidRPr="00BC4610" w:rsidRDefault="00B53E97" w:rsidP="00BC4610">
            <w:pPr>
              <w:pStyle w:val="Tableheadings"/>
              <w:jc w:val="center"/>
            </w:pPr>
            <w:r w:rsidRPr="00BC4610">
              <w:t>Median</w:t>
            </w:r>
          </w:p>
        </w:tc>
      </w:tr>
      <w:tr w:rsidR="00EF7D83" w:rsidRPr="00BC4610" w14:paraId="134C0E3E" w14:textId="77777777" w:rsidTr="00BC4610">
        <w:trPr>
          <w:trHeight w:val="454"/>
        </w:trPr>
        <w:tc>
          <w:tcPr>
            <w:tcW w:w="399" w:type="pct"/>
            <w:tcBorders>
              <w:left w:val="nil"/>
              <w:bottom w:val="nil"/>
              <w:right w:val="nil"/>
            </w:tcBorders>
            <w:noWrap/>
            <w:vAlign w:val="center"/>
            <w:hideMark/>
          </w:tcPr>
          <w:p w14:paraId="35A02ED2" w14:textId="77777777" w:rsidR="00EF7D83" w:rsidRPr="00BC4610" w:rsidRDefault="00EF7D83" w:rsidP="00BC4610">
            <w:pPr>
              <w:pStyle w:val="Tabletext"/>
              <w:jc w:val="center"/>
            </w:pPr>
            <w:r w:rsidRPr="00BC4610">
              <w:t>1</w:t>
            </w:r>
          </w:p>
        </w:tc>
        <w:tc>
          <w:tcPr>
            <w:tcW w:w="1108" w:type="pct"/>
            <w:tcBorders>
              <w:left w:val="nil"/>
              <w:bottom w:val="nil"/>
              <w:right w:val="nil"/>
            </w:tcBorders>
            <w:vAlign w:val="center"/>
          </w:tcPr>
          <w:p w14:paraId="131203CC" w14:textId="4A412423" w:rsidR="00EF7D83" w:rsidRPr="00BC4610" w:rsidRDefault="00EF7D83" w:rsidP="00BC4610">
            <w:pPr>
              <w:pStyle w:val="Tabletext"/>
              <w:jc w:val="center"/>
            </w:pPr>
            <w:r w:rsidRPr="00BC4610">
              <w:t>Interview</w:t>
            </w:r>
          </w:p>
        </w:tc>
        <w:tc>
          <w:tcPr>
            <w:tcW w:w="478" w:type="pct"/>
            <w:tcBorders>
              <w:left w:val="nil"/>
              <w:bottom w:val="nil"/>
              <w:right w:val="nil"/>
            </w:tcBorders>
            <w:noWrap/>
            <w:vAlign w:val="center"/>
            <w:hideMark/>
          </w:tcPr>
          <w:p w14:paraId="5D3104D4" w14:textId="666B4847" w:rsidR="00EF7D83" w:rsidRPr="00BC4610" w:rsidRDefault="00EF7D83" w:rsidP="00BC4610">
            <w:pPr>
              <w:pStyle w:val="Tabletext"/>
              <w:jc w:val="center"/>
            </w:pPr>
            <w:r w:rsidRPr="00BC4610">
              <w:t>4,654</w:t>
            </w:r>
          </w:p>
        </w:tc>
        <w:tc>
          <w:tcPr>
            <w:tcW w:w="713" w:type="pct"/>
            <w:tcBorders>
              <w:left w:val="nil"/>
              <w:bottom w:val="nil"/>
            </w:tcBorders>
            <w:noWrap/>
            <w:vAlign w:val="center"/>
            <w:hideMark/>
          </w:tcPr>
          <w:p w14:paraId="3C93315A" w14:textId="5A0DA79C" w:rsidR="00EF7D83" w:rsidRPr="00BC4610" w:rsidRDefault="002533CA" w:rsidP="00BC4610">
            <w:pPr>
              <w:pStyle w:val="Tabletext"/>
              <w:jc w:val="center"/>
            </w:pPr>
            <w:r>
              <w:t>2,530 (</w:t>
            </w:r>
            <w:r w:rsidR="00EF7D83" w:rsidRPr="00BC4610">
              <w:t>54.4</w:t>
            </w:r>
            <w:r>
              <w:t>)</w:t>
            </w:r>
          </w:p>
        </w:tc>
        <w:tc>
          <w:tcPr>
            <w:tcW w:w="555" w:type="pct"/>
            <w:tcBorders>
              <w:bottom w:val="nil"/>
              <w:right w:val="nil"/>
            </w:tcBorders>
            <w:noWrap/>
            <w:vAlign w:val="center"/>
            <w:hideMark/>
          </w:tcPr>
          <w:p w14:paraId="75D91898" w14:textId="77777777" w:rsidR="00EF7D83" w:rsidRPr="00BC4610" w:rsidRDefault="00EF7D83" w:rsidP="00BC4610">
            <w:pPr>
              <w:pStyle w:val="Tabletext"/>
              <w:jc w:val="center"/>
            </w:pPr>
            <w:r w:rsidRPr="00BC4610">
              <w:t>14</w:t>
            </w:r>
          </w:p>
        </w:tc>
        <w:tc>
          <w:tcPr>
            <w:tcW w:w="398" w:type="pct"/>
            <w:tcBorders>
              <w:left w:val="nil"/>
              <w:bottom w:val="nil"/>
              <w:right w:val="nil"/>
            </w:tcBorders>
            <w:noWrap/>
            <w:vAlign w:val="center"/>
            <w:hideMark/>
          </w:tcPr>
          <w:p w14:paraId="24916353" w14:textId="77777777" w:rsidR="00EF7D83" w:rsidRPr="00BC4610" w:rsidRDefault="00EF7D83" w:rsidP="00BC4610">
            <w:pPr>
              <w:pStyle w:val="Tabletext"/>
              <w:jc w:val="center"/>
            </w:pPr>
            <w:r w:rsidRPr="00BC4610">
              <w:t>13.8</w:t>
            </w:r>
          </w:p>
        </w:tc>
        <w:tc>
          <w:tcPr>
            <w:tcW w:w="396" w:type="pct"/>
            <w:tcBorders>
              <w:left w:val="nil"/>
              <w:bottom w:val="nil"/>
              <w:right w:val="nil"/>
            </w:tcBorders>
            <w:noWrap/>
            <w:vAlign w:val="center"/>
            <w:hideMark/>
          </w:tcPr>
          <w:p w14:paraId="789C3466" w14:textId="77777777" w:rsidR="00EF7D83" w:rsidRPr="00BC4610" w:rsidRDefault="00EF7D83" w:rsidP="00BC4610">
            <w:pPr>
              <w:pStyle w:val="Tabletext"/>
              <w:jc w:val="center"/>
            </w:pPr>
            <w:r w:rsidRPr="00BC4610">
              <w:t>12.5</w:t>
            </w:r>
          </w:p>
        </w:tc>
        <w:tc>
          <w:tcPr>
            <w:tcW w:w="396" w:type="pct"/>
            <w:tcBorders>
              <w:left w:val="nil"/>
              <w:bottom w:val="nil"/>
              <w:right w:val="nil"/>
            </w:tcBorders>
            <w:noWrap/>
            <w:vAlign w:val="center"/>
            <w:hideMark/>
          </w:tcPr>
          <w:p w14:paraId="1B9337AD" w14:textId="77777777" w:rsidR="00EF7D83" w:rsidRPr="00BC4610" w:rsidRDefault="00EF7D83" w:rsidP="00BC4610">
            <w:pPr>
              <w:pStyle w:val="Tabletext"/>
              <w:jc w:val="center"/>
            </w:pPr>
            <w:r w:rsidRPr="00BC4610">
              <w:t>15.2</w:t>
            </w:r>
          </w:p>
        </w:tc>
        <w:tc>
          <w:tcPr>
            <w:tcW w:w="557" w:type="pct"/>
            <w:tcBorders>
              <w:left w:val="nil"/>
              <w:bottom w:val="nil"/>
              <w:right w:val="nil"/>
            </w:tcBorders>
            <w:noWrap/>
            <w:vAlign w:val="center"/>
            <w:hideMark/>
          </w:tcPr>
          <w:p w14:paraId="79CB9CD2" w14:textId="77777777" w:rsidR="00EF7D83" w:rsidRPr="00BC4610" w:rsidRDefault="00EF7D83" w:rsidP="00BC4610">
            <w:pPr>
              <w:pStyle w:val="Tabletext"/>
              <w:jc w:val="center"/>
            </w:pPr>
            <w:r w:rsidRPr="00BC4610">
              <w:t>13.8</w:t>
            </w:r>
          </w:p>
        </w:tc>
      </w:tr>
      <w:tr w:rsidR="00EF7D83" w:rsidRPr="00BC4610" w14:paraId="1B4A1545" w14:textId="77777777" w:rsidTr="00BC4610">
        <w:trPr>
          <w:trHeight w:val="454"/>
        </w:trPr>
        <w:tc>
          <w:tcPr>
            <w:tcW w:w="399" w:type="pct"/>
            <w:tcBorders>
              <w:top w:val="nil"/>
              <w:left w:val="nil"/>
              <w:bottom w:val="nil"/>
              <w:right w:val="nil"/>
            </w:tcBorders>
            <w:noWrap/>
            <w:vAlign w:val="center"/>
            <w:hideMark/>
          </w:tcPr>
          <w:p w14:paraId="67CB0E01" w14:textId="77777777" w:rsidR="00EF7D83" w:rsidRPr="00BC4610" w:rsidRDefault="00EF7D83" w:rsidP="00BC4610">
            <w:pPr>
              <w:pStyle w:val="Tabletext"/>
              <w:jc w:val="center"/>
            </w:pPr>
            <w:r w:rsidRPr="00BC4610">
              <w:t>2</w:t>
            </w:r>
          </w:p>
        </w:tc>
        <w:tc>
          <w:tcPr>
            <w:tcW w:w="1108" w:type="pct"/>
            <w:tcBorders>
              <w:top w:val="nil"/>
              <w:left w:val="nil"/>
              <w:bottom w:val="nil"/>
              <w:right w:val="nil"/>
            </w:tcBorders>
            <w:vAlign w:val="center"/>
          </w:tcPr>
          <w:p w14:paraId="68D0B406" w14:textId="401439BE" w:rsidR="00EF7D83" w:rsidRPr="00BC4610" w:rsidRDefault="00EF7D83" w:rsidP="00BC4610">
            <w:pPr>
              <w:pStyle w:val="Tabletext"/>
              <w:jc w:val="center"/>
            </w:pPr>
            <w:r w:rsidRPr="00BC4610">
              <w:t>Postal questionnaire</w:t>
            </w:r>
          </w:p>
        </w:tc>
        <w:tc>
          <w:tcPr>
            <w:tcW w:w="478" w:type="pct"/>
            <w:tcBorders>
              <w:top w:val="nil"/>
              <w:left w:val="nil"/>
              <w:bottom w:val="nil"/>
              <w:right w:val="nil"/>
            </w:tcBorders>
            <w:noWrap/>
            <w:vAlign w:val="center"/>
            <w:hideMark/>
          </w:tcPr>
          <w:p w14:paraId="73E52004" w14:textId="3CC0BECF" w:rsidR="00EF7D83" w:rsidRPr="00BC4610" w:rsidRDefault="00EF7D83" w:rsidP="00BC4610">
            <w:pPr>
              <w:pStyle w:val="Tabletext"/>
              <w:jc w:val="center"/>
            </w:pPr>
            <w:r w:rsidRPr="00BC4610">
              <w:t>4,537</w:t>
            </w:r>
          </w:p>
        </w:tc>
        <w:tc>
          <w:tcPr>
            <w:tcW w:w="713" w:type="pct"/>
            <w:tcBorders>
              <w:top w:val="nil"/>
              <w:left w:val="nil"/>
              <w:bottom w:val="nil"/>
            </w:tcBorders>
            <w:noWrap/>
            <w:vAlign w:val="center"/>
            <w:hideMark/>
          </w:tcPr>
          <w:p w14:paraId="380A299F" w14:textId="25AB523A" w:rsidR="00EF7D83" w:rsidRPr="00BC4610" w:rsidRDefault="002533CA" w:rsidP="00BC4610">
            <w:pPr>
              <w:pStyle w:val="Tabletext"/>
              <w:jc w:val="center"/>
            </w:pPr>
            <w:r>
              <w:t>2,608 (</w:t>
            </w:r>
            <w:r w:rsidR="00EF7D83" w:rsidRPr="00BC4610">
              <w:t>57.5</w:t>
            </w:r>
            <w:r>
              <w:t>)</w:t>
            </w:r>
          </w:p>
        </w:tc>
        <w:tc>
          <w:tcPr>
            <w:tcW w:w="555" w:type="pct"/>
            <w:tcBorders>
              <w:top w:val="nil"/>
              <w:bottom w:val="nil"/>
              <w:right w:val="nil"/>
            </w:tcBorders>
            <w:noWrap/>
            <w:vAlign w:val="center"/>
            <w:hideMark/>
          </w:tcPr>
          <w:p w14:paraId="78EB8F73" w14:textId="77777777" w:rsidR="00EF7D83" w:rsidRPr="00BC4610" w:rsidRDefault="00EF7D83" w:rsidP="00BC4610">
            <w:pPr>
              <w:pStyle w:val="Tabletext"/>
              <w:jc w:val="center"/>
            </w:pPr>
            <w:r w:rsidRPr="00BC4610">
              <w:t>15</w:t>
            </w:r>
          </w:p>
        </w:tc>
        <w:tc>
          <w:tcPr>
            <w:tcW w:w="398" w:type="pct"/>
            <w:tcBorders>
              <w:top w:val="nil"/>
              <w:left w:val="nil"/>
              <w:bottom w:val="nil"/>
              <w:right w:val="nil"/>
            </w:tcBorders>
            <w:noWrap/>
            <w:vAlign w:val="center"/>
            <w:hideMark/>
          </w:tcPr>
          <w:p w14:paraId="7FEB350C" w14:textId="77777777" w:rsidR="00EF7D83" w:rsidRPr="00BC4610" w:rsidRDefault="00EF7D83" w:rsidP="00BC4610">
            <w:pPr>
              <w:pStyle w:val="Tabletext"/>
              <w:jc w:val="center"/>
            </w:pPr>
            <w:r w:rsidRPr="00BC4610">
              <w:t>14.2</w:t>
            </w:r>
          </w:p>
        </w:tc>
        <w:tc>
          <w:tcPr>
            <w:tcW w:w="396" w:type="pct"/>
            <w:tcBorders>
              <w:top w:val="nil"/>
              <w:left w:val="nil"/>
              <w:bottom w:val="nil"/>
              <w:right w:val="nil"/>
            </w:tcBorders>
            <w:noWrap/>
            <w:vAlign w:val="center"/>
            <w:hideMark/>
          </w:tcPr>
          <w:p w14:paraId="7D5EFA60" w14:textId="77777777" w:rsidR="00EF7D83" w:rsidRPr="00BC4610" w:rsidRDefault="00EF7D83" w:rsidP="00BC4610">
            <w:pPr>
              <w:pStyle w:val="Tabletext"/>
              <w:jc w:val="center"/>
            </w:pPr>
            <w:r w:rsidRPr="00BC4610">
              <w:t>14</w:t>
            </w:r>
          </w:p>
        </w:tc>
        <w:tc>
          <w:tcPr>
            <w:tcW w:w="396" w:type="pct"/>
            <w:tcBorders>
              <w:top w:val="nil"/>
              <w:left w:val="nil"/>
              <w:bottom w:val="nil"/>
              <w:right w:val="nil"/>
            </w:tcBorders>
            <w:noWrap/>
            <w:vAlign w:val="center"/>
            <w:hideMark/>
          </w:tcPr>
          <w:p w14:paraId="3FB8402B" w14:textId="77777777" w:rsidR="00EF7D83" w:rsidRPr="00BC4610" w:rsidRDefault="00EF7D83" w:rsidP="00BC4610">
            <w:pPr>
              <w:pStyle w:val="Tabletext"/>
              <w:jc w:val="center"/>
            </w:pPr>
            <w:r w:rsidRPr="00BC4610">
              <w:t>16.2</w:t>
            </w:r>
          </w:p>
        </w:tc>
        <w:tc>
          <w:tcPr>
            <w:tcW w:w="557" w:type="pct"/>
            <w:tcBorders>
              <w:top w:val="nil"/>
              <w:left w:val="nil"/>
              <w:bottom w:val="nil"/>
              <w:right w:val="nil"/>
            </w:tcBorders>
            <w:noWrap/>
            <w:vAlign w:val="center"/>
            <w:hideMark/>
          </w:tcPr>
          <w:p w14:paraId="1A827EE0" w14:textId="77777777" w:rsidR="00EF7D83" w:rsidRPr="00BC4610" w:rsidRDefault="00EF7D83" w:rsidP="00BC4610">
            <w:pPr>
              <w:pStyle w:val="Tabletext"/>
              <w:jc w:val="center"/>
            </w:pPr>
            <w:r w:rsidRPr="00BC4610">
              <w:t>14.1</w:t>
            </w:r>
          </w:p>
        </w:tc>
      </w:tr>
      <w:tr w:rsidR="00EF7D83" w:rsidRPr="00BC4610" w14:paraId="14ED1735" w14:textId="77777777" w:rsidTr="00BC4610">
        <w:trPr>
          <w:trHeight w:val="454"/>
        </w:trPr>
        <w:tc>
          <w:tcPr>
            <w:tcW w:w="399" w:type="pct"/>
            <w:tcBorders>
              <w:top w:val="nil"/>
              <w:left w:val="nil"/>
              <w:bottom w:val="nil"/>
              <w:right w:val="nil"/>
            </w:tcBorders>
            <w:noWrap/>
            <w:vAlign w:val="center"/>
            <w:hideMark/>
          </w:tcPr>
          <w:p w14:paraId="041EACE5" w14:textId="77777777" w:rsidR="00EF7D83" w:rsidRPr="00BC4610" w:rsidRDefault="00EF7D83" w:rsidP="00BC4610">
            <w:pPr>
              <w:pStyle w:val="Tabletext"/>
              <w:jc w:val="center"/>
            </w:pPr>
            <w:r w:rsidRPr="00BC4610">
              <w:t>3</w:t>
            </w:r>
          </w:p>
        </w:tc>
        <w:tc>
          <w:tcPr>
            <w:tcW w:w="1108" w:type="pct"/>
            <w:tcBorders>
              <w:top w:val="nil"/>
              <w:left w:val="nil"/>
              <w:bottom w:val="nil"/>
              <w:right w:val="nil"/>
            </w:tcBorders>
            <w:vAlign w:val="center"/>
          </w:tcPr>
          <w:p w14:paraId="29784105" w14:textId="47BFD5AE" w:rsidR="00EF7D83" w:rsidRPr="00BC4610" w:rsidRDefault="00EF7D83" w:rsidP="00BC4610">
            <w:pPr>
              <w:pStyle w:val="Tabletext"/>
              <w:jc w:val="center"/>
            </w:pPr>
            <w:r w:rsidRPr="00BC4610">
              <w:t>Interview</w:t>
            </w:r>
          </w:p>
        </w:tc>
        <w:tc>
          <w:tcPr>
            <w:tcW w:w="478" w:type="pct"/>
            <w:tcBorders>
              <w:top w:val="nil"/>
              <w:left w:val="nil"/>
              <w:bottom w:val="nil"/>
              <w:right w:val="nil"/>
            </w:tcBorders>
            <w:noWrap/>
            <w:vAlign w:val="center"/>
            <w:hideMark/>
          </w:tcPr>
          <w:p w14:paraId="27DB82D8" w14:textId="4964DE12" w:rsidR="00EF7D83" w:rsidRPr="00BC4610" w:rsidRDefault="00EF7D83" w:rsidP="00BC4610">
            <w:pPr>
              <w:pStyle w:val="Tabletext"/>
              <w:jc w:val="center"/>
            </w:pPr>
            <w:r w:rsidRPr="00BC4610">
              <w:t>4,421</w:t>
            </w:r>
          </w:p>
        </w:tc>
        <w:tc>
          <w:tcPr>
            <w:tcW w:w="713" w:type="pct"/>
            <w:tcBorders>
              <w:top w:val="nil"/>
              <w:left w:val="nil"/>
              <w:bottom w:val="nil"/>
            </w:tcBorders>
            <w:noWrap/>
            <w:vAlign w:val="center"/>
            <w:hideMark/>
          </w:tcPr>
          <w:p w14:paraId="2B374E0B" w14:textId="02D68512" w:rsidR="00EF7D83" w:rsidRPr="00BC4610" w:rsidRDefault="002533CA" w:rsidP="00BC4610">
            <w:pPr>
              <w:pStyle w:val="Tabletext"/>
              <w:jc w:val="center"/>
            </w:pPr>
            <w:r>
              <w:t>2,421 (</w:t>
            </w:r>
            <w:r w:rsidR="00EF7D83" w:rsidRPr="00BC4610">
              <w:t>54.8</w:t>
            </w:r>
            <w:r>
              <w:t>)</w:t>
            </w:r>
          </w:p>
        </w:tc>
        <w:tc>
          <w:tcPr>
            <w:tcW w:w="555" w:type="pct"/>
            <w:tcBorders>
              <w:top w:val="nil"/>
              <w:bottom w:val="nil"/>
              <w:right w:val="nil"/>
            </w:tcBorders>
            <w:noWrap/>
            <w:vAlign w:val="center"/>
            <w:hideMark/>
          </w:tcPr>
          <w:p w14:paraId="03B9D0F8" w14:textId="77777777" w:rsidR="00EF7D83" w:rsidRPr="00BC4610" w:rsidRDefault="00EF7D83" w:rsidP="00BC4610">
            <w:pPr>
              <w:pStyle w:val="Tabletext"/>
              <w:jc w:val="center"/>
            </w:pPr>
            <w:r w:rsidRPr="00BC4610">
              <w:t>16</w:t>
            </w:r>
          </w:p>
        </w:tc>
        <w:tc>
          <w:tcPr>
            <w:tcW w:w="398" w:type="pct"/>
            <w:tcBorders>
              <w:top w:val="nil"/>
              <w:left w:val="nil"/>
              <w:bottom w:val="nil"/>
              <w:right w:val="nil"/>
            </w:tcBorders>
            <w:noWrap/>
            <w:vAlign w:val="center"/>
            <w:hideMark/>
          </w:tcPr>
          <w:p w14:paraId="0A926CD3" w14:textId="77777777" w:rsidR="00EF7D83" w:rsidRPr="00BC4610" w:rsidRDefault="00EF7D83" w:rsidP="00BC4610">
            <w:pPr>
              <w:pStyle w:val="Tabletext"/>
              <w:jc w:val="center"/>
            </w:pPr>
            <w:r w:rsidRPr="00BC4610">
              <w:t>15.4</w:t>
            </w:r>
          </w:p>
        </w:tc>
        <w:tc>
          <w:tcPr>
            <w:tcW w:w="396" w:type="pct"/>
            <w:tcBorders>
              <w:top w:val="nil"/>
              <w:left w:val="nil"/>
              <w:bottom w:val="nil"/>
              <w:right w:val="nil"/>
            </w:tcBorders>
            <w:noWrap/>
            <w:vAlign w:val="center"/>
            <w:hideMark/>
          </w:tcPr>
          <w:p w14:paraId="2E658D01" w14:textId="77777777" w:rsidR="00EF7D83" w:rsidRPr="00BC4610" w:rsidRDefault="00EF7D83" w:rsidP="00BC4610">
            <w:pPr>
              <w:pStyle w:val="Tabletext"/>
              <w:jc w:val="center"/>
            </w:pPr>
            <w:r w:rsidRPr="00BC4610">
              <w:t>14.3</w:t>
            </w:r>
          </w:p>
        </w:tc>
        <w:tc>
          <w:tcPr>
            <w:tcW w:w="396" w:type="pct"/>
            <w:tcBorders>
              <w:top w:val="nil"/>
              <w:left w:val="nil"/>
              <w:bottom w:val="nil"/>
              <w:right w:val="nil"/>
            </w:tcBorders>
            <w:noWrap/>
            <w:vAlign w:val="center"/>
            <w:hideMark/>
          </w:tcPr>
          <w:p w14:paraId="08DF3B9B" w14:textId="77777777" w:rsidR="00EF7D83" w:rsidRPr="00BC4610" w:rsidRDefault="00EF7D83" w:rsidP="00BC4610">
            <w:pPr>
              <w:pStyle w:val="Tabletext"/>
              <w:jc w:val="center"/>
            </w:pPr>
            <w:r w:rsidRPr="00BC4610">
              <w:t>17.5</w:t>
            </w:r>
          </w:p>
        </w:tc>
        <w:tc>
          <w:tcPr>
            <w:tcW w:w="557" w:type="pct"/>
            <w:tcBorders>
              <w:top w:val="nil"/>
              <w:left w:val="nil"/>
              <w:bottom w:val="nil"/>
              <w:right w:val="nil"/>
            </w:tcBorders>
            <w:noWrap/>
            <w:vAlign w:val="center"/>
            <w:hideMark/>
          </w:tcPr>
          <w:p w14:paraId="76FE4D6C" w14:textId="77777777" w:rsidR="00EF7D83" w:rsidRPr="00BC4610" w:rsidRDefault="00EF7D83" w:rsidP="00BC4610">
            <w:pPr>
              <w:pStyle w:val="Tabletext"/>
              <w:jc w:val="center"/>
            </w:pPr>
            <w:r w:rsidRPr="00BC4610">
              <w:t>15.3</w:t>
            </w:r>
          </w:p>
        </w:tc>
      </w:tr>
      <w:tr w:rsidR="00EF7D83" w:rsidRPr="00BC4610" w14:paraId="1AED1419" w14:textId="77777777" w:rsidTr="00BC4610">
        <w:trPr>
          <w:trHeight w:val="454"/>
        </w:trPr>
        <w:tc>
          <w:tcPr>
            <w:tcW w:w="399" w:type="pct"/>
            <w:tcBorders>
              <w:top w:val="nil"/>
              <w:left w:val="nil"/>
              <w:bottom w:val="nil"/>
              <w:right w:val="nil"/>
            </w:tcBorders>
            <w:noWrap/>
            <w:vAlign w:val="center"/>
            <w:hideMark/>
          </w:tcPr>
          <w:p w14:paraId="66A0002D" w14:textId="77777777" w:rsidR="00EF7D83" w:rsidRPr="00BC4610" w:rsidRDefault="00EF7D83" w:rsidP="00BC4610">
            <w:pPr>
              <w:pStyle w:val="Tabletext"/>
              <w:jc w:val="center"/>
            </w:pPr>
            <w:r w:rsidRPr="00BC4610">
              <w:t>4</w:t>
            </w:r>
          </w:p>
        </w:tc>
        <w:tc>
          <w:tcPr>
            <w:tcW w:w="1108" w:type="pct"/>
            <w:tcBorders>
              <w:top w:val="nil"/>
              <w:left w:val="nil"/>
              <w:bottom w:val="nil"/>
              <w:right w:val="nil"/>
            </w:tcBorders>
            <w:vAlign w:val="center"/>
          </w:tcPr>
          <w:p w14:paraId="487430E1" w14:textId="257548CF" w:rsidR="00EF7D83" w:rsidRPr="00BC4610" w:rsidRDefault="00EF7D83" w:rsidP="00BC4610">
            <w:pPr>
              <w:pStyle w:val="Tabletext"/>
              <w:jc w:val="center"/>
            </w:pPr>
            <w:r w:rsidRPr="00BC4610">
              <w:t>Postal questionnaire</w:t>
            </w:r>
          </w:p>
        </w:tc>
        <w:tc>
          <w:tcPr>
            <w:tcW w:w="478" w:type="pct"/>
            <w:tcBorders>
              <w:top w:val="nil"/>
              <w:left w:val="nil"/>
              <w:bottom w:val="nil"/>
              <w:right w:val="nil"/>
            </w:tcBorders>
            <w:noWrap/>
            <w:vAlign w:val="center"/>
            <w:hideMark/>
          </w:tcPr>
          <w:p w14:paraId="2333B9D5" w14:textId="3DA82E55" w:rsidR="00EF7D83" w:rsidRPr="00BC4610" w:rsidRDefault="00EF7D83" w:rsidP="00BC4610">
            <w:pPr>
              <w:pStyle w:val="Tabletext"/>
              <w:jc w:val="center"/>
            </w:pPr>
            <w:r w:rsidRPr="00BC4610">
              <w:t>4,169</w:t>
            </w:r>
          </w:p>
        </w:tc>
        <w:tc>
          <w:tcPr>
            <w:tcW w:w="713" w:type="pct"/>
            <w:tcBorders>
              <w:top w:val="nil"/>
              <w:left w:val="nil"/>
              <w:bottom w:val="nil"/>
            </w:tcBorders>
            <w:noWrap/>
            <w:vAlign w:val="center"/>
            <w:hideMark/>
          </w:tcPr>
          <w:p w14:paraId="126CE10C" w14:textId="0B0CC040" w:rsidR="00EF7D83" w:rsidRPr="00BC4610" w:rsidRDefault="002533CA" w:rsidP="00BC4610">
            <w:pPr>
              <w:pStyle w:val="Tabletext"/>
              <w:jc w:val="center"/>
            </w:pPr>
            <w:r w:rsidRPr="002533CA">
              <w:t>2,478</w:t>
            </w:r>
            <w:r>
              <w:t xml:space="preserve"> (</w:t>
            </w:r>
            <w:r w:rsidR="00EF7D83" w:rsidRPr="00BC4610">
              <w:t>59.4</w:t>
            </w:r>
            <w:r>
              <w:t>)</w:t>
            </w:r>
          </w:p>
        </w:tc>
        <w:tc>
          <w:tcPr>
            <w:tcW w:w="555" w:type="pct"/>
            <w:tcBorders>
              <w:top w:val="nil"/>
              <w:bottom w:val="nil"/>
              <w:right w:val="nil"/>
            </w:tcBorders>
            <w:noWrap/>
            <w:vAlign w:val="center"/>
            <w:hideMark/>
          </w:tcPr>
          <w:p w14:paraId="76023377" w14:textId="77777777" w:rsidR="00EF7D83" w:rsidRPr="00BC4610" w:rsidRDefault="00EF7D83" w:rsidP="00BC4610">
            <w:pPr>
              <w:pStyle w:val="Tabletext"/>
              <w:jc w:val="center"/>
            </w:pPr>
            <w:r w:rsidRPr="00BC4610">
              <w:t>17</w:t>
            </w:r>
          </w:p>
        </w:tc>
        <w:tc>
          <w:tcPr>
            <w:tcW w:w="398" w:type="pct"/>
            <w:tcBorders>
              <w:top w:val="nil"/>
              <w:left w:val="nil"/>
              <w:bottom w:val="nil"/>
              <w:right w:val="nil"/>
            </w:tcBorders>
            <w:noWrap/>
            <w:vAlign w:val="center"/>
            <w:hideMark/>
          </w:tcPr>
          <w:p w14:paraId="4D7D5F94" w14:textId="77777777" w:rsidR="00EF7D83" w:rsidRPr="00BC4610" w:rsidRDefault="00EF7D83" w:rsidP="00BC4610">
            <w:pPr>
              <w:pStyle w:val="Tabletext"/>
              <w:jc w:val="center"/>
            </w:pPr>
            <w:r w:rsidRPr="00BC4610">
              <w:t>16.7</w:t>
            </w:r>
          </w:p>
        </w:tc>
        <w:tc>
          <w:tcPr>
            <w:tcW w:w="396" w:type="pct"/>
            <w:tcBorders>
              <w:top w:val="nil"/>
              <w:left w:val="nil"/>
              <w:bottom w:val="nil"/>
              <w:right w:val="nil"/>
            </w:tcBorders>
            <w:noWrap/>
            <w:vAlign w:val="center"/>
            <w:hideMark/>
          </w:tcPr>
          <w:p w14:paraId="5DC89AA3" w14:textId="77777777" w:rsidR="00EF7D83" w:rsidRPr="00BC4610" w:rsidRDefault="00EF7D83" w:rsidP="00BC4610">
            <w:pPr>
              <w:pStyle w:val="Tabletext"/>
              <w:jc w:val="center"/>
            </w:pPr>
            <w:r w:rsidRPr="00BC4610">
              <w:t>16.4</w:t>
            </w:r>
          </w:p>
        </w:tc>
        <w:tc>
          <w:tcPr>
            <w:tcW w:w="396" w:type="pct"/>
            <w:tcBorders>
              <w:top w:val="nil"/>
              <w:left w:val="nil"/>
              <w:bottom w:val="nil"/>
              <w:right w:val="nil"/>
            </w:tcBorders>
            <w:noWrap/>
            <w:vAlign w:val="center"/>
            <w:hideMark/>
          </w:tcPr>
          <w:p w14:paraId="73E1524D" w14:textId="77777777" w:rsidR="00EF7D83" w:rsidRPr="00BC4610" w:rsidRDefault="00EF7D83" w:rsidP="00BC4610">
            <w:pPr>
              <w:pStyle w:val="Tabletext"/>
              <w:jc w:val="center"/>
            </w:pPr>
            <w:r w:rsidRPr="00BC4610">
              <w:t>18.1</w:t>
            </w:r>
          </w:p>
        </w:tc>
        <w:tc>
          <w:tcPr>
            <w:tcW w:w="557" w:type="pct"/>
            <w:tcBorders>
              <w:top w:val="nil"/>
              <w:left w:val="nil"/>
              <w:bottom w:val="nil"/>
              <w:right w:val="nil"/>
            </w:tcBorders>
            <w:noWrap/>
            <w:vAlign w:val="center"/>
            <w:hideMark/>
          </w:tcPr>
          <w:p w14:paraId="261F542D" w14:textId="77777777" w:rsidR="00EF7D83" w:rsidRPr="00BC4610" w:rsidRDefault="00EF7D83" w:rsidP="00BC4610">
            <w:pPr>
              <w:pStyle w:val="Tabletext"/>
              <w:jc w:val="center"/>
            </w:pPr>
            <w:r w:rsidRPr="00BC4610">
              <w:t>16.6</w:t>
            </w:r>
          </w:p>
        </w:tc>
      </w:tr>
      <w:tr w:rsidR="00EF7D83" w:rsidRPr="00BC4610" w14:paraId="05F754C6" w14:textId="77777777" w:rsidTr="00BC4610">
        <w:trPr>
          <w:trHeight w:val="454"/>
        </w:trPr>
        <w:tc>
          <w:tcPr>
            <w:tcW w:w="399" w:type="pct"/>
            <w:tcBorders>
              <w:top w:val="nil"/>
              <w:left w:val="nil"/>
              <w:bottom w:val="nil"/>
              <w:right w:val="nil"/>
            </w:tcBorders>
            <w:noWrap/>
            <w:vAlign w:val="center"/>
            <w:hideMark/>
          </w:tcPr>
          <w:p w14:paraId="1428BD14" w14:textId="77777777" w:rsidR="00EF7D83" w:rsidRPr="00BC4610" w:rsidRDefault="00EF7D83" w:rsidP="00BC4610">
            <w:pPr>
              <w:pStyle w:val="Tabletext"/>
              <w:jc w:val="center"/>
            </w:pPr>
            <w:r w:rsidRPr="00BC4610">
              <w:t>5</w:t>
            </w:r>
          </w:p>
        </w:tc>
        <w:tc>
          <w:tcPr>
            <w:tcW w:w="1108" w:type="pct"/>
            <w:tcBorders>
              <w:top w:val="nil"/>
              <w:left w:val="nil"/>
              <w:bottom w:val="nil"/>
              <w:right w:val="nil"/>
            </w:tcBorders>
            <w:vAlign w:val="center"/>
          </w:tcPr>
          <w:p w14:paraId="5DC7AD40" w14:textId="3E267797" w:rsidR="00EF7D83" w:rsidRPr="00BC4610" w:rsidRDefault="00EF7D83" w:rsidP="00BC4610">
            <w:pPr>
              <w:pStyle w:val="Tabletext"/>
              <w:jc w:val="center"/>
            </w:pPr>
            <w:r w:rsidRPr="00BC4610">
              <w:t>Interview</w:t>
            </w:r>
          </w:p>
        </w:tc>
        <w:tc>
          <w:tcPr>
            <w:tcW w:w="478" w:type="pct"/>
            <w:tcBorders>
              <w:top w:val="nil"/>
              <w:left w:val="nil"/>
              <w:bottom w:val="nil"/>
              <w:right w:val="nil"/>
            </w:tcBorders>
            <w:noWrap/>
            <w:vAlign w:val="center"/>
            <w:hideMark/>
          </w:tcPr>
          <w:p w14:paraId="79EA725E" w14:textId="78064BE4" w:rsidR="00EF7D83" w:rsidRPr="00BC4610" w:rsidRDefault="00EF7D83" w:rsidP="00BC4610">
            <w:pPr>
              <w:pStyle w:val="Tabletext"/>
              <w:jc w:val="center"/>
            </w:pPr>
            <w:r w:rsidRPr="00BC4610">
              <w:t>3,541</w:t>
            </w:r>
          </w:p>
        </w:tc>
        <w:tc>
          <w:tcPr>
            <w:tcW w:w="713" w:type="pct"/>
            <w:tcBorders>
              <w:top w:val="nil"/>
              <w:left w:val="nil"/>
              <w:bottom w:val="nil"/>
            </w:tcBorders>
            <w:noWrap/>
            <w:vAlign w:val="center"/>
            <w:hideMark/>
          </w:tcPr>
          <w:p w14:paraId="323272A4" w14:textId="4483D006" w:rsidR="00EF7D83" w:rsidRPr="00BC4610" w:rsidRDefault="002533CA" w:rsidP="00BC4610">
            <w:pPr>
              <w:pStyle w:val="Tabletext"/>
              <w:jc w:val="center"/>
            </w:pPr>
            <w:r>
              <w:t>2,002 (</w:t>
            </w:r>
            <w:r w:rsidR="00EF7D83" w:rsidRPr="00BC4610">
              <w:t>56.5</w:t>
            </w:r>
            <w:r>
              <w:t>)</w:t>
            </w:r>
          </w:p>
        </w:tc>
        <w:tc>
          <w:tcPr>
            <w:tcW w:w="555" w:type="pct"/>
            <w:tcBorders>
              <w:top w:val="nil"/>
              <w:bottom w:val="nil"/>
              <w:right w:val="nil"/>
            </w:tcBorders>
            <w:noWrap/>
            <w:vAlign w:val="center"/>
            <w:hideMark/>
          </w:tcPr>
          <w:p w14:paraId="5464C608" w14:textId="77777777" w:rsidR="00EF7D83" w:rsidRPr="00BC4610" w:rsidRDefault="00EF7D83" w:rsidP="00BC4610">
            <w:pPr>
              <w:pStyle w:val="Tabletext"/>
              <w:jc w:val="center"/>
            </w:pPr>
            <w:r w:rsidRPr="00BC4610">
              <w:t>18</w:t>
            </w:r>
          </w:p>
        </w:tc>
        <w:tc>
          <w:tcPr>
            <w:tcW w:w="398" w:type="pct"/>
            <w:tcBorders>
              <w:top w:val="nil"/>
              <w:left w:val="nil"/>
              <w:bottom w:val="nil"/>
              <w:right w:val="nil"/>
            </w:tcBorders>
            <w:noWrap/>
            <w:vAlign w:val="center"/>
            <w:hideMark/>
          </w:tcPr>
          <w:p w14:paraId="390E138C" w14:textId="77777777" w:rsidR="00EF7D83" w:rsidRPr="00BC4610" w:rsidRDefault="00EF7D83" w:rsidP="00BC4610">
            <w:pPr>
              <w:pStyle w:val="Tabletext"/>
              <w:jc w:val="center"/>
            </w:pPr>
            <w:r w:rsidRPr="00BC4610">
              <w:t>17.7</w:t>
            </w:r>
          </w:p>
        </w:tc>
        <w:tc>
          <w:tcPr>
            <w:tcW w:w="396" w:type="pct"/>
            <w:tcBorders>
              <w:top w:val="nil"/>
              <w:left w:val="nil"/>
              <w:bottom w:val="nil"/>
              <w:right w:val="nil"/>
            </w:tcBorders>
            <w:noWrap/>
            <w:vAlign w:val="center"/>
            <w:hideMark/>
          </w:tcPr>
          <w:p w14:paraId="6C10B840" w14:textId="77777777" w:rsidR="00EF7D83" w:rsidRPr="00BC4610" w:rsidRDefault="00EF7D83" w:rsidP="00BC4610">
            <w:pPr>
              <w:pStyle w:val="Tabletext"/>
              <w:jc w:val="center"/>
            </w:pPr>
            <w:r w:rsidRPr="00BC4610">
              <w:t>16.3</w:t>
            </w:r>
          </w:p>
        </w:tc>
        <w:tc>
          <w:tcPr>
            <w:tcW w:w="396" w:type="pct"/>
            <w:tcBorders>
              <w:top w:val="nil"/>
              <w:left w:val="nil"/>
              <w:bottom w:val="nil"/>
              <w:right w:val="nil"/>
            </w:tcBorders>
            <w:noWrap/>
            <w:vAlign w:val="center"/>
            <w:hideMark/>
          </w:tcPr>
          <w:p w14:paraId="587959A6" w14:textId="77777777" w:rsidR="00EF7D83" w:rsidRPr="00BC4610" w:rsidRDefault="00EF7D83" w:rsidP="00BC4610">
            <w:pPr>
              <w:pStyle w:val="Tabletext"/>
              <w:jc w:val="center"/>
            </w:pPr>
            <w:r w:rsidRPr="00BC4610">
              <w:t>19.6</w:t>
            </w:r>
          </w:p>
        </w:tc>
        <w:tc>
          <w:tcPr>
            <w:tcW w:w="557" w:type="pct"/>
            <w:tcBorders>
              <w:top w:val="nil"/>
              <w:left w:val="nil"/>
              <w:bottom w:val="nil"/>
              <w:right w:val="nil"/>
            </w:tcBorders>
            <w:noWrap/>
            <w:vAlign w:val="center"/>
            <w:hideMark/>
          </w:tcPr>
          <w:p w14:paraId="42710C72" w14:textId="77777777" w:rsidR="00EF7D83" w:rsidRPr="00BC4610" w:rsidRDefault="00EF7D83" w:rsidP="00BC4610">
            <w:pPr>
              <w:pStyle w:val="Tabletext"/>
              <w:jc w:val="center"/>
            </w:pPr>
            <w:r w:rsidRPr="00BC4610">
              <w:t>17.7</w:t>
            </w:r>
          </w:p>
        </w:tc>
      </w:tr>
      <w:tr w:rsidR="00EF7D83" w:rsidRPr="00BC4610" w14:paraId="5C221BF1" w14:textId="77777777" w:rsidTr="00BC4610">
        <w:trPr>
          <w:trHeight w:val="454"/>
        </w:trPr>
        <w:tc>
          <w:tcPr>
            <w:tcW w:w="399" w:type="pct"/>
            <w:tcBorders>
              <w:top w:val="nil"/>
              <w:left w:val="nil"/>
              <w:right w:val="nil"/>
            </w:tcBorders>
            <w:noWrap/>
            <w:vAlign w:val="center"/>
            <w:hideMark/>
          </w:tcPr>
          <w:p w14:paraId="7C7BDDDB" w14:textId="77777777" w:rsidR="00EF7D83" w:rsidRPr="00BC4610" w:rsidRDefault="00EF7D83" w:rsidP="00BC4610">
            <w:pPr>
              <w:pStyle w:val="Tabletext"/>
              <w:jc w:val="center"/>
            </w:pPr>
            <w:r w:rsidRPr="00BC4610">
              <w:t>6</w:t>
            </w:r>
          </w:p>
        </w:tc>
        <w:tc>
          <w:tcPr>
            <w:tcW w:w="1108" w:type="pct"/>
            <w:tcBorders>
              <w:top w:val="nil"/>
              <w:left w:val="nil"/>
              <w:right w:val="nil"/>
            </w:tcBorders>
            <w:vAlign w:val="center"/>
          </w:tcPr>
          <w:p w14:paraId="66382921" w14:textId="64C6ACB4" w:rsidR="00EF7D83" w:rsidRPr="00BC4610" w:rsidRDefault="00EF7D83" w:rsidP="00BC4610">
            <w:pPr>
              <w:pStyle w:val="Tabletext"/>
              <w:jc w:val="center"/>
            </w:pPr>
            <w:r w:rsidRPr="00BC4610">
              <w:t>Postal questionnaire</w:t>
            </w:r>
          </w:p>
        </w:tc>
        <w:tc>
          <w:tcPr>
            <w:tcW w:w="478" w:type="pct"/>
            <w:tcBorders>
              <w:top w:val="nil"/>
              <w:left w:val="nil"/>
              <w:right w:val="nil"/>
            </w:tcBorders>
            <w:noWrap/>
            <w:vAlign w:val="center"/>
            <w:hideMark/>
          </w:tcPr>
          <w:p w14:paraId="36FB2806" w14:textId="249A61F1" w:rsidR="00EF7D83" w:rsidRPr="00BC4610" w:rsidRDefault="00EF7D83" w:rsidP="00BC4610">
            <w:pPr>
              <w:pStyle w:val="Tabletext"/>
              <w:jc w:val="center"/>
            </w:pPr>
            <w:r w:rsidRPr="00BC4610">
              <w:t>2,927</w:t>
            </w:r>
          </w:p>
        </w:tc>
        <w:tc>
          <w:tcPr>
            <w:tcW w:w="713" w:type="pct"/>
            <w:tcBorders>
              <w:top w:val="nil"/>
              <w:left w:val="nil"/>
            </w:tcBorders>
            <w:noWrap/>
            <w:vAlign w:val="center"/>
            <w:hideMark/>
          </w:tcPr>
          <w:p w14:paraId="5C3B459F" w14:textId="48B83364" w:rsidR="00EF7D83" w:rsidRPr="00BC4610" w:rsidRDefault="001F6F61" w:rsidP="00BC4610">
            <w:pPr>
              <w:pStyle w:val="Tabletext"/>
              <w:jc w:val="center"/>
            </w:pPr>
            <w:r>
              <w:t>1,878 (</w:t>
            </w:r>
            <w:r w:rsidR="00EF7D83" w:rsidRPr="00BC4610">
              <w:t>64.2</w:t>
            </w:r>
            <w:r>
              <w:t>)</w:t>
            </w:r>
          </w:p>
        </w:tc>
        <w:tc>
          <w:tcPr>
            <w:tcW w:w="555" w:type="pct"/>
            <w:tcBorders>
              <w:top w:val="nil"/>
              <w:right w:val="nil"/>
            </w:tcBorders>
            <w:noWrap/>
            <w:vAlign w:val="center"/>
            <w:hideMark/>
          </w:tcPr>
          <w:p w14:paraId="68EABDA0" w14:textId="77777777" w:rsidR="00EF7D83" w:rsidRPr="00BC4610" w:rsidRDefault="00EF7D83" w:rsidP="00BC4610">
            <w:pPr>
              <w:pStyle w:val="Tabletext"/>
              <w:jc w:val="center"/>
            </w:pPr>
            <w:r w:rsidRPr="00BC4610">
              <w:t>19</w:t>
            </w:r>
          </w:p>
        </w:tc>
        <w:tc>
          <w:tcPr>
            <w:tcW w:w="398" w:type="pct"/>
            <w:tcBorders>
              <w:top w:val="nil"/>
              <w:left w:val="nil"/>
              <w:right w:val="nil"/>
            </w:tcBorders>
            <w:noWrap/>
            <w:vAlign w:val="center"/>
            <w:hideMark/>
          </w:tcPr>
          <w:p w14:paraId="10798D4D" w14:textId="77777777" w:rsidR="00EF7D83" w:rsidRPr="00BC4610" w:rsidRDefault="00EF7D83" w:rsidP="00BC4610">
            <w:pPr>
              <w:pStyle w:val="Tabletext"/>
              <w:jc w:val="center"/>
            </w:pPr>
            <w:r w:rsidRPr="00BC4610">
              <w:t>18.6</w:t>
            </w:r>
          </w:p>
        </w:tc>
        <w:tc>
          <w:tcPr>
            <w:tcW w:w="396" w:type="pct"/>
            <w:tcBorders>
              <w:top w:val="nil"/>
              <w:left w:val="nil"/>
              <w:right w:val="nil"/>
            </w:tcBorders>
            <w:noWrap/>
            <w:vAlign w:val="center"/>
            <w:hideMark/>
          </w:tcPr>
          <w:p w14:paraId="222E8536" w14:textId="77777777" w:rsidR="00EF7D83" w:rsidRPr="00BC4610" w:rsidRDefault="00EF7D83" w:rsidP="00BC4610">
            <w:pPr>
              <w:pStyle w:val="Tabletext"/>
              <w:jc w:val="center"/>
            </w:pPr>
            <w:r w:rsidRPr="00BC4610">
              <w:t>17.8</w:t>
            </w:r>
          </w:p>
        </w:tc>
        <w:tc>
          <w:tcPr>
            <w:tcW w:w="396" w:type="pct"/>
            <w:tcBorders>
              <w:top w:val="nil"/>
              <w:left w:val="nil"/>
              <w:right w:val="nil"/>
            </w:tcBorders>
            <w:noWrap/>
            <w:vAlign w:val="center"/>
            <w:hideMark/>
          </w:tcPr>
          <w:p w14:paraId="6DB931F8" w14:textId="77777777" w:rsidR="00EF7D83" w:rsidRPr="00BC4610" w:rsidRDefault="00EF7D83" w:rsidP="00BC4610">
            <w:pPr>
              <w:pStyle w:val="Tabletext"/>
              <w:jc w:val="center"/>
            </w:pPr>
            <w:r w:rsidRPr="00BC4610">
              <w:t>20</w:t>
            </w:r>
          </w:p>
        </w:tc>
        <w:tc>
          <w:tcPr>
            <w:tcW w:w="557" w:type="pct"/>
            <w:tcBorders>
              <w:top w:val="nil"/>
              <w:left w:val="nil"/>
              <w:right w:val="nil"/>
            </w:tcBorders>
            <w:noWrap/>
            <w:vAlign w:val="center"/>
            <w:hideMark/>
          </w:tcPr>
          <w:p w14:paraId="74BEF0A0" w14:textId="77777777" w:rsidR="00EF7D83" w:rsidRPr="00BC4610" w:rsidRDefault="00EF7D83" w:rsidP="00BC4610">
            <w:pPr>
              <w:pStyle w:val="Tabletext"/>
              <w:jc w:val="center"/>
            </w:pPr>
            <w:r w:rsidRPr="00BC4610">
              <w:t>18.7</w:t>
            </w:r>
          </w:p>
        </w:tc>
      </w:tr>
    </w:tbl>
    <w:p w14:paraId="0A0724FF" w14:textId="18835C5C" w:rsidR="00E53749" w:rsidRDefault="00EF7D83" w:rsidP="00E53749">
      <w:pPr>
        <w:pStyle w:val="tablelegend"/>
      </w:pPr>
      <w:r w:rsidRPr="005920FA">
        <w:rPr>
          <w:b/>
        </w:rPr>
        <w:t>Note:</w:t>
      </w:r>
      <w:r w:rsidR="00D12489" w:rsidRPr="005920FA">
        <w:rPr>
          <w:b/>
        </w:rPr>
        <w:t xml:space="preserve"> </w:t>
      </w:r>
      <w:r w:rsidR="00D12489" w:rsidRPr="005920FA">
        <w:t>N, number of respondents per time point;</w:t>
      </w:r>
      <w:r w:rsidRPr="005920FA">
        <w:t xml:space="preserve"> Approx., approximate age</w:t>
      </w:r>
      <w:r w:rsidR="00D12489" w:rsidRPr="005920FA">
        <w:t xml:space="preserve"> used to plot the data</w:t>
      </w:r>
      <w:r w:rsidRPr="005920FA">
        <w:t xml:space="preserve">; </w:t>
      </w:r>
      <w:r w:rsidR="00D12489" w:rsidRPr="005920FA">
        <w:t>Min, minimum age</w:t>
      </w:r>
      <w:r w:rsidRPr="005920FA">
        <w:t xml:space="preserve">; </w:t>
      </w:r>
      <w:r w:rsidR="00D12489" w:rsidRPr="005920FA">
        <w:t>Max</w:t>
      </w:r>
      <w:r w:rsidRPr="005920FA">
        <w:t xml:space="preserve">, </w:t>
      </w:r>
      <w:r w:rsidR="00E53749">
        <w:t>maximum age</w:t>
      </w:r>
      <w:r w:rsidR="009B6EE8">
        <w:t>.</w:t>
      </w:r>
    </w:p>
    <w:p w14:paraId="3F1145D1" w14:textId="29284C62" w:rsidR="00E53749" w:rsidRPr="005920FA" w:rsidRDefault="00E53749" w:rsidP="00E53749">
      <w:pPr>
        <w:pStyle w:val="tablelegend"/>
        <w:sectPr w:rsidR="00E53749" w:rsidRPr="005920FA" w:rsidSect="00253A74">
          <w:footerReference w:type="default" r:id="rId12"/>
          <w:pgSz w:w="11906" w:h="16838"/>
          <w:pgMar w:top="1134" w:right="1440" w:bottom="993" w:left="1440" w:header="708" w:footer="708" w:gutter="0"/>
          <w:cols w:space="708"/>
          <w:docGrid w:linePitch="360"/>
        </w:sectPr>
      </w:pPr>
      <w:r>
        <w:br/>
      </w:r>
    </w:p>
    <w:p w14:paraId="19C04A11" w14:textId="7E438153" w:rsidR="008C4C7E" w:rsidRPr="005920FA" w:rsidRDefault="008C4C7E" w:rsidP="008C4C7E">
      <w:pPr>
        <w:pStyle w:val="Caption"/>
      </w:pPr>
      <w:bookmarkStart w:id="17" w:name="_Ref488252880"/>
      <w:bookmarkStart w:id="18" w:name="_Hlk495498515"/>
      <w:bookmarkStart w:id="19" w:name="_Hlk494963444"/>
      <w:bookmarkStart w:id="20" w:name="_Ref485307467"/>
      <w:r w:rsidRPr="0061114E">
        <w:rPr>
          <w:b/>
        </w:rPr>
        <w:lastRenderedPageBreak/>
        <w:t xml:space="preserve">Table </w:t>
      </w:r>
      <w:r w:rsidRPr="0061114E">
        <w:rPr>
          <w:b/>
        </w:rPr>
        <w:fldChar w:fldCharType="begin"/>
      </w:r>
      <w:r w:rsidRPr="0061114E">
        <w:rPr>
          <w:b/>
        </w:rPr>
        <w:instrText xml:space="preserve"> SEQ Table \* ARABIC </w:instrText>
      </w:r>
      <w:r w:rsidRPr="0061114E">
        <w:rPr>
          <w:b/>
        </w:rPr>
        <w:fldChar w:fldCharType="separate"/>
      </w:r>
      <w:r w:rsidRPr="0061114E">
        <w:rPr>
          <w:b/>
          <w:noProof/>
        </w:rPr>
        <w:t>2</w:t>
      </w:r>
      <w:r w:rsidRPr="0061114E">
        <w:rPr>
          <w:b/>
        </w:rPr>
        <w:fldChar w:fldCharType="end"/>
      </w:r>
      <w:bookmarkEnd w:id="17"/>
      <w:r w:rsidRPr="0061114E">
        <w:rPr>
          <w:b/>
        </w:rPr>
        <w:t>.</w:t>
      </w:r>
      <w:r w:rsidRPr="005920FA">
        <w:t xml:space="preserve"> Unadjusted and adjusted associations between cigarette and/or cannabis use and psychotic experiences at age 18 years</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0"/>
        <w:gridCol w:w="1141"/>
        <w:gridCol w:w="1269"/>
        <w:gridCol w:w="1143"/>
        <w:gridCol w:w="1141"/>
        <w:gridCol w:w="1259"/>
        <w:gridCol w:w="1143"/>
      </w:tblGrid>
      <w:tr w:rsidR="008C4C7E" w:rsidRPr="005920FA" w14:paraId="734EB1FB" w14:textId="77777777" w:rsidTr="00601A3D">
        <w:trPr>
          <w:trHeight w:val="624"/>
        </w:trPr>
        <w:tc>
          <w:tcPr>
            <w:tcW w:w="1263" w:type="pct"/>
            <w:tcBorders>
              <w:top w:val="single" w:sz="4" w:space="0" w:color="auto"/>
              <w:bottom w:val="nil"/>
            </w:tcBorders>
            <w:shd w:val="clear" w:color="auto" w:fill="F2F2F2" w:themeFill="background1" w:themeFillShade="F2"/>
            <w:vAlign w:val="center"/>
          </w:tcPr>
          <w:p w14:paraId="00E63D3B" w14:textId="77777777" w:rsidR="008C4C7E" w:rsidRPr="005920FA" w:rsidRDefault="008C4C7E" w:rsidP="00601A3D">
            <w:pPr>
              <w:pStyle w:val="Tableheadings"/>
              <w:jc w:val="center"/>
            </w:pPr>
          </w:p>
        </w:tc>
        <w:tc>
          <w:tcPr>
            <w:tcW w:w="3737" w:type="pct"/>
            <w:gridSpan w:val="6"/>
            <w:tcBorders>
              <w:top w:val="single" w:sz="4" w:space="0" w:color="auto"/>
              <w:bottom w:val="nil"/>
            </w:tcBorders>
            <w:shd w:val="clear" w:color="auto" w:fill="F2F2F2" w:themeFill="background1" w:themeFillShade="F2"/>
            <w:vAlign w:val="center"/>
          </w:tcPr>
          <w:p w14:paraId="1BC7A5C0" w14:textId="77777777" w:rsidR="008C4C7E" w:rsidRPr="005920FA" w:rsidRDefault="008C4C7E" w:rsidP="00601A3D">
            <w:pPr>
              <w:pStyle w:val="Tableheadings"/>
              <w:jc w:val="center"/>
              <w:rPr>
                <w:rFonts w:ascii="Calibri" w:eastAsia="Calibri" w:hAnsi="Calibri" w:cs="Times New Roman"/>
                <w:bCs/>
              </w:rPr>
            </w:pPr>
            <w:r w:rsidRPr="005920FA">
              <w:rPr>
                <w:rFonts w:ascii="Calibri" w:eastAsia="Calibri" w:hAnsi="Calibri" w:cs="Times New Roman"/>
                <w:bCs/>
              </w:rPr>
              <w:t>Definite PE</w:t>
            </w:r>
          </w:p>
          <w:p w14:paraId="552E7BC2" w14:textId="77777777" w:rsidR="008C4C7E" w:rsidRPr="005920FA" w:rsidRDefault="008C4C7E" w:rsidP="00601A3D">
            <w:pPr>
              <w:pStyle w:val="Tableheadings"/>
              <w:jc w:val="center"/>
            </w:pPr>
            <w:r w:rsidRPr="005920FA">
              <w:rPr>
                <w:rFonts w:ascii="Calibri" w:eastAsia="Calibri" w:hAnsi="Calibri" w:cs="Times New Roman"/>
                <w:bCs/>
              </w:rPr>
              <w:t>(</w:t>
            </w:r>
            <w:r w:rsidRPr="005920FA">
              <w:rPr>
                <w:rFonts w:ascii="Calibri" w:eastAsia="Calibri" w:hAnsi="Calibri" w:cs="Times New Roman"/>
              </w:rPr>
              <w:t>n = 3328)</w:t>
            </w:r>
          </w:p>
        </w:tc>
      </w:tr>
      <w:tr w:rsidR="008C4C7E" w:rsidRPr="005920FA" w14:paraId="7E93DBA0" w14:textId="77777777" w:rsidTr="00601A3D">
        <w:trPr>
          <w:trHeight w:val="454"/>
        </w:trPr>
        <w:tc>
          <w:tcPr>
            <w:tcW w:w="1263" w:type="pct"/>
            <w:tcBorders>
              <w:top w:val="nil"/>
              <w:bottom w:val="nil"/>
            </w:tcBorders>
            <w:shd w:val="clear" w:color="auto" w:fill="F2F2F2" w:themeFill="background1" w:themeFillShade="F2"/>
            <w:vAlign w:val="center"/>
          </w:tcPr>
          <w:p w14:paraId="2D0ECCF1" w14:textId="77777777" w:rsidR="008C4C7E" w:rsidRPr="005920FA" w:rsidRDefault="008C4C7E" w:rsidP="00601A3D">
            <w:pPr>
              <w:pStyle w:val="Tableheadings"/>
              <w:jc w:val="center"/>
            </w:pPr>
          </w:p>
        </w:tc>
        <w:tc>
          <w:tcPr>
            <w:tcW w:w="1871" w:type="pct"/>
            <w:gridSpan w:val="3"/>
            <w:tcBorders>
              <w:top w:val="nil"/>
              <w:bottom w:val="nil"/>
              <w:right w:val="single" w:sz="4" w:space="0" w:color="auto"/>
            </w:tcBorders>
            <w:shd w:val="clear" w:color="auto" w:fill="F2F2F2" w:themeFill="background1" w:themeFillShade="F2"/>
            <w:vAlign w:val="center"/>
          </w:tcPr>
          <w:p w14:paraId="2BD8FC9D" w14:textId="77777777" w:rsidR="008C4C7E" w:rsidRPr="005920FA" w:rsidRDefault="008C4C7E" w:rsidP="00601A3D">
            <w:pPr>
              <w:pStyle w:val="Tableheadings"/>
              <w:jc w:val="center"/>
            </w:pPr>
            <w:r w:rsidRPr="005920FA">
              <w:rPr>
                <w:rFonts w:ascii="Calibri" w:eastAsia="Calibri" w:hAnsi="Calibri" w:cs="Times New Roman"/>
                <w:bCs/>
              </w:rPr>
              <w:t>Unadjusted</w:t>
            </w:r>
          </w:p>
        </w:tc>
        <w:tc>
          <w:tcPr>
            <w:tcW w:w="1866" w:type="pct"/>
            <w:gridSpan w:val="3"/>
            <w:tcBorders>
              <w:top w:val="nil"/>
              <w:left w:val="single" w:sz="4" w:space="0" w:color="auto"/>
              <w:bottom w:val="nil"/>
            </w:tcBorders>
            <w:shd w:val="clear" w:color="auto" w:fill="F2F2F2" w:themeFill="background1" w:themeFillShade="F2"/>
            <w:vAlign w:val="center"/>
          </w:tcPr>
          <w:p w14:paraId="3E5FDC51" w14:textId="77777777" w:rsidR="008C4C7E" w:rsidRPr="005920FA" w:rsidRDefault="008C4C7E" w:rsidP="00601A3D">
            <w:pPr>
              <w:pStyle w:val="Tableheadings"/>
              <w:jc w:val="center"/>
            </w:pPr>
            <w:r w:rsidRPr="005920FA">
              <w:rPr>
                <w:rFonts w:ascii="Calibri" w:eastAsia="Calibri" w:hAnsi="Calibri" w:cs="Times New Roman"/>
                <w:bCs/>
              </w:rPr>
              <w:t>Adjusted</w:t>
            </w:r>
            <w:r w:rsidRPr="005920FA">
              <w:rPr>
                <w:rFonts w:ascii="Calibri" w:eastAsia="Calibri" w:hAnsi="Calibri" w:cs="Times New Roman"/>
              </w:rPr>
              <w:t>†</w:t>
            </w:r>
          </w:p>
        </w:tc>
      </w:tr>
      <w:tr w:rsidR="008C4C7E" w:rsidRPr="005920FA" w14:paraId="4A0D4A15" w14:textId="77777777" w:rsidTr="00601A3D">
        <w:trPr>
          <w:trHeight w:val="454"/>
        </w:trPr>
        <w:tc>
          <w:tcPr>
            <w:tcW w:w="1263" w:type="pct"/>
            <w:tcBorders>
              <w:top w:val="nil"/>
              <w:bottom w:val="single" w:sz="4" w:space="0" w:color="auto"/>
            </w:tcBorders>
            <w:shd w:val="clear" w:color="auto" w:fill="F2F2F2" w:themeFill="background1" w:themeFillShade="F2"/>
            <w:vAlign w:val="center"/>
          </w:tcPr>
          <w:p w14:paraId="095D7EEA" w14:textId="77777777" w:rsidR="008C4C7E" w:rsidRPr="005920FA" w:rsidRDefault="008C4C7E" w:rsidP="00601A3D">
            <w:pPr>
              <w:pStyle w:val="Tableheadings"/>
              <w:jc w:val="center"/>
            </w:pPr>
          </w:p>
        </w:tc>
        <w:tc>
          <w:tcPr>
            <w:tcW w:w="601" w:type="pct"/>
            <w:tcBorders>
              <w:top w:val="nil"/>
              <w:bottom w:val="single" w:sz="4" w:space="0" w:color="auto"/>
            </w:tcBorders>
            <w:shd w:val="clear" w:color="auto" w:fill="F2F2F2" w:themeFill="background1" w:themeFillShade="F2"/>
            <w:vAlign w:val="center"/>
          </w:tcPr>
          <w:p w14:paraId="62DA9F29" w14:textId="77777777" w:rsidR="008C4C7E" w:rsidRPr="005920FA" w:rsidRDefault="008C4C7E" w:rsidP="00601A3D">
            <w:pPr>
              <w:pStyle w:val="Tableheadings"/>
              <w:jc w:val="center"/>
              <w:rPr>
                <w:vertAlign w:val="superscript"/>
              </w:rPr>
            </w:pPr>
            <w:proofErr w:type="spellStart"/>
            <w:r w:rsidRPr="005920FA">
              <w:t>OR</w:t>
            </w:r>
            <w:r w:rsidRPr="005920FA">
              <w:rPr>
                <w:vertAlign w:val="superscript"/>
              </w:rPr>
              <w:t>a</w:t>
            </w:r>
            <w:proofErr w:type="spellEnd"/>
          </w:p>
        </w:tc>
        <w:tc>
          <w:tcPr>
            <w:tcW w:w="668" w:type="pct"/>
            <w:tcBorders>
              <w:top w:val="nil"/>
              <w:bottom w:val="single" w:sz="4" w:space="0" w:color="auto"/>
            </w:tcBorders>
            <w:shd w:val="clear" w:color="auto" w:fill="F2F2F2" w:themeFill="background1" w:themeFillShade="F2"/>
            <w:vAlign w:val="center"/>
          </w:tcPr>
          <w:p w14:paraId="7818E506" w14:textId="77777777" w:rsidR="008C4C7E" w:rsidRPr="005920FA" w:rsidRDefault="008C4C7E" w:rsidP="00601A3D">
            <w:pPr>
              <w:pStyle w:val="Tableheadings"/>
              <w:jc w:val="center"/>
            </w:pPr>
            <w:r w:rsidRPr="005920FA">
              <w:t>95% CI</w:t>
            </w:r>
          </w:p>
        </w:tc>
        <w:tc>
          <w:tcPr>
            <w:tcW w:w="601" w:type="pct"/>
            <w:tcBorders>
              <w:top w:val="nil"/>
              <w:bottom w:val="single" w:sz="4" w:space="0" w:color="auto"/>
              <w:right w:val="single" w:sz="4" w:space="0" w:color="auto"/>
            </w:tcBorders>
            <w:shd w:val="clear" w:color="auto" w:fill="F2F2F2" w:themeFill="background1" w:themeFillShade="F2"/>
            <w:vAlign w:val="center"/>
          </w:tcPr>
          <w:p w14:paraId="6E16FE0E" w14:textId="181EB180" w:rsidR="008C4C7E" w:rsidRPr="005920FA" w:rsidRDefault="00B81F46" w:rsidP="00601A3D">
            <w:pPr>
              <w:pStyle w:val="Tableheadings"/>
              <w:jc w:val="center"/>
            </w:pPr>
            <w:r w:rsidRPr="00AB4B3B">
              <w:rPr>
                <w:i/>
              </w:rPr>
              <w:t>P</w:t>
            </w:r>
            <w:r>
              <w:t xml:space="preserve"> </w:t>
            </w:r>
            <w:r w:rsidR="008C4C7E" w:rsidRPr="005920FA">
              <w:t>value</w:t>
            </w:r>
          </w:p>
        </w:tc>
        <w:tc>
          <w:tcPr>
            <w:tcW w:w="601" w:type="pct"/>
            <w:tcBorders>
              <w:top w:val="nil"/>
              <w:left w:val="single" w:sz="4" w:space="0" w:color="auto"/>
              <w:bottom w:val="single" w:sz="4" w:space="0" w:color="auto"/>
            </w:tcBorders>
            <w:shd w:val="clear" w:color="auto" w:fill="F2F2F2" w:themeFill="background1" w:themeFillShade="F2"/>
            <w:vAlign w:val="center"/>
          </w:tcPr>
          <w:p w14:paraId="031D4811" w14:textId="77777777" w:rsidR="008C4C7E" w:rsidRPr="005920FA" w:rsidRDefault="008C4C7E" w:rsidP="00601A3D">
            <w:pPr>
              <w:pStyle w:val="Tableheadings"/>
              <w:jc w:val="center"/>
              <w:rPr>
                <w:vertAlign w:val="superscript"/>
              </w:rPr>
            </w:pPr>
            <w:proofErr w:type="spellStart"/>
            <w:r w:rsidRPr="005920FA">
              <w:t>OR</w:t>
            </w:r>
            <w:r w:rsidRPr="005920FA">
              <w:rPr>
                <w:vertAlign w:val="superscript"/>
              </w:rPr>
              <w:t>a</w:t>
            </w:r>
            <w:proofErr w:type="spellEnd"/>
          </w:p>
        </w:tc>
        <w:tc>
          <w:tcPr>
            <w:tcW w:w="663" w:type="pct"/>
            <w:tcBorders>
              <w:top w:val="nil"/>
              <w:bottom w:val="single" w:sz="4" w:space="0" w:color="auto"/>
            </w:tcBorders>
            <w:shd w:val="clear" w:color="auto" w:fill="F2F2F2" w:themeFill="background1" w:themeFillShade="F2"/>
            <w:vAlign w:val="center"/>
          </w:tcPr>
          <w:p w14:paraId="156253B9" w14:textId="77777777" w:rsidR="008C4C7E" w:rsidRPr="005920FA" w:rsidRDefault="008C4C7E" w:rsidP="00601A3D">
            <w:pPr>
              <w:pStyle w:val="Tableheadings"/>
              <w:jc w:val="center"/>
            </w:pPr>
            <w:r w:rsidRPr="005920FA">
              <w:t>95% CI</w:t>
            </w:r>
          </w:p>
        </w:tc>
        <w:tc>
          <w:tcPr>
            <w:tcW w:w="601" w:type="pct"/>
            <w:tcBorders>
              <w:top w:val="nil"/>
              <w:bottom w:val="single" w:sz="4" w:space="0" w:color="auto"/>
            </w:tcBorders>
            <w:shd w:val="clear" w:color="auto" w:fill="F2F2F2" w:themeFill="background1" w:themeFillShade="F2"/>
            <w:vAlign w:val="center"/>
          </w:tcPr>
          <w:p w14:paraId="7832A5BD" w14:textId="6C8C2A54" w:rsidR="008C4C7E" w:rsidRPr="005920FA" w:rsidRDefault="00B81F46" w:rsidP="00601A3D">
            <w:pPr>
              <w:pStyle w:val="Tableheadings"/>
              <w:jc w:val="center"/>
            </w:pPr>
            <w:r w:rsidRPr="00B81F46">
              <w:rPr>
                <w:i/>
              </w:rPr>
              <w:t>P</w:t>
            </w:r>
            <w:r>
              <w:t xml:space="preserve"> </w:t>
            </w:r>
            <w:r w:rsidR="008C4C7E" w:rsidRPr="005920FA">
              <w:t>value</w:t>
            </w:r>
          </w:p>
        </w:tc>
      </w:tr>
      <w:tr w:rsidR="008C4C7E" w:rsidRPr="005920FA" w14:paraId="202522AA" w14:textId="77777777" w:rsidTr="00601A3D">
        <w:trPr>
          <w:trHeight w:val="454"/>
        </w:trPr>
        <w:tc>
          <w:tcPr>
            <w:tcW w:w="1263" w:type="pct"/>
            <w:tcBorders>
              <w:top w:val="single" w:sz="4" w:space="0" w:color="auto"/>
            </w:tcBorders>
            <w:vAlign w:val="center"/>
          </w:tcPr>
          <w:p w14:paraId="7ADFDC5F" w14:textId="6E04B237" w:rsidR="008C4C7E" w:rsidRPr="005920FA" w:rsidRDefault="008C4C7E" w:rsidP="00601A3D">
            <w:pPr>
              <w:pStyle w:val="Tabletext"/>
              <w:jc w:val="center"/>
            </w:pPr>
            <w:r w:rsidRPr="005920FA">
              <w:rPr>
                <w:rFonts w:ascii="Calibri" w:eastAsia="Calibri" w:hAnsi="Calibri" w:cs="Times New Roman"/>
                <w:b/>
              </w:rPr>
              <w:t xml:space="preserve">Early-onset </w:t>
            </w:r>
            <w:r w:rsidR="00020C2A">
              <w:rPr>
                <w:rFonts w:ascii="Calibri" w:eastAsia="Calibri" w:hAnsi="Calibri" w:cs="Times New Roman"/>
                <w:b/>
              </w:rPr>
              <w:t>cigarette-only</w:t>
            </w:r>
          </w:p>
        </w:tc>
        <w:tc>
          <w:tcPr>
            <w:tcW w:w="601" w:type="pct"/>
            <w:tcBorders>
              <w:top w:val="single" w:sz="4" w:space="0" w:color="auto"/>
            </w:tcBorders>
            <w:vAlign w:val="center"/>
          </w:tcPr>
          <w:p w14:paraId="7916130E" w14:textId="77777777" w:rsidR="008C4C7E" w:rsidRPr="005920FA" w:rsidRDefault="008C4C7E" w:rsidP="00601A3D">
            <w:pPr>
              <w:pStyle w:val="Tabletext"/>
              <w:jc w:val="center"/>
            </w:pPr>
            <w:r w:rsidRPr="005920FA">
              <w:t>3.03</w:t>
            </w:r>
          </w:p>
        </w:tc>
        <w:tc>
          <w:tcPr>
            <w:tcW w:w="668" w:type="pct"/>
            <w:tcBorders>
              <w:top w:val="single" w:sz="4" w:space="0" w:color="auto"/>
            </w:tcBorders>
            <w:vAlign w:val="center"/>
          </w:tcPr>
          <w:p w14:paraId="5EE60BAD" w14:textId="77777777" w:rsidR="008C4C7E" w:rsidRPr="005920FA" w:rsidRDefault="008C4C7E" w:rsidP="00601A3D">
            <w:pPr>
              <w:pStyle w:val="Tabletext"/>
              <w:jc w:val="center"/>
            </w:pPr>
            <w:r w:rsidRPr="005920FA">
              <w:rPr>
                <w:rFonts w:ascii="Calibri" w:eastAsia="Calibri" w:hAnsi="Calibri" w:cs="Times New Roman"/>
                <w:color w:val="000000"/>
              </w:rPr>
              <w:t>1.13, 8.14</w:t>
            </w:r>
          </w:p>
        </w:tc>
        <w:tc>
          <w:tcPr>
            <w:tcW w:w="601" w:type="pct"/>
            <w:vMerge w:val="restart"/>
            <w:tcBorders>
              <w:top w:val="single" w:sz="4" w:space="0" w:color="auto"/>
              <w:right w:val="single" w:sz="4" w:space="0" w:color="auto"/>
            </w:tcBorders>
            <w:vAlign w:val="center"/>
          </w:tcPr>
          <w:p w14:paraId="3A5AD4F9" w14:textId="5840C682" w:rsidR="008C4C7E" w:rsidRPr="005920FA" w:rsidRDefault="008C4C7E" w:rsidP="00601A3D">
            <w:pPr>
              <w:pStyle w:val="Tabletext"/>
              <w:jc w:val="center"/>
            </w:pPr>
            <w:r w:rsidRPr="005920FA">
              <w:rPr>
                <w:rFonts w:ascii="Calibri" w:eastAsia="Calibri" w:hAnsi="Calibri" w:cs="Times New Roman"/>
              </w:rPr>
              <w:t>&lt;0.001</w:t>
            </w:r>
          </w:p>
        </w:tc>
        <w:tc>
          <w:tcPr>
            <w:tcW w:w="601" w:type="pct"/>
            <w:tcBorders>
              <w:top w:val="single" w:sz="4" w:space="0" w:color="auto"/>
              <w:left w:val="single" w:sz="4" w:space="0" w:color="auto"/>
            </w:tcBorders>
            <w:vAlign w:val="center"/>
          </w:tcPr>
          <w:p w14:paraId="49A9283A" w14:textId="77777777" w:rsidR="008C4C7E" w:rsidRPr="005920FA" w:rsidRDefault="008C4C7E" w:rsidP="00601A3D">
            <w:pPr>
              <w:pStyle w:val="Tabletext"/>
              <w:jc w:val="center"/>
              <w:rPr>
                <w:rFonts w:ascii="Calibri" w:eastAsia="Calibri" w:hAnsi="Calibri" w:cs="Times New Roman"/>
                <w:color w:val="000000"/>
              </w:rPr>
            </w:pPr>
            <w:r w:rsidRPr="005920FA">
              <w:rPr>
                <w:rFonts w:ascii="Calibri" w:eastAsia="Calibri" w:hAnsi="Calibri" w:cs="Times New Roman"/>
                <w:color w:val="000000"/>
              </w:rPr>
              <w:t>1.78</w:t>
            </w:r>
          </w:p>
        </w:tc>
        <w:tc>
          <w:tcPr>
            <w:tcW w:w="663" w:type="pct"/>
            <w:tcBorders>
              <w:top w:val="single" w:sz="4" w:space="0" w:color="auto"/>
            </w:tcBorders>
            <w:vAlign w:val="center"/>
          </w:tcPr>
          <w:p w14:paraId="797915C1" w14:textId="77777777" w:rsidR="008C4C7E" w:rsidRPr="005920FA" w:rsidRDefault="008C4C7E" w:rsidP="00601A3D">
            <w:pPr>
              <w:pStyle w:val="Tabletext"/>
              <w:jc w:val="center"/>
            </w:pPr>
            <w:r w:rsidRPr="005920FA">
              <w:rPr>
                <w:rFonts w:ascii="Calibri" w:eastAsia="Calibri" w:hAnsi="Calibri" w:cs="Times New Roman"/>
                <w:color w:val="000000"/>
              </w:rPr>
              <w:t>0.54, 5.88</w:t>
            </w:r>
          </w:p>
        </w:tc>
        <w:tc>
          <w:tcPr>
            <w:tcW w:w="601" w:type="pct"/>
            <w:vMerge w:val="restart"/>
            <w:tcBorders>
              <w:top w:val="single" w:sz="4" w:space="0" w:color="auto"/>
            </w:tcBorders>
            <w:vAlign w:val="center"/>
          </w:tcPr>
          <w:p w14:paraId="35448167" w14:textId="480C5BF1" w:rsidR="008C4C7E" w:rsidRPr="005920FA" w:rsidRDefault="008C4C7E" w:rsidP="00601A3D">
            <w:pPr>
              <w:pStyle w:val="Tabletext"/>
              <w:jc w:val="center"/>
            </w:pPr>
            <w:r w:rsidRPr="005920FA">
              <w:rPr>
                <w:rFonts w:ascii="Calibri" w:eastAsia="Calibri" w:hAnsi="Calibri" w:cs="Times New Roman"/>
              </w:rPr>
              <w:t>&lt;0.001</w:t>
            </w:r>
          </w:p>
        </w:tc>
      </w:tr>
      <w:tr w:rsidR="008C4C7E" w:rsidRPr="005920FA" w14:paraId="3A82BDD7" w14:textId="77777777" w:rsidTr="00601A3D">
        <w:trPr>
          <w:trHeight w:val="454"/>
        </w:trPr>
        <w:tc>
          <w:tcPr>
            <w:tcW w:w="1263" w:type="pct"/>
            <w:vAlign w:val="center"/>
          </w:tcPr>
          <w:p w14:paraId="4BAF89DB" w14:textId="77777777" w:rsidR="008C4C7E" w:rsidRPr="005920FA" w:rsidRDefault="008C4C7E" w:rsidP="00601A3D">
            <w:pPr>
              <w:pStyle w:val="Tabletext"/>
              <w:jc w:val="center"/>
            </w:pPr>
            <w:r w:rsidRPr="005920FA">
              <w:rPr>
                <w:rFonts w:ascii="Calibri" w:eastAsia="Calibri" w:hAnsi="Calibri" w:cs="Times New Roman"/>
                <w:b/>
              </w:rPr>
              <w:t>Early-onset cannabis</w:t>
            </w:r>
          </w:p>
        </w:tc>
        <w:tc>
          <w:tcPr>
            <w:tcW w:w="601" w:type="pct"/>
            <w:vAlign w:val="center"/>
          </w:tcPr>
          <w:p w14:paraId="284875F2" w14:textId="77777777" w:rsidR="008C4C7E" w:rsidRPr="005920FA" w:rsidRDefault="008C4C7E" w:rsidP="00601A3D">
            <w:pPr>
              <w:pStyle w:val="Tabletext"/>
              <w:jc w:val="center"/>
              <w:rPr>
                <w:rFonts w:ascii="Calibri" w:eastAsia="Calibri" w:hAnsi="Calibri" w:cs="Times New Roman"/>
                <w:color w:val="000000"/>
              </w:rPr>
            </w:pPr>
            <w:r w:rsidRPr="005920FA">
              <w:rPr>
                <w:rFonts w:ascii="Calibri" w:eastAsia="Calibri" w:hAnsi="Calibri" w:cs="Times New Roman"/>
                <w:color w:val="000000"/>
              </w:rPr>
              <w:t>3.79</w:t>
            </w:r>
          </w:p>
        </w:tc>
        <w:tc>
          <w:tcPr>
            <w:tcW w:w="668" w:type="pct"/>
            <w:vAlign w:val="center"/>
          </w:tcPr>
          <w:p w14:paraId="7EE18127" w14:textId="77777777" w:rsidR="008C4C7E" w:rsidRPr="005920FA" w:rsidRDefault="008C4C7E" w:rsidP="00601A3D">
            <w:pPr>
              <w:pStyle w:val="Tabletext"/>
              <w:jc w:val="center"/>
            </w:pPr>
            <w:r w:rsidRPr="005920FA">
              <w:rPr>
                <w:rFonts w:ascii="Calibri" w:eastAsia="Calibri" w:hAnsi="Calibri" w:cs="Times New Roman"/>
                <w:color w:val="000000"/>
              </w:rPr>
              <w:t>1.73, 8.31</w:t>
            </w:r>
          </w:p>
        </w:tc>
        <w:tc>
          <w:tcPr>
            <w:tcW w:w="601" w:type="pct"/>
            <w:vMerge/>
            <w:tcBorders>
              <w:right w:val="single" w:sz="4" w:space="0" w:color="auto"/>
            </w:tcBorders>
            <w:vAlign w:val="center"/>
          </w:tcPr>
          <w:p w14:paraId="2C24B6DF" w14:textId="77777777" w:rsidR="008C4C7E" w:rsidRPr="005920FA" w:rsidRDefault="008C4C7E" w:rsidP="00601A3D">
            <w:pPr>
              <w:pStyle w:val="Tabletext"/>
              <w:jc w:val="center"/>
            </w:pPr>
          </w:p>
        </w:tc>
        <w:tc>
          <w:tcPr>
            <w:tcW w:w="601" w:type="pct"/>
            <w:tcBorders>
              <w:left w:val="single" w:sz="4" w:space="0" w:color="auto"/>
            </w:tcBorders>
            <w:vAlign w:val="center"/>
          </w:tcPr>
          <w:p w14:paraId="17884CAD" w14:textId="77777777" w:rsidR="008C4C7E" w:rsidRPr="005920FA" w:rsidRDefault="008C4C7E" w:rsidP="00601A3D">
            <w:pPr>
              <w:pStyle w:val="Tabletext"/>
              <w:jc w:val="center"/>
              <w:rPr>
                <w:rFonts w:ascii="Calibri" w:eastAsia="Calibri" w:hAnsi="Calibri" w:cs="Times New Roman"/>
                <w:color w:val="000000"/>
              </w:rPr>
            </w:pPr>
            <w:r w:rsidRPr="005920FA">
              <w:rPr>
                <w:rFonts w:ascii="Calibri" w:eastAsia="Calibri" w:hAnsi="Calibri" w:cs="Times New Roman"/>
                <w:color w:val="000000"/>
              </w:rPr>
              <w:t>3.70</w:t>
            </w:r>
          </w:p>
        </w:tc>
        <w:tc>
          <w:tcPr>
            <w:tcW w:w="663" w:type="pct"/>
            <w:vAlign w:val="center"/>
          </w:tcPr>
          <w:p w14:paraId="62F23D25" w14:textId="77777777" w:rsidR="008C4C7E" w:rsidRPr="005920FA" w:rsidRDefault="008C4C7E" w:rsidP="00601A3D">
            <w:pPr>
              <w:pStyle w:val="Tabletext"/>
              <w:jc w:val="center"/>
            </w:pPr>
            <w:r w:rsidRPr="005920FA">
              <w:rPr>
                <w:rFonts w:ascii="Calibri" w:eastAsia="Calibri" w:hAnsi="Calibri" w:cs="Times New Roman"/>
                <w:color w:val="000000"/>
              </w:rPr>
              <w:t>1.66, 8.25</w:t>
            </w:r>
          </w:p>
        </w:tc>
        <w:tc>
          <w:tcPr>
            <w:tcW w:w="601" w:type="pct"/>
            <w:vMerge/>
            <w:vAlign w:val="center"/>
          </w:tcPr>
          <w:p w14:paraId="0220AC68" w14:textId="77777777" w:rsidR="008C4C7E" w:rsidRPr="005920FA" w:rsidRDefault="008C4C7E" w:rsidP="00601A3D">
            <w:pPr>
              <w:pStyle w:val="Tabletext"/>
              <w:jc w:val="center"/>
            </w:pPr>
          </w:p>
        </w:tc>
      </w:tr>
      <w:tr w:rsidR="008C4C7E" w:rsidRPr="005920FA" w14:paraId="50A0145D" w14:textId="77777777" w:rsidTr="00601A3D">
        <w:trPr>
          <w:trHeight w:val="454"/>
        </w:trPr>
        <w:tc>
          <w:tcPr>
            <w:tcW w:w="1263" w:type="pct"/>
            <w:vAlign w:val="center"/>
          </w:tcPr>
          <w:p w14:paraId="44B9B374" w14:textId="7A1F2BB4" w:rsidR="008C4C7E" w:rsidRPr="005920FA" w:rsidRDefault="008C4C7E" w:rsidP="00601A3D">
            <w:pPr>
              <w:pStyle w:val="Tabletext"/>
              <w:jc w:val="center"/>
            </w:pPr>
            <w:r w:rsidRPr="005920FA">
              <w:rPr>
                <w:rFonts w:ascii="Calibri" w:eastAsia="Calibri" w:hAnsi="Calibri" w:cs="Times New Roman"/>
                <w:b/>
              </w:rPr>
              <w:t xml:space="preserve">Late-onset </w:t>
            </w:r>
            <w:r w:rsidR="00020C2A">
              <w:rPr>
                <w:rFonts w:ascii="Calibri" w:eastAsia="Calibri" w:hAnsi="Calibri" w:cs="Times New Roman"/>
                <w:b/>
              </w:rPr>
              <w:t>cigarette-only</w:t>
            </w:r>
          </w:p>
        </w:tc>
        <w:tc>
          <w:tcPr>
            <w:tcW w:w="601" w:type="pct"/>
            <w:vAlign w:val="center"/>
          </w:tcPr>
          <w:p w14:paraId="23264B86" w14:textId="77777777" w:rsidR="008C4C7E" w:rsidRPr="005920FA" w:rsidRDefault="008C4C7E" w:rsidP="00601A3D">
            <w:pPr>
              <w:pStyle w:val="Tabletext"/>
              <w:jc w:val="center"/>
              <w:rPr>
                <w:rFonts w:ascii="Calibri" w:eastAsia="Calibri" w:hAnsi="Calibri" w:cs="Times New Roman"/>
                <w:color w:val="000000"/>
              </w:rPr>
            </w:pPr>
            <w:r w:rsidRPr="005920FA">
              <w:rPr>
                <w:rFonts w:ascii="Calibri" w:eastAsia="Calibri" w:hAnsi="Calibri" w:cs="Times New Roman"/>
                <w:color w:val="000000"/>
              </w:rPr>
              <w:t>0.84</w:t>
            </w:r>
          </w:p>
        </w:tc>
        <w:tc>
          <w:tcPr>
            <w:tcW w:w="668" w:type="pct"/>
            <w:vAlign w:val="center"/>
          </w:tcPr>
          <w:p w14:paraId="0F2C1A1E" w14:textId="77777777" w:rsidR="008C4C7E" w:rsidRPr="005920FA" w:rsidRDefault="008C4C7E" w:rsidP="00601A3D">
            <w:pPr>
              <w:pStyle w:val="Tabletext"/>
              <w:jc w:val="center"/>
            </w:pPr>
            <w:r w:rsidRPr="005920FA">
              <w:rPr>
                <w:rFonts w:ascii="Calibri" w:eastAsia="Calibri" w:hAnsi="Calibri" w:cs="Times New Roman"/>
                <w:color w:val="000000"/>
              </w:rPr>
              <w:t>0.31, 2.31</w:t>
            </w:r>
          </w:p>
        </w:tc>
        <w:tc>
          <w:tcPr>
            <w:tcW w:w="601" w:type="pct"/>
            <w:vMerge/>
            <w:tcBorders>
              <w:right w:val="single" w:sz="4" w:space="0" w:color="auto"/>
            </w:tcBorders>
            <w:vAlign w:val="center"/>
          </w:tcPr>
          <w:p w14:paraId="29F29A7C" w14:textId="77777777" w:rsidR="008C4C7E" w:rsidRPr="005920FA" w:rsidRDefault="008C4C7E" w:rsidP="00601A3D">
            <w:pPr>
              <w:pStyle w:val="Tabletext"/>
              <w:jc w:val="center"/>
            </w:pPr>
          </w:p>
        </w:tc>
        <w:tc>
          <w:tcPr>
            <w:tcW w:w="601" w:type="pct"/>
            <w:tcBorders>
              <w:left w:val="single" w:sz="4" w:space="0" w:color="auto"/>
            </w:tcBorders>
            <w:vAlign w:val="center"/>
          </w:tcPr>
          <w:p w14:paraId="5B1D599E" w14:textId="77777777" w:rsidR="008C4C7E" w:rsidRPr="005920FA" w:rsidRDefault="008C4C7E" w:rsidP="00601A3D">
            <w:pPr>
              <w:pStyle w:val="Tabletext"/>
              <w:jc w:val="center"/>
              <w:rPr>
                <w:rFonts w:ascii="Calibri" w:eastAsia="Calibri" w:hAnsi="Calibri" w:cs="Times New Roman"/>
                <w:color w:val="000000"/>
              </w:rPr>
            </w:pPr>
            <w:r w:rsidRPr="005920FA">
              <w:rPr>
                <w:rFonts w:ascii="Calibri" w:eastAsia="Calibri" w:hAnsi="Calibri" w:cs="Times New Roman"/>
                <w:color w:val="000000"/>
              </w:rPr>
              <w:t>0.73</w:t>
            </w:r>
          </w:p>
        </w:tc>
        <w:tc>
          <w:tcPr>
            <w:tcW w:w="663" w:type="pct"/>
            <w:vAlign w:val="center"/>
          </w:tcPr>
          <w:p w14:paraId="1003E2AF" w14:textId="77777777" w:rsidR="008C4C7E" w:rsidRPr="005920FA" w:rsidRDefault="008C4C7E" w:rsidP="00601A3D">
            <w:pPr>
              <w:pStyle w:val="Tabletext"/>
              <w:jc w:val="center"/>
            </w:pPr>
            <w:r w:rsidRPr="005920FA">
              <w:rPr>
                <w:rFonts w:ascii="Calibri" w:eastAsia="Calibri" w:hAnsi="Calibri" w:cs="Times New Roman"/>
                <w:color w:val="000000"/>
              </w:rPr>
              <w:t>0.27, 1.98</w:t>
            </w:r>
          </w:p>
        </w:tc>
        <w:tc>
          <w:tcPr>
            <w:tcW w:w="601" w:type="pct"/>
            <w:vMerge/>
            <w:vAlign w:val="center"/>
          </w:tcPr>
          <w:p w14:paraId="001C16B7" w14:textId="77777777" w:rsidR="008C4C7E" w:rsidRPr="005920FA" w:rsidRDefault="008C4C7E" w:rsidP="00601A3D">
            <w:pPr>
              <w:pStyle w:val="Tabletext"/>
              <w:jc w:val="center"/>
            </w:pPr>
          </w:p>
        </w:tc>
      </w:tr>
      <w:tr w:rsidR="008C4C7E" w:rsidRPr="005920FA" w14:paraId="4EDE3EB1" w14:textId="77777777" w:rsidTr="00601A3D">
        <w:trPr>
          <w:trHeight w:val="454"/>
        </w:trPr>
        <w:tc>
          <w:tcPr>
            <w:tcW w:w="1263" w:type="pct"/>
            <w:vAlign w:val="center"/>
          </w:tcPr>
          <w:p w14:paraId="283A223C" w14:textId="77777777" w:rsidR="008C4C7E" w:rsidRPr="005920FA" w:rsidRDefault="008C4C7E" w:rsidP="00601A3D">
            <w:pPr>
              <w:pStyle w:val="Tabletext"/>
              <w:jc w:val="center"/>
            </w:pPr>
            <w:r w:rsidRPr="005920FA">
              <w:rPr>
                <w:rFonts w:ascii="Calibri" w:eastAsia="Calibri" w:hAnsi="Calibri" w:cs="Times New Roman"/>
                <w:b/>
              </w:rPr>
              <w:t>Late-onset cannabis</w:t>
            </w:r>
          </w:p>
        </w:tc>
        <w:tc>
          <w:tcPr>
            <w:tcW w:w="601" w:type="pct"/>
            <w:vAlign w:val="center"/>
          </w:tcPr>
          <w:p w14:paraId="59400F9E" w14:textId="77777777" w:rsidR="008C4C7E" w:rsidRPr="005920FA" w:rsidRDefault="008C4C7E" w:rsidP="00601A3D">
            <w:pPr>
              <w:pStyle w:val="Tabletext"/>
              <w:jc w:val="center"/>
              <w:rPr>
                <w:rFonts w:ascii="Calibri" w:eastAsia="Calibri" w:hAnsi="Calibri" w:cs="Times New Roman"/>
                <w:color w:val="000000"/>
              </w:rPr>
            </w:pPr>
            <w:r w:rsidRPr="005920FA">
              <w:rPr>
                <w:rFonts w:ascii="Calibri" w:eastAsia="Calibri" w:hAnsi="Calibri" w:cs="Times New Roman"/>
                <w:color w:val="000000"/>
              </w:rPr>
              <w:t>3.05</w:t>
            </w:r>
          </w:p>
        </w:tc>
        <w:tc>
          <w:tcPr>
            <w:tcW w:w="668" w:type="pct"/>
            <w:vAlign w:val="center"/>
          </w:tcPr>
          <w:p w14:paraId="09A4069B" w14:textId="77777777" w:rsidR="008C4C7E" w:rsidRPr="005920FA" w:rsidRDefault="008C4C7E" w:rsidP="00601A3D">
            <w:pPr>
              <w:pStyle w:val="Tabletext"/>
              <w:jc w:val="center"/>
            </w:pPr>
            <w:r w:rsidRPr="005920FA">
              <w:rPr>
                <w:rFonts w:ascii="Calibri" w:eastAsia="Calibri" w:hAnsi="Calibri" w:cs="Times New Roman"/>
                <w:color w:val="000000"/>
              </w:rPr>
              <w:t>1.69, 5.53</w:t>
            </w:r>
          </w:p>
        </w:tc>
        <w:tc>
          <w:tcPr>
            <w:tcW w:w="601" w:type="pct"/>
            <w:vMerge/>
            <w:tcBorders>
              <w:right w:val="single" w:sz="4" w:space="0" w:color="auto"/>
            </w:tcBorders>
            <w:vAlign w:val="center"/>
          </w:tcPr>
          <w:p w14:paraId="749E127E" w14:textId="77777777" w:rsidR="008C4C7E" w:rsidRPr="005920FA" w:rsidRDefault="008C4C7E" w:rsidP="00601A3D">
            <w:pPr>
              <w:pStyle w:val="Tabletext"/>
              <w:jc w:val="center"/>
            </w:pPr>
          </w:p>
        </w:tc>
        <w:tc>
          <w:tcPr>
            <w:tcW w:w="601" w:type="pct"/>
            <w:tcBorders>
              <w:left w:val="single" w:sz="4" w:space="0" w:color="auto"/>
              <w:bottom w:val="single" w:sz="4" w:space="0" w:color="auto"/>
            </w:tcBorders>
            <w:vAlign w:val="center"/>
          </w:tcPr>
          <w:p w14:paraId="6F384FBA" w14:textId="77777777" w:rsidR="008C4C7E" w:rsidRPr="005920FA" w:rsidRDefault="008C4C7E" w:rsidP="00601A3D">
            <w:pPr>
              <w:pStyle w:val="Tabletext"/>
              <w:jc w:val="center"/>
              <w:rPr>
                <w:rFonts w:ascii="Calibri" w:eastAsia="Calibri" w:hAnsi="Calibri" w:cs="Times New Roman"/>
                <w:color w:val="000000"/>
              </w:rPr>
            </w:pPr>
            <w:r w:rsidRPr="005920FA">
              <w:rPr>
                <w:rFonts w:ascii="Calibri" w:eastAsia="Calibri" w:hAnsi="Calibri" w:cs="Times New Roman"/>
                <w:color w:val="000000"/>
              </w:rPr>
              <w:t>2.97</w:t>
            </w:r>
          </w:p>
        </w:tc>
        <w:tc>
          <w:tcPr>
            <w:tcW w:w="663" w:type="pct"/>
            <w:tcBorders>
              <w:bottom w:val="single" w:sz="4" w:space="0" w:color="auto"/>
            </w:tcBorders>
            <w:vAlign w:val="center"/>
          </w:tcPr>
          <w:p w14:paraId="5E577865" w14:textId="77777777" w:rsidR="008C4C7E" w:rsidRPr="005920FA" w:rsidRDefault="008C4C7E" w:rsidP="00601A3D">
            <w:pPr>
              <w:pStyle w:val="Tabletext"/>
              <w:jc w:val="center"/>
            </w:pPr>
            <w:r w:rsidRPr="005920FA">
              <w:rPr>
                <w:rFonts w:ascii="Calibri" w:eastAsia="Calibri" w:hAnsi="Calibri" w:cs="Times New Roman"/>
                <w:color w:val="000000"/>
              </w:rPr>
              <w:t>1.63, 5.40</w:t>
            </w:r>
          </w:p>
        </w:tc>
        <w:tc>
          <w:tcPr>
            <w:tcW w:w="601" w:type="pct"/>
            <w:vMerge/>
            <w:vAlign w:val="center"/>
          </w:tcPr>
          <w:p w14:paraId="5CB2B533" w14:textId="77777777" w:rsidR="008C4C7E" w:rsidRPr="005920FA" w:rsidRDefault="008C4C7E" w:rsidP="00601A3D">
            <w:pPr>
              <w:pStyle w:val="Tabletext"/>
              <w:jc w:val="center"/>
            </w:pPr>
          </w:p>
        </w:tc>
      </w:tr>
    </w:tbl>
    <w:p w14:paraId="3F17EBFC" w14:textId="56F915EC" w:rsidR="008C4C7E" w:rsidRPr="005920FA" w:rsidRDefault="008C4C7E" w:rsidP="0061114E">
      <w:pPr>
        <w:pStyle w:val="tablelegend"/>
        <w:rPr>
          <w:rFonts w:ascii="Calibri" w:eastAsia="Calibri" w:hAnsi="Calibri" w:cs="Times New Roman"/>
        </w:rPr>
      </w:pPr>
      <w:bookmarkStart w:id="21" w:name="_Hlk494963102"/>
      <w:r w:rsidRPr="005920FA">
        <w:rPr>
          <w:rFonts w:ascii="Calibri" w:eastAsia="Calibri" w:hAnsi="Calibri" w:cs="Times New Roman"/>
          <w:b/>
        </w:rPr>
        <w:t>Note:</w:t>
      </w:r>
      <w:r w:rsidRPr="005920FA">
        <w:rPr>
          <w:rFonts w:ascii="Calibri" w:eastAsia="Calibri" w:hAnsi="Calibri" w:cs="Times New Roman"/>
        </w:rPr>
        <w:t xml:space="preserve"> PE, psychotic experiences; OR, odds ratio; 95% CI, 95% confidence interval; </w:t>
      </w:r>
      <w:r w:rsidR="00B81F46" w:rsidRPr="00B81F46">
        <w:rPr>
          <w:rFonts w:ascii="Calibri" w:eastAsia="Calibri" w:hAnsi="Calibri" w:cs="Times New Roman"/>
          <w:i/>
        </w:rPr>
        <w:t>P</w:t>
      </w:r>
      <w:r w:rsidR="00B81F46">
        <w:rPr>
          <w:rFonts w:ascii="Calibri" w:eastAsia="Calibri" w:hAnsi="Calibri" w:cs="Times New Roman"/>
        </w:rPr>
        <w:t xml:space="preserve"> </w:t>
      </w:r>
      <w:r w:rsidRPr="005920FA">
        <w:rPr>
          <w:rFonts w:ascii="Calibri" w:eastAsia="Calibri" w:hAnsi="Calibri" w:cs="Times New Roman"/>
        </w:rPr>
        <w:t xml:space="preserve">value, omnibus </w:t>
      </w:r>
      <w:r w:rsidR="00B81F46" w:rsidRPr="00AB4B3B">
        <w:rPr>
          <w:rFonts w:ascii="Calibri" w:eastAsia="Calibri" w:hAnsi="Calibri" w:cs="Times New Roman"/>
          <w:i/>
        </w:rPr>
        <w:t>P</w:t>
      </w:r>
      <w:r w:rsidR="00B81F46">
        <w:rPr>
          <w:rFonts w:ascii="Calibri" w:eastAsia="Calibri" w:hAnsi="Calibri" w:cs="Times New Roman"/>
        </w:rPr>
        <w:t xml:space="preserve"> </w:t>
      </w:r>
      <w:r w:rsidR="00B81F46" w:rsidRPr="005920FA">
        <w:rPr>
          <w:rFonts w:ascii="Calibri" w:eastAsia="Calibri" w:hAnsi="Calibri" w:cs="Times New Roman"/>
        </w:rPr>
        <w:t>value</w:t>
      </w:r>
      <w:r w:rsidR="00B81F46" w:rsidRPr="005920FA" w:rsidDel="00B81F46">
        <w:rPr>
          <w:rFonts w:ascii="Calibri" w:eastAsia="Calibri" w:hAnsi="Calibri" w:cs="Times New Roman"/>
        </w:rPr>
        <w:t xml:space="preserve"> </w:t>
      </w:r>
      <w:r w:rsidRPr="005920FA">
        <w:rPr>
          <w:rFonts w:ascii="Calibri" w:eastAsia="Calibri" w:hAnsi="Calibri" w:cs="Times New Roman"/>
        </w:rPr>
        <w:t xml:space="preserve">for association between cigarette/cannabis use classes and psychotic experiences at age 18 years. </w:t>
      </w:r>
    </w:p>
    <w:p w14:paraId="13C4FAAA" w14:textId="77777777" w:rsidR="008C4C7E" w:rsidRPr="005920FA" w:rsidRDefault="008C4C7E" w:rsidP="008C4C7E">
      <w:pPr>
        <w:pStyle w:val="tablelegend"/>
        <w:rPr>
          <w:rFonts w:ascii="Calibri" w:eastAsia="Calibri" w:hAnsi="Calibri" w:cs="Times New Roman"/>
        </w:rPr>
      </w:pPr>
      <w:proofErr w:type="spellStart"/>
      <w:r w:rsidRPr="005920FA">
        <w:rPr>
          <w:rFonts w:ascii="Calibri" w:eastAsia="Calibri" w:hAnsi="Calibri" w:cs="Times New Roman"/>
          <w:vertAlign w:val="superscript"/>
        </w:rPr>
        <w:t>a</w:t>
      </w:r>
      <w:proofErr w:type="spellEnd"/>
      <w:r w:rsidRPr="005920FA">
        <w:rPr>
          <w:rFonts w:ascii="Calibri" w:eastAsia="Calibri" w:hAnsi="Calibri" w:cs="Times New Roman"/>
          <w:vertAlign w:val="superscript"/>
        </w:rPr>
        <w:t xml:space="preserve"> </w:t>
      </w:r>
      <w:r w:rsidRPr="005920FA">
        <w:rPr>
          <w:rFonts w:ascii="Calibri" w:eastAsia="Calibri" w:hAnsi="Calibri" w:cs="Times New Roman"/>
        </w:rPr>
        <w:t>Compared to non-use class.</w:t>
      </w:r>
    </w:p>
    <w:p w14:paraId="06D1169D" w14:textId="1B1AF155" w:rsidR="008C4C7E" w:rsidRPr="00A663F9" w:rsidRDefault="008C4C7E" w:rsidP="008C4C7E">
      <w:pPr>
        <w:pStyle w:val="tablelegend"/>
      </w:pPr>
      <w:r w:rsidRPr="00391DED">
        <w:rPr>
          <w:rFonts w:ascii="Calibri" w:eastAsia="Calibri" w:hAnsi="Calibri" w:cs="Times New Roman"/>
        </w:rPr>
        <w:t>†</w:t>
      </w:r>
      <w:r w:rsidRPr="005920FA">
        <w:rPr>
          <w:rFonts w:ascii="Calibri" w:eastAsia="Calibri" w:hAnsi="Calibri" w:cs="Times New Roman"/>
        </w:rPr>
        <w:t xml:space="preserve"> </w:t>
      </w:r>
      <w:r w:rsidR="001F1539" w:rsidRPr="00233F6F">
        <w:t xml:space="preserve">Adjusted for sex, maternal education, </w:t>
      </w:r>
      <w:r w:rsidR="001F1539" w:rsidRPr="005920FA">
        <w:t>emotional/</w:t>
      </w:r>
      <w:r w:rsidR="001F1539" w:rsidRPr="00E206FB">
        <w:rPr>
          <w:lang w:val="en-GB"/>
        </w:rPr>
        <w:t>behavioural</w:t>
      </w:r>
      <w:r w:rsidR="001F1539" w:rsidRPr="005920FA">
        <w:t xml:space="preserve"> problems (Strengths and Difficulties Questionnaire (SDQ) score age 9 years</w:t>
      </w:r>
      <w:r w:rsidR="001F1539">
        <w:t xml:space="preserve">) </w:t>
      </w:r>
      <w:r w:rsidR="001F1539" w:rsidRPr="00233F6F">
        <w:t xml:space="preserve">and maternal </w:t>
      </w:r>
      <w:r w:rsidR="001F1539">
        <w:t xml:space="preserve">cigarette </w:t>
      </w:r>
      <w:r w:rsidR="001F1539" w:rsidRPr="00233F6F">
        <w:t>smoking during pregnancy.</w:t>
      </w:r>
      <w:r w:rsidRPr="005920FA">
        <w:rPr>
          <w:rFonts w:ascii="Calibri" w:eastAsia="Calibri" w:hAnsi="Calibri" w:cs="Times New Roman"/>
        </w:rPr>
        <w:fldChar w:fldCharType="begin"/>
      </w:r>
      <w:r w:rsidRPr="005920FA">
        <w:rPr>
          <w:rFonts w:ascii="Calibri" w:eastAsia="Calibri" w:hAnsi="Calibri" w:cs="Times New Roman"/>
        </w:rPr>
        <w:instrText xml:space="preserve"> ADDIN </w:instrText>
      </w:r>
      <w:r w:rsidRPr="005920FA">
        <w:rPr>
          <w:rFonts w:ascii="Calibri" w:eastAsia="Calibri" w:hAnsi="Calibri" w:cs="Times New Roman"/>
        </w:rPr>
        <w:fldChar w:fldCharType="end"/>
      </w:r>
    </w:p>
    <w:bookmarkEnd w:id="18"/>
    <w:bookmarkEnd w:id="21"/>
    <w:p w14:paraId="45DD66EA" w14:textId="77777777" w:rsidR="008C4C7E" w:rsidRDefault="008C4C7E">
      <w:pPr>
        <w:spacing w:after="200" w:line="276" w:lineRule="auto"/>
        <w:rPr>
          <w:i/>
          <w:iCs/>
          <w:szCs w:val="18"/>
          <w:lang w:val="en-US"/>
        </w:rPr>
      </w:pPr>
      <w:r>
        <w:br w:type="page"/>
      </w:r>
    </w:p>
    <w:p w14:paraId="65D52A0A" w14:textId="22963D84" w:rsidR="00A31AB0" w:rsidRPr="005920FA" w:rsidRDefault="00233F6F" w:rsidP="00D250A5">
      <w:pPr>
        <w:pStyle w:val="Caption"/>
      </w:pPr>
      <w:bookmarkStart w:id="22" w:name="_Ref488252908"/>
      <w:bookmarkEnd w:id="19"/>
      <w:r w:rsidRPr="0061114E">
        <w:rPr>
          <w:b/>
        </w:rPr>
        <w:lastRenderedPageBreak/>
        <w:t xml:space="preserve">Table </w:t>
      </w:r>
      <w:r w:rsidRPr="0061114E">
        <w:rPr>
          <w:b/>
        </w:rPr>
        <w:fldChar w:fldCharType="begin"/>
      </w:r>
      <w:r w:rsidRPr="0061114E">
        <w:rPr>
          <w:b/>
        </w:rPr>
        <w:instrText xml:space="preserve"> SEQ Table \* ARABIC </w:instrText>
      </w:r>
      <w:r w:rsidRPr="0061114E">
        <w:rPr>
          <w:b/>
        </w:rPr>
        <w:fldChar w:fldCharType="separate"/>
      </w:r>
      <w:r w:rsidR="008C4C7E" w:rsidRPr="0061114E">
        <w:rPr>
          <w:b/>
          <w:noProof/>
        </w:rPr>
        <w:t>3</w:t>
      </w:r>
      <w:r w:rsidRPr="0061114E">
        <w:rPr>
          <w:b/>
        </w:rPr>
        <w:fldChar w:fldCharType="end"/>
      </w:r>
      <w:bookmarkEnd w:id="20"/>
      <w:bookmarkEnd w:id="22"/>
      <w:r w:rsidRPr="0061114E">
        <w:rPr>
          <w:b/>
        </w:rPr>
        <w:t>.</w:t>
      </w:r>
      <w:r w:rsidRPr="005920FA">
        <w:t xml:space="preserve"> Unadjusted and adjusted associations between psychotic experiences at age 12 years and subsequent cigarette and/or cannabis </w:t>
      </w:r>
      <w:r w:rsidR="00875835" w:rsidRPr="00233F6F">
        <w:t>use</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6"/>
        <w:gridCol w:w="686"/>
        <w:gridCol w:w="1161"/>
        <w:gridCol w:w="677"/>
        <w:gridCol w:w="1174"/>
        <w:gridCol w:w="665"/>
        <w:gridCol w:w="1187"/>
        <w:gridCol w:w="649"/>
        <w:gridCol w:w="1200"/>
        <w:gridCol w:w="921"/>
      </w:tblGrid>
      <w:tr w:rsidR="00D250A5" w:rsidRPr="005920FA" w14:paraId="029DCD09" w14:textId="77777777" w:rsidTr="007B18A8">
        <w:trPr>
          <w:trHeight w:val="624"/>
        </w:trPr>
        <w:tc>
          <w:tcPr>
            <w:tcW w:w="608" w:type="pct"/>
            <w:tcBorders>
              <w:bottom w:val="nil"/>
            </w:tcBorders>
            <w:shd w:val="clear" w:color="auto" w:fill="F2F2F2" w:themeFill="background1" w:themeFillShade="F2"/>
            <w:vAlign w:val="center"/>
          </w:tcPr>
          <w:p w14:paraId="205DB850" w14:textId="77777777" w:rsidR="00D250A5" w:rsidRPr="005920FA" w:rsidRDefault="00D250A5" w:rsidP="00E86379">
            <w:pPr>
              <w:pStyle w:val="Tableheadings"/>
              <w:jc w:val="center"/>
            </w:pPr>
          </w:p>
        </w:tc>
        <w:tc>
          <w:tcPr>
            <w:tcW w:w="976" w:type="pct"/>
            <w:gridSpan w:val="2"/>
            <w:tcBorders>
              <w:bottom w:val="nil"/>
            </w:tcBorders>
            <w:shd w:val="clear" w:color="auto" w:fill="F2F2F2" w:themeFill="background1" w:themeFillShade="F2"/>
            <w:vAlign w:val="center"/>
          </w:tcPr>
          <w:p w14:paraId="4674A323" w14:textId="12F414F1" w:rsidR="00D250A5" w:rsidRPr="005920FA" w:rsidRDefault="00D250A5" w:rsidP="00E86379">
            <w:pPr>
              <w:pStyle w:val="Tableheadings"/>
              <w:jc w:val="center"/>
            </w:pPr>
            <w:r w:rsidRPr="005920FA">
              <w:rPr>
                <w:rFonts w:eastAsia="Calibri" w:cs="Times New Roman"/>
              </w:rPr>
              <w:t>Early-onset cigarette</w:t>
            </w:r>
          </w:p>
        </w:tc>
        <w:tc>
          <w:tcPr>
            <w:tcW w:w="977" w:type="pct"/>
            <w:gridSpan w:val="2"/>
            <w:tcBorders>
              <w:bottom w:val="nil"/>
            </w:tcBorders>
            <w:shd w:val="clear" w:color="auto" w:fill="F2F2F2" w:themeFill="background1" w:themeFillShade="F2"/>
            <w:vAlign w:val="center"/>
          </w:tcPr>
          <w:p w14:paraId="2CBC7A6A" w14:textId="77777777" w:rsidR="00D250A5" w:rsidRPr="005920FA" w:rsidRDefault="00D250A5" w:rsidP="00E86379">
            <w:pPr>
              <w:pStyle w:val="Tableheadings"/>
              <w:jc w:val="center"/>
            </w:pPr>
            <w:r w:rsidRPr="005920FA">
              <w:rPr>
                <w:rFonts w:eastAsia="Calibri" w:cs="Times New Roman"/>
              </w:rPr>
              <w:t>Early-onset cannabis</w:t>
            </w:r>
          </w:p>
        </w:tc>
        <w:tc>
          <w:tcPr>
            <w:tcW w:w="977" w:type="pct"/>
            <w:gridSpan w:val="2"/>
            <w:tcBorders>
              <w:bottom w:val="nil"/>
            </w:tcBorders>
            <w:shd w:val="clear" w:color="auto" w:fill="F2F2F2" w:themeFill="background1" w:themeFillShade="F2"/>
            <w:vAlign w:val="center"/>
          </w:tcPr>
          <w:p w14:paraId="7FB1F55A" w14:textId="77777777" w:rsidR="00D250A5" w:rsidRPr="005920FA" w:rsidRDefault="00D250A5" w:rsidP="00E86379">
            <w:pPr>
              <w:pStyle w:val="Tableheadings"/>
              <w:jc w:val="center"/>
            </w:pPr>
            <w:r w:rsidRPr="005920FA">
              <w:rPr>
                <w:rFonts w:eastAsia="Calibri" w:cs="Times New Roman"/>
              </w:rPr>
              <w:t>Late-onset cigarette</w:t>
            </w:r>
          </w:p>
        </w:tc>
        <w:tc>
          <w:tcPr>
            <w:tcW w:w="976" w:type="pct"/>
            <w:gridSpan w:val="2"/>
            <w:tcBorders>
              <w:bottom w:val="nil"/>
            </w:tcBorders>
            <w:shd w:val="clear" w:color="auto" w:fill="F2F2F2" w:themeFill="background1" w:themeFillShade="F2"/>
            <w:vAlign w:val="center"/>
          </w:tcPr>
          <w:p w14:paraId="519CF4A1" w14:textId="77777777" w:rsidR="00D250A5" w:rsidRPr="005920FA" w:rsidRDefault="00D250A5" w:rsidP="00E86379">
            <w:pPr>
              <w:pStyle w:val="Tableheadings"/>
              <w:jc w:val="center"/>
            </w:pPr>
            <w:r w:rsidRPr="005920FA">
              <w:rPr>
                <w:rFonts w:eastAsia="Calibri" w:cs="Times New Roman"/>
              </w:rPr>
              <w:t>Late-onset cannabis</w:t>
            </w:r>
          </w:p>
        </w:tc>
        <w:tc>
          <w:tcPr>
            <w:tcW w:w="486" w:type="pct"/>
            <w:tcBorders>
              <w:bottom w:val="nil"/>
            </w:tcBorders>
            <w:shd w:val="clear" w:color="auto" w:fill="F2F2F2" w:themeFill="background1" w:themeFillShade="F2"/>
            <w:vAlign w:val="center"/>
          </w:tcPr>
          <w:p w14:paraId="759C2755" w14:textId="77777777" w:rsidR="00D250A5" w:rsidRPr="005920FA" w:rsidRDefault="00D250A5" w:rsidP="00E86379">
            <w:pPr>
              <w:pStyle w:val="Tableheadings"/>
              <w:jc w:val="center"/>
            </w:pPr>
          </w:p>
        </w:tc>
      </w:tr>
      <w:tr w:rsidR="00D250A5" w:rsidRPr="005920FA" w14:paraId="3FD06D95" w14:textId="77777777" w:rsidTr="00534669">
        <w:trPr>
          <w:trHeight w:val="454"/>
        </w:trPr>
        <w:tc>
          <w:tcPr>
            <w:tcW w:w="608" w:type="pct"/>
            <w:tcBorders>
              <w:top w:val="nil"/>
              <w:bottom w:val="nil"/>
            </w:tcBorders>
            <w:shd w:val="clear" w:color="auto" w:fill="F2F2F2" w:themeFill="background1" w:themeFillShade="F2"/>
            <w:vAlign w:val="center"/>
          </w:tcPr>
          <w:p w14:paraId="7ACF8E22" w14:textId="77777777" w:rsidR="00D250A5" w:rsidRPr="005920FA" w:rsidRDefault="00D250A5" w:rsidP="00E86379">
            <w:pPr>
              <w:pStyle w:val="Tableheadings"/>
              <w:jc w:val="center"/>
            </w:pPr>
          </w:p>
        </w:tc>
        <w:tc>
          <w:tcPr>
            <w:tcW w:w="363" w:type="pct"/>
            <w:tcBorders>
              <w:top w:val="nil"/>
              <w:bottom w:val="nil"/>
            </w:tcBorders>
            <w:shd w:val="clear" w:color="auto" w:fill="F2F2F2" w:themeFill="background1" w:themeFillShade="F2"/>
            <w:vAlign w:val="center"/>
          </w:tcPr>
          <w:p w14:paraId="078CB395" w14:textId="3CD28CB9" w:rsidR="00D250A5" w:rsidRPr="005920FA" w:rsidRDefault="00D250A5" w:rsidP="00E86379">
            <w:pPr>
              <w:pStyle w:val="Tableheadings"/>
              <w:jc w:val="center"/>
              <w:rPr>
                <w:vertAlign w:val="superscript"/>
              </w:rPr>
            </w:pPr>
            <w:proofErr w:type="spellStart"/>
            <w:r w:rsidRPr="005920FA">
              <w:t>OR</w:t>
            </w:r>
            <w:r w:rsidRPr="005920FA">
              <w:rPr>
                <w:vertAlign w:val="superscript"/>
              </w:rPr>
              <w:t>a</w:t>
            </w:r>
            <w:proofErr w:type="spellEnd"/>
          </w:p>
        </w:tc>
        <w:tc>
          <w:tcPr>
            <w:tcW w:w="613" w:type="pct"/>
            <w:tcBorders>
              <w:top w:val="nil"/>
              <w:bottom w:val="nil"/>
            </w:tcBorders>
            <w:shd w:val="clear" w:color="auto" w:fill="F2F2F2" w:themeFill="background1" w:themeFillShade="F2"/>
            <w:vAlign w:val="center"/>
          </w:tcPr>
          <w:p w14:paraId="3BD1FDAC" w14:textId="0403C29A" w:rsidR="00D250A5" w:rsidRPr="005920FA" w:rsidRDefault="00D13C97" w:rsidP="00E86379">
            <w:pPr>
              <w:pStyle w:val="Tableheadings"/>
              <w:jc w:val="center"/>
            </w:pPr>
            <w:r w:rsidRPr="005920FA">
              <w:t>95% CI</w:t>
            </w:r>
          </w:p>
        </w:tc>
        <w:tc>
          <w:tcPr>
            <w:tcW w:w="358" w:type="pct"/>
            <w:tcBorders>
              <w:top w:val="nil"/>
              <w:bottom w:val="nil"/>
            </w:tcBorders>
            <w:shd w:val="clear" w:color="auto" w:fill="F2F2F2" w:themeFill="background1" w:themeFillShade="F2"/>
            <w:vAlign w:val="center"/>
          </w:tcPr>
          <w:p w14:paraId="7505F848" w14:textId="77777777" w:rsidR="00D250A5" w:rsidRPr="005920FA" w:rsidRDefault="00D250A5" w:rsidP="00E86379">
            <w:pPr>
              <w:pStyle w:val="Tableheadings"/>
              <w:jc w:val="center"/>
              <w:rPr>
                <w:vertAlign w:val="superscript"/>
              </w:rPr>
            </w:pPr>
            <w:proofErr w:type="spellStart"/>
            <w:r w:rsidRPr="005920FA">
              <w:t>OR</w:t>
            </w:r>
            <w:r w:rsidRPr="005920FA">
              <w:rPr>
                <w:vertAlign w:val="superscript"/>
              </w:rPr>
              <w:t>a</w:t>
            </w:r>
            <w:proofErr w:type="spellEnd"/>
          </w:p>
        </w:tc>
        <w:tc>
          <w:tcPr>
            <w:tcW w:w="619" w:type="pct"/>
            <w:tcBorders>
              <w:top w:val="nil"/>
              <w:bottom w:val="nil"/>
            </w:tcBorders>
            <w:shd w:val="clear" w:color="auto" w:fill="F2F2F2" w:themeFill="background1" w:themeFillShade="F2"/>
            <w:vAlign w:val="center"/>
          </w:tcPr>
          <w:p w14:paraId="0112CECF" w14:textId="1DD2732A" w:rsidR="00D250A5" w:rsidRPr="005920FA" w:rsidRDefault="00D13C97" w:rsidP="00E86379">
            <w:pPr>
              <w:pStyle w:val="Tableheadings"/>
              <w:jc w:val="center"/>
            </w:pPr>
            <w:r w:rsidRPr="005920FA">
              <w:t>95% CI</w:t>
            </w:r>
          </w:p>
        </w:tc>
        <w:tc>
          <w:tcPr>
            <w:tcW w:w="351" w:type="pct"/>
            <w:tcBorders>
              <w:top w:val="nil"/>
              <w:bottom w:val="nil"/>
            </w:tcBorders>
            <w:shd w:val="clear" w:color="auto" w:fill="F2F2F2" w:themeFill="background1" w:themeFillShade="F2"/>
            <w:vAlign w:val="center"/>
          </w:tcPr>
          <w:p w14:paraId="631595D0" w14:textId="77777777" w:rsidR="00D250A5" w:rsidRPr="005920FA" w:rsidRDefault="00D250A5" w:rsidP="00E86379">
            <w:pPr>
              <w:pStyle w:val="Tableheadings"/>
              <w:jc w:val="center"/>
              <w:rPr>
                <w:vertAlign w:val="superscript"/>
              </w:rPr>
            </w:pPr>
            <w:proofErr w:type="spellStart"/>
            <w:r w:rsidRPr="005920FA">
              <w:t>OR</w:t>
            </w:r>
            <w:r w:rsidRPr="005920FA">
              <w:rPr>
                <w:vertAlign w:val="superscript"/>
              </w:rPr>
              <w:t>a</w:t>
            </w:r>
            <w:proofErr w:type="spellEnd"/>
          </w:p>
        </w:tc>
        <w:tc>
          <w:tcPr>
            <w:tcW w:w="626" w:type="pct"/>
            <w:tcBorders>
              <w:top w:val="nil"/>
              <w:bottom w:val="nil"/>
            </w:tcBorders>
            <w:shd w:val="clear" w:color="auto" w:fill="F2F2F2" w:themeFill="background1" w:themeFillShade="F2"/>
            <w:vAlign w:val="center"/>
          </w:tcPr>
          <w:p w14:paraId="4E213443" w14:textId="0E4DA03B" w:rsidR="00D250A5" w:rsidRPr="005920FA" w:rsidRDefault="00D250A5" w:rsidP="00E86379">
            <w:pPr>
              <w:pStyle w:val="Tableheadings"/>
              <w:jc w:val="center"/>
            </w:pPr>
            <w:r w:rsidRPr="005920FA">
              <w:t>95% CI</w:t>
            </w:r>
          </w:p>
        </w:tc>
        <w:tc>
          <w:tcPr>
            <w:tcW w:w="343" w:type="pct"/>
            <w:tcBorders>
              <w:top w:val="nil"/>
              <w:bottom w:val="nil"/>
            </w:tcBorders>
            <w:shd w:val="clear" w:color="auto" w:fill="F2F2F2" w:themeFill="background1" w:themeFillShade="F2"/>
            <w:vAlign w:val="center"/>
          </w:tcPr>
          <w:p w14:paraId="01F14486" w14:textId="77777777" w:rsidR="00D250A5" w:rsidRPr="005920FA" w:rsidRDefault="00D250A5" w:rsidP="00E86379">
            <w:pPr>
              <w:pStyle w:val="Tableheadings"/>
              <w:jc w:val="center"/>
              <w:rPr>
                <w:vertAlign w:val="superscript"/>
              </w:rPr>
            </w:pPr>
            <w:proofErr w:type="spellStart"/>
            <w:r w:rsidRPr="005920FA">
              <w:t>OR</w:t>
            </w:r>
            <w:r w:rsidRPr="005920FA">
              <w:rPr>
                <w:vertAlign w:val="superscript"/>
              </w:rPr>
              <w:t>a</w:t>
            </w:r>
            <w:proofErr w:type="spellEnd"/>
          </w:p>
        </w:tc>
        <w:tc>
          <w:tcPr>
            <w:tcW w:w="633" w:type="pct"/>
            <w:tcBorders>
              <w:top w:val="nil"/>
              <w:bottom w:val="nil"/>
            </w:tcBorders>
            <w:shd w:val="clear" w:color="auto" w:fill="F2F2F2" w:themeFill="background1" w:themeFillShade="F2"/>
            <w:vAlign w:val="center"/>
          </w:tcPr>
          <w:p w14:paraId="1FDE6947" w14:textId="662D80A2" w:rsidR="00D250A5" w:rsidRPr="005920FA" w:rsidRDefault="00D250A5" w:rsidP="00E86379">
            <w:pPr>
              <w:pStyle w:val="Tableheadings"/>
              <w:jc w:val="center"/>
            </w:pPr>
            <w:r w:rsidRPr="005920FA">
              <w:t>95% CI</w:t>
            </w:r>
          </w:p>
        </w:tc>
        <w:tc>
          <w:tcPr>
            <w:tcW w:w="486" w:type="pct"/>
            <w:tcBorders>
              <w:top w:val="nil"/>
              <w:bottom w:val="nil"/>
            </w:tcBorders>
            <w:shd w:val="clear" w:color="auto" w:fill="F2F2F2" w:themeFill="background1" w:themeFillShade="F2"/>
            <w:vAlign w:val="center"/>
          </w:tcPr>
          <w:p w14:paraId="79B56AD5" w14:textId="7C8A3514" w:rsidR="00D250A5" w:rsidRPr="005920FA" w:rsidRDefault="000C1B06" w:rsidP="00E86379">
            <w:pPr>
              <w:pStyle w:val="Tableheadings"/>
              <w:jc w:val="center"/>
            </w:pPr>
            <w:r w:rsidRPr="000C1B06">
              <w:rPr>
                <w:i/>
              </w:rPr>
              <w:t>P</w:t>
            </w:r>
            <w:r>
              <w:t xml:space="preserve"> </w:t>
            </w:r>
            <w:r w:rsidR="00D250A5" w:rsidRPr="005920FA">
              <w:t>value</w:t>
            </w:r>
          </w:p>
        </w:tc>
      </w:tr>
      <w:tr w:rsidR="00D250A5" w:rsidRPr="005920FA" w14:paraId="49448126" w14:textId="77777777" w:rsidTr="00534669">
        <w:trPr>
          <w:trHeight w:val="454"/>
        </w:trPr>
        <w:tc>
          <w:tcPr>
            <w:tcW w:w="608" w:type="pct"/>
            <w:tcBorders>
              <w:top w:val="nil"/>
              <w:bottom w:val="single" w:sz="4" w:space="0" w:color="auto"/>
            </w:tcBorders>
            <w:shd w:val="clear" w:color="auto" w:fill="F2F2F2" w:themeFill="background1" w:themeFillShade="F2"/>
            <w:vAlign w:val="center"/>
          </w:tcPr>
          <w:p w14:paraId="3A08BEE0" w14:textId="77777777" w:rsidR="00D250A5" w:rsidRPr="005920FA" w:rsidRDefault="00D250A5" w:rsidP="00E86379">
            <w:pPr>
              <w:pStyle w:val="Tabletext"/>
              <w:jc w:val="center"/>
              <w:rPr>
                <w:b/>
              </w:rPr>
            </w:pPr>
            <w:r w:rsidRPr="005920FA">
              <w:rPr>
                <w:b/>
              </w:rPr>
              <w:t>Unadjusted</w:t>
            </w:r>
          </w:p>
        </w:tc>
        <w:tc>
          <w:tcPr>
            <w:tcW w:w="363" w:type="pct"/>
            <w:tcBorders>
              <w:top w:val="nil"/>
              <w:bottom w:val="single" w:sz="4" w:space="0" w:color="auto"/>
            </w:tcBorders>
            <w:shd w:val="clear" w:color="auto" w:fill="F2F2F2" w:themeFill="background1" w:themeFillShade="F2"/>
            <w:vAlign w:val="center"/>
          </w:tcPr>
          <w:p w14:paraId="7C8F77BB" w14:textId="2324E9BC" w:rsidR="00D250A5" w:rsidRPr="005920FA" w:rsidRDefault="00D250A5" w:rsidP="00E86379">
            <w:pPr>
              <w:pStyle w:val="Tabletext"/>
              <w:jc w:val="center"/>
            </w:pPr>
          </w:p>
        </w:tc>
        <w:tc>
          <w:tcPr>
            <w:tcW w:w="613" w:type="pct"/>
            <w:tcBorders>
              <w:top w:val="nil"/>
              <w:bottom w:val="single" w:sz="4" w:space="0" w:color="auto"/>
            </w:tcBorders>
            <w:shd w:val="clear" w:color="auto" w:fill="F2F2F2" w:themeFill="background1" w:themeFillShade="F2"/>
            <w:vAlign w:val="center"/>
          </w:tcPr>
          <w:p w14:paraId="26F13167" w14:textId="77777777" w:rsidR="00D250A5" w:rsidRPr="005920FA" w:rsidRDefault="00D250A5" w:rsidP="00E86379">
            <w:pPr>
              <w:pStyle w:val="Tabletext"/>
              <w:jc w:val="center"/>
            </w:pPr>
          </w:p>
        </w:tc>
        <w:tc>
          <w:tcPr>
            <w:tcW w:w="358" w:type="pct"/>
            <w:tcBorders>
              <w:top w:val="nil"/>
              <w:bottom w:val="single" w:sz="4" w:space="0" w:color="auto"/>
            </w:tcBorders>
            <w:shd w:val="clear" w:color="auto" w:fill="F2F2F2" w:themeFill="background1" w:themeFillShade="F2"/>
            <w:vAlign w:val="center"/>
          </w:tcPr>
          <w:p w14:paraId="58B48B2F" w14:textId="77777777" w:rsidR="00D250A5" w:rsidRPr="005920FA" w:rsidRDefault="00D250A5" w:rsidP="00E86379">
            <w:pPr>
              <w:pStyle w:val="Tabletext"/>
              <w:jc w:val="center"/>
            </w:pPr>
          </w:p>
        </w:tc>
        <w:tc>
          <w:tcPr>
            <w:tcW w:w="619" w:type="pct"/>
            <w:tcBorders>
              <w:top w:val="nil"/>
              <w:bottom w:val="single" w:sz="4" w:space="0" w:color="auto"/>
            </w:tcBorders>
            <w:shd w:val="clear" w:color="auto" w:fill="F2F2F2" w:themeFill="background1" w:themeFillShade="F2"/>
            <w:vAlign w:val="center"/>
          </w:tcPr>
          <w:p w14:paraId="214C7898" w14:textId="77777777" w:rsidR="00D250A5" w:rsidRPr="005920FA" w:rsidRDefault="00D250A5" w:rsidP="00E86379">
            <w:pPr>
              <w:pStyle w:val="Tabletext"/>
              <w:jc w:val="center"/>
            </w:pPr>
          </w:p>
        </w:tc>
        <w:tc>
          <w:tcPr>
            <w:tcW w:w="351" w:type="pct"/>
            <w:tcBorders>
              <w:top w:val="nil"/>
              <w:bottom w:val="single" w:sz="4" w:space="0" w:color="auto"/>
            </w:tcBorders>
            <w:shd w:val="clear" w:color="auto" w:fill="F2F2F2" w:themeFill="background1" w:themeFillShade="F2"/>
            <w:vAlign w:val="center"/>
          </w:tcPr>
          <w:p w14:paraId="6212EB6C" w14:textId="77777777" w:rsidR="00D250A5" w:rsidRPr="005920FA" w:rsidRDefault="00D250A5" w:rsidP="00E86379">
            <w:pPr>
              <w:pStyle w:val="Tabletext"/>
              <w:jc w:val="center"/>
            </w:pPr>
          </w:p>
        </w:tc>
        <w:tc>
          <w:tcPr>
            <w:tcW w:w="626" w:type="pct"/>
            <w:tcBorders>
              <w:top w:val="nil"/>
              <w:bottom w:val="single" w:sz="4" w:space="0" w:color="auto"/>
            </w:tcBorders>
            <w:shd w:val="clear" w:color="auto" w:fill="F2F2F2" w:themeFill="background1" w:themeFillShade="F2"/>
            <w:vAlign w:val="center"/>
          </w:tcPr>
          <w:p w14:paraId="0ADE7723" w14:textId="77777777" w:rsidR="00D250A5" w:rsidRPr="005920FA" w:rsidRDefault="00D250A5" w:rsidP="00E86379">
            <w:pPr>
              <w:pStyle w:val="Tabletext"/>
              <w:jc w:val="center"/>
            </w:pPr>
          </w:p>
        </w:tc>
        <w:tc>
          <w:tcPr>
            <w:tcW w:w="343" w:type="pct"/>
            <w:tcBorders>
              <w:top w:val="nil"/>
              <w:bottom w:val="single" w:sz="4" w:space="0" w:color="auto"/>
            </w:tcBorders>
            <w:shd w:val="clear" w:color="auto" w:fill="F2F2F2" w:themeFill="background1" w:themeFillShade="F2"/>
            <w:vAlign w:val="center"/>
          </w:tcPr>
          <w:p w14:paraId="2BC06ED1" w14:textId="77777777" w:rsidR="00D250A5" w:rsidRPr="005920FA" w:rsidRDefault="00D250A5" w:rsidP="00E86379">
            <w:pPr>
              <w:pStyle w:val="Tabletext"/>
              <w:jc w:val="center"/>
            </w:pPr>
          </w:p>
        </w:tc>
        <w:tc>
          <w:tcPr>
            <w:tcW w:w="633" w:type="pct"/>
            <w:tcBorders>
              <w:top w:val="nil"/>
              <w:bottom w:val="single" w:sz="4" w:space="0" w:color="auto"/>
            </w:tcBorders>
            <w:shd w:val="clear" w:color="auto" w:fill="F2F2F2" w:themeFill="background1" w:themeFillShade="F2"/>
            <w:vAlign w:val="center"/>
          </w:tcPr>
          <w:p w14:paraId="106814BB" w14:textId="77777777" w:rsidR="00D250A5" w:rsidRPr="005920FA" w:rsidRDefault="00D250A5" w:rsidP="00E86379">
            <w:pPr>
              <w:pStyle w:val="Tabletext"/>
              <w:jc w:val="center"/>
            </w:pPr>
          </w:p>
        </w:tc>
        <w:tc>
          <w:tcPr>
            <w:tcW w:w="486" w:type="pct"/>
            <w:tcBorders>
              <w:top w:val="nil"/>
              <w:bottom w:val="single" w:sz="4" w:space="0" w:color="auto"/>
            </w:tcBorders>
            <w:shd w:val="clear" w:color="auto" w:fill="F2F2F2" w:themeFill="background1" w:themeFillShade="F2"/>
            <w:vAlign w:val="center"/>
          </w:tcPr>
          <w:p w14:paraId="29E4CACA" w14:textId="77777777" w:rsidR="00D250A5" w:rsidRPr="005920FA" w:rsidRDefault="00D250A5" w:rsidP="00E86379">
            <w:pPr>
              <w:pStyle w:val="Tabletext"/>
              <w:jc w:val="center"/>
            </w:pPr>
          </w:p>
        </w:tc>
      </w:tr>
      <w:tr w:rsidR="00D250A5" w:rsidRPr="005920FA" w14:paraId="1C3E85AE" w14:textId="77777777" w:rsidTr="007B18A8">
        <w:trPr>
          <w:trHeight w:val="624"/>
        </w:trPr>
        <w:tc>
          <w:tcPr>
            <w:tcW w:w="608" w:type="pct"/>
            <w:tcBorders>
              <w:top w:val="single" w:sz="4" w:space="0" w:color="auto"/>
              <w:bottom w:val="single" w:sz="4" w:space="0" w:color="auto"/>
            </w:tcBorders>
            <w:vAlign w:val="center"/>
          </w:tcPr>
          <w:p w14:paraId="0AB0C46D" w14:textId="4CFBA76E" w:rsidR="00D250A5" w:rsidRPr="005920FA" w:rsidRDefault="00D250A5" w:rsidP="00E86379">
            <w:pPr>
              <w:pStyle w:val="Tabletext"/>
              <w:jc w:val="center"/>
            </w:pPr>
            <w:r w:rsidRPr="005920FA">
              <w:t>Definite PE</w:t>
            </w:r>
          </w:p>
          <w:p w14:paraId="641B5982" w14:textId="61A17921" w:rsidR="00D250A5" w:rsidRPr="005920FA" w:rsidRDefault="00D250A5" w:rsidP="00E86379">
            <w:pPr>
              <w:pStyle w:val="Tabletext"/>
              <w:jc w:val="center"/>
            </w:pPr>
            <w:r w:rsidRPr="005920FA">
              <w:t>(n = 4101)</w:t>
            </w:r>
          </w:p>
        </w:tc>
        <w:tc>
          <w:tcPr>
            <w:tcW w:w="363" w:type="pct"/>
            <w:tcBorders>
              <w:top w:val="single" w:sz="4" w:space="0" w:color="auto"/>
              <w:bottom w:val="single" w:sz="4" w:space="0" w:color="auto"/>
            </w:tcBorders>
            <w:vAlign w:val="center"/>
          </w:tcPr>
          <w:p w14:paraId="0845ADBE" w14:textId="3C08CFFA" w:rsidR="00D250A5" w:rsidRPr="005920FA" w:rsidRDefault="00D250A5" w:rsidP="00E86379">
            <w:pPr>
              <w:pStyle w:val="Tabletext"/>
              <w:jc w:val="center"/>
              <w:rPr>
                <w:rFonts w:ascii="Calibri" w:hAnsi="Calibri"/>
                <w:color w:val="000000"/>
              </w:rPr>
            </w:pPr>
            <w:r w:rsidRPr="005920FA">
              <w:rPr>
                <w:rFonts w:ascii="Calibri" w:hAnsi="Calibri"/>
                <w:color w:val="000000"/>
              </w:rPr>
              <w:t>1.17</w:t>
            </w:r>
          </w:p>
        </w:tc>
        <w:tc>
          <w:tcPr>
            <w:tcW w:w="613" w:type="pct"/>
            <w:tcBorders>
              <w:top w:val="single" w:sz="4" w:space="0" w:color="auto"/>
              <w:bottom w:val="single" w:sz="4" w:space="0" w:color="auto"/>
            </w:tcBorders>
            <w:vAlign w:val="center"/>
          </w:tcPr>
          <w:p w14:paraId="7426F982" w14:textId="2BFEF248" w:rsidR="00D250A5" w:rsidRPr="005920FA" w:rsidRDefault="00D250A5" w:rsidP="00E86379">
            <w:pPr>
              <w:pStyle w:val="Tabletext"/>
              <w:jc w:val="center"/>
            </w:pPr>
            <w:r w:rsidRPr="005920FA">
              <w:rPr>
                <w:rFonts w:ascii="Calibri" w:hAnsi="Calibri"/>
                <w:color w:val="000000"/>
              </w:rPr>
              <w:t>0.41, 3.33</w:t>
            </w:r>
          </w:p>
        </w:tc>
        <w:tc>
          <w:tcPr>
            <w:tcW w:w="358" w:type="pct"/>
            <w:tcBorders>
              <w:top w:val="single" w:sz="4" w:space="0" w:color="auto"/>
              <w:bottom w:val="single" w:sz="4" w:space="0" w:color="auto"/>
            </w:tcBorders>
            <w:vAlign w:val="center"/>
          </w:tcPr>
          <w:p w14:paraId="06053005" w14:textId="6DDFAE4C" w:rsidR="00D250A5" w:rsidRPr="005920FA" w:rsidRDefault="00D250A5" w:rsidP="00E86379">
            <w:pPr>
              <w:pStyle w:val="Tabletext"/>
              <w:jc w:val="center"/>
              <w:rPr>
                <w:rFonts w:ascii="Calibri" w:hAnsi="Calibri"/>
                <w:color w:val="000000"/>
              </w:rPr>
            </w:pPr>
            <w:r w:rsidRPr="005920FA">
              <w:rPr>
                <w:rFonts w:ascii="Calibri" w:hAnsi="Calibri"/>
                <w:color w:val="000000"/>
              </w:rPr>
              <w:t>0.97</w:t>
            </w:r>
          </w:p>
        </w:tc>
        <w:tc>
          <w:tcPr>
            <w:tcW w:w="619" w:type="pct"/>
            <w:tcBorders>
              <w:top w:val="single" w:sz="4" w:space="0" w:color="auto"/>
              <w:bottom w:val="single" w:sz="4" w:space="0" w:color="auto"/>
            </w:tcBorders>
            <w:vAlign w:val="center"/>
          </w:tcPr>
          <w:p w14:paraId="100FF667" w14:textId="293FB229" w:rsidR="00D250A5" w:rsidRPr="005920FA" w:rsidRDefault="00D250A5" w:rsidP="00E86379">
            <w:pPr>
              <w:pStyle w:val="Tabletext"/>
              <w:jc w:val="center"/>
            </w:pPr>
            <w:r w:rsidRPr="005920FA">
              <w:rPr>
                <w:rFonts w:ascii="Calibri" w:hAnsi="Calibri"/>
                <w:color w:val="000000"/>
              </w:rPr>
              <w:t>0.31, 3.00</w:t>
            </w:r>
          </w:p>
        </w:tc>
        <w:tc>
          <w:tcPr>
            <w:tcW w:w="351" w:type="pct"/>
            <w:tcBorders>
              <w:top w:val="single" w:sz="4" w:space="0" w:color="auto"/>
              <w:bottom w:val="single" w:sz="4" w:space="0" w:color="auto"/>
            </w:tcBorders>
            <w:vAlign w:val="center"/>
          </w:tcPr>
          <w:p w14:paraId="1134DBE2" w14:textId="77777777" w:rsidR="00D250A5" w:rsidRPr="005920FA" w:rsidRDefault="00D250A5" w:rsidP="00E86379">
            <w:pPr>
              <w:pStyle w:val="Tabletext"/>
              <w:jc w:val="center"/>
              <w:rPr>
                <w:rFonts w:ascii="Calibri" w:hAnsi="Calibri"/>
                <w:color w:val="000000"/>
              </w:rPr>
            </w:pPr>
            <w:r w:rsidRPr="005920FA">
              <w:rPr>
                <w:rFonts w:ascii="Calibri" w:hAnsi="Calibri"/>
                <w:color w:val="000000"/>
              </w:rPr>
              <w:t>1.76</w:t>
            </w:r>
          </w:p>
        </w:tc>
        <w:tc>
          <w:tcPr>
            <w:tcW w:w="626" w:type="pct"/>
            <w:tcBorders>
              <w:top w:val="single" w:sz="4" w:space="0" w:color="auto"/>
              <w:bottom w:val="single" w:sz="4" w:space="0" w:color="auto"/>
            </w:tcBorders>
            <w:vAlign w:val="center"/>
          </w:tcPr>
          <w:p w14:paraId="33E427C5" w14:textId="6FC61BD0" w:rsidR="00D250A5" w:rsidRPr="005920FA" w:rsidRDefault="00D250A5" w:rsidP="00E86379">
            <w:pPr>
              <w:pStyle w:val="Tabletext"/>
              <w:jc w:val="center"/>
            </w:pPr>
            <w:r w:rsidRPr="005920FA">
              <w:rPr>
                <w:rFonts w:ascii="Calibri" w:hAnsi="Calibri"/>
                <w:color w:val="000000"/>
              </w:rPr>
              <w:t>1.01, 3.10</w:t>
            </w:r>
          </w:p>
        </w:tc>
        <w:tc>
          <w:tcPr>
            <w:tcW w:w="343" w:type="pct"/>
            <w:tcBorders>
              <w:top w:val="single" w:sz="4" w:space="0" w:color="auto"/>
              <w:bottom w:val="single" w:sz="4" w:space="0" w:color="auto"/>
            </w:tcBorders>
            <w:vAlign w:val="center"/>
          </w:tcPr>
          <w:p w14:paraId="0CD31A96" w14:textId="77777777" w:rsidR="00D250A5" w:rsidRPr="005920FA" w:rsidRDefault="00D250A5" w:rsidP="00E86379">
            <w:pPr>
              <w:pStyle w:val="Tabletext"/>
              <w:jc w:val="center"/>
              <w:rPr>
                <w:rFonts w:ascii="Calibri" w:hAnsi="Calibri"/>
                <w:color w:val="000000"/>
              </w:rPr>
            </w:pPr>
            <w:r w:rsidRPr="005920FA">
              <w:rPr>
                <w:rFonts w:ascii="Calibri" w:hAnsi="Calibri"/>
                <w:color w:val="000000"/>
              </w:rPr>
              <w:t>1.66</w:t>
            </w:r>
          </w:p>
        </w:tc>
        <w:tc>
          <w:tcPr>
            <w:tcW w:w="633" w:type="pct"/>
            <w:tcBorders>
              <w:top w:val="single" w:sz="4" w:space="0" w:color="auto"/>
              <w:bottom w:val="single" w:sz="4" w:space="0" w:color="auto"/>
            </w:tcBorders>
            <w:vAlign w:val="center"/>
          </w:tcPr>
          <w:p w14:paraId="19AF91F6" w14:textId="116F24E7" w:rsidR="00D250A5" w:rsidRPr="005920FA" w:rsidRDefault="00D250A5" w:rsidP="00E86379">
            <w:pPr>
              <w:pStyle w:val="Tabletext"/>
              <w:jc w:val="center"/>
            </w:pPr>
            <w:r w:rsidRPr="005920FA">
              <w:rPr>
                <w:rFonts w:ascii="Calibri" w:hAnsi="Calibri"/>
                <w:color w:val="000000"/>
              </w:rPr>
              <w:t>0.94, 2.91</w:t>
            </w:r>
          </w:p>
        </w:tc>
        <w:tc>
          <w:tcPr>
            <w:tcW w:w="486" w:type="pct"/>
            <w:tcBorders>
              <w:top w:val="single" w:sz="4" w:space="0" w:color="auto"/>
              <w:bottom w:val="single" w:sz="4" w:space="0" w:color="auto"/>
            </w:tcBorders>
            <w:vAlign w:val="center"/>
          </w:tcPr>
          <w:p w14:paraId="4E6BE50A" w14:textId="5D234CAE" w:rsidR="00D250A5" w:rsidRPr="005920FA" w:rsidRDefault="00D250A5" w:rsidP="00E86379">
            <w:pPr>
              <w:pStyle w:val="Tabletext"/>
              <w:jc w:val="center"/>
              <w:rPr>
                <w:rFonts w:ascii="Calibri" w:hAnsi="Calibri"/>
              </w:rPr>
            </w:pPr>
            <w:r w:rsidRPr="005920FA">
              <w:rPr>
                <w:rFonts w:ascii="Calibri" w:hAnsi="Calibri"/>
              </w:rPr>
              <w:t>0.1</w:t>
            </w:r>
            <w:r w:rsidR="00B81F46">
              <w:rPr>
                <w:rFonts w:ascii="Calibri" w:hAnsi="Calibri"/>
              </w:rPr>
              <w:t>4</w:t>
            </w:r>
          </w:p>
        </w:tc>
      </w:tr>
      <w:tr w:rsidR="00D250A5" w:rsidRPr="005920FA" w14:paraId="18D4DBF8" w14:textId="77777777" w:rsidTr="00534669">
        <w:trPr>
          <w:trHeight w:val="454"/>
        </w:trPr>
        <w:tc>
          <w:tcPr>
            <w:tcW w:w="608" w:type="pct"/>
            <w:tcBorders>
              <w:top w:val="single" w:sz="4" w:space="0" w:color="auto"/>
              <w:bottom w:val="single" w:sz="4" w:space="0" w:color="auto"/>
            </w:tcBorders>
            <w:shd w:val="clear" w:color="auto" w:fill="F2F2F2" w:themeFill="background1" w:themeFillShade="F2"/>
            <w:vAlign w:val="center"/>
          </w:tcPr>
          <w:p w14:paraId="259B1DE8" w14:textId="77777777" w:rsidR="00D250A5" w:rsidRPr="005920FA" w:rsidRDefault="00D250A5" w:rsidP="00E86379">
            <w:pPr>
              <w:pStyle w:val="Tabletext"/>
              <w:jc w:val="center"/>
              <w:rPr>
                <w:b/>
              </w:rPr>
            </w:pPr>
            <w:r w:rsidRPr="005920FA">
              <w:rPr>
                <w:b/>
              </w:rPr>
              <w:t>Adjusted†</w:t>
            </w:r>
          </w:p>
        </w:tc>
        <w:tc>
          <w:tcPr>
            <w:tcW w:w="363" w:type="pct"/>
            <w:tcBorders>
              <w:top w:val="single" w:sz="4" w:space="0" w:color="auto"/>
              <w:bottom w:val="single" w:sz="4" w:space="0" w:color="auto"/>
            </w:tcBorders>
            <w:shd w:val="clear" w:color="auto" w:fill="F2F2F2" w:themeFill="background1" w:themeFillShade="F2"/>
            <w:vAlign w:val="center"/>
          </w:tcPr>
          <w:p w14:paraId="4AD721E0" w14:textId="0960F831" w:rsidR="00D250A5" w:rsidRPr="005920FA" w:rsidRDefault="00D250A5" w:rsidP="00E86379">
            <w:pPr>
              <w:pStyle w:val="Tabletext"/>
              <w:jc w:val="center"/>
            </w:pPr>
          </w:p>
        </w:tc>
        <w:tc>
          <w:tcPr>
            <w:tcW w:w="613" w:type="pct"/>
            <w:tcBorders>
              <w:top w:val="single" w:sz="4" w:space="0" w:color="auto"/>
              <w:bottom w:val="single" w:sz="4" w:space="0" w:color="auto"/>
            </w:tcBorders>
            <w:shd w:val="clear" w:color="auto" w:fill="F2F2F2" w:themeFill="background1" w:themeFillShade="F2"/>
            <w:vAlign w:val="center"/>
          </w:tcPr>
          <w:p w14:paraId="3A3B6AFD" w14:textId="77777777" w:rsidR="00D250A5" w:rsidRPr="005920FA" w:rsidRDefault="00D250A5" w:rsidP="00E86379">
            <w:pPr>
              <w:pStyle w:val="Tabletext"/>
              <w:jc w:val="center"/>
            </w:pPr>
          </w:p>
        </w:tc>
        <w:tc>
          <w:tcPr>
            <w:tcW w:w="358" w:type="pct"/>
            <w:tcBorders>
              <w:top w:val="single" w:sz="4" w:space="0" w:color="auto"/>
              <w:bottom w:val="single" w:sz="4" w:space="0" w:color="auto"/>
            </w:tcBorders>
            <w:shd w:val="clear" w:color="auto" w:fill="F2F2F2" w:themeFill="background1" w:themeFillShade="F2"/>
            <w:vAlign w:val="center"/>
          </w:tcPr>
          <w:p w14:paraId="2EA04903" w14:textId="77777777" w:rsidR="00D250A5" w:rsidRPr="005920FA" w:rsidRDefault="00D250A5" w:rsidP="00E86379">
            <w:pPr>
              <w:pStyle w:val="Tabletext"/>
              <w:jc w:val="center"/>
            </w:pPr>
          </w:p>
        </w:tc>
        <w:tc>
          <w:tcPr>
            <w:tcW w:w="619" w:type="pct"/>
            <w:tcBorders>
              <w:top w:val="single" w:sz="4" w:space="0" w:color="auto"/>
              <w:bottom w:val="single" w:sz="4" w:space="0" w:color="auto"/>
            </w:tcBorders>
            <w:shd w:val="clear" w:color="auto" w:fill="F2F2F2" w:themeFill="background1" w:themeFillShade="F2"/>
            <w:vAlign w:val="center"/>
          </w:tcPr>
          <w:p w14:paraId="561DD42D" w14:textId="77777777" w:rsidR="00D250A5" w:rsidRPr="005920FA" w:rsidRDefault="00D250A5" w:rsidP="00E86379">
            <w:pPr>
              <w:pStyle w:val="Tabletext"/>
              <w:jc w:val="center"/>
            </w:pPr>
          </w:p>
        </w:tc>
        <w:tc>
          <w:tcPr>
            <w:tcW w:w="351" w:type="pct"/>
            <w:tcBorders>
              <w:top w:val="single" w:sz="4" w:space="0" w:color="auto"/>
              <w:bottom w:val="single" w:sz="4" w:space="0" w:color="auto"/>
            </w:tcBorders>
            <w:shd w:val="clear" w:color="auto" w:fill="F2F2F2" w:themeFill="background1" w:themeFillShade="F2"/>
            <w:vAlign w:val="center"/>
          </w:tcPr>
          <w:p w14:paraId="2A0D7F76" w14:textId="77777777" w:rsidR="00D250A5" w:rsidRPr="005920FA" w:rsidRDefault="00D250A5" w:rsidP="00E86379">
            <w:pPr>
              <w:pStyle w:val="Tabletext"/>
              <w:jc w:val="center"/>
            </w:pPr>
          </w:p>
        </w:tc>
        <w:tc>
          <w:tcPr>
            <w:tcW w:w="626" w:type="pct"/>
            <w:tcBorders>
              <w:top w:val="single" w:sz="4" w:space="0" w:color="auto"/>
              <w:bottom w:val="single" w:sz="4" w:space="0" w:color="auto"/>
            </w:tcBorders>
            <w:shd w:val="clear" w:color="auto" w:fill="F2F2F2" w:themeFill="background1" w:themeFillShade="F2"/>
            <w:vAlign w:val="center"/>
          </w:tcPr>
          <w:p w14:paraId="62DFAB54" w14:textId="77777777" w:rsidR="00D250A5" w:rsidRPr="005920FA" w:rsidRDefault="00D250A5" w:rsidP="00E86379">
            <w:pPr>
              <w:pStyle w:val="Tabletext"/>
              <w:jc w:val="center"/>
            </w:pPr>
          </w:p>
        </w:tc>
        <w:tc>
          <w:tcPr>
            <w:tcW w:w="343" w:type="pct"/>
            <w:tcBorders>
              <w:top w:val="single" w:sz="4" w:space="0" w:color="auto"/>
              <w:bottom w:val="single" w:sz="4" w:space="0" w:color="auto"/>
            </w:tcBorders>
            <w:shd w:val="clear" w:color="auto" w:fill="F2F2F2" w:themeFill="background1" w:themeFillShade="F2"/>
            <w:vAlign w:val="center"/>
          </w:tcPr>
          <w:p w14:paraId="16E1ED89" w14:textId="77777777" w:rsidR="00D250A5" w:rsidRPr="005920FA" w:rsidRDefault="00D250A5" w:rsidP="00E86379">
            <w:pPr>
              <w:pStyle w:val="Tabletext"/>
              <w:jc w:val="center"/>
            </w:pPr>
          </w:p>
        </w:tc>
        <w:tc>
          <w:tcPr>
            <w:tcW w:w="633" w:type="pct"/>
            <w:tcBorders>
              <w:top w:val="single" w:sz="4" w:space="0" w:color="auto"/>
              <w:bottom w:val="single" w:sz="4" w:space="0" w:color="auto"/>
            </w:tcBorders>
            <w:shd w:val="clear" w:color="auto" w:fill="F2F2F2" w:themeFill="background1" w:themeFillShade="F2"/>
            <w:vAlign w:val="center"/>
          </w:tcPr>
          <w:p w14:paraId="74626D1E" w14:textId="77777777" w:rsidR="00D250A5" w:rsidRPr="005920FA" w:rsidRDefault="00D250A5" w:rsidP="00E86379">
            <w:pPr>
              <w:pStyle w:val="Tabletext"/>
              <w:jc w:val="center"/>
            </w:pPr>
          </w:p>
        </w:tc>
        <w:tc>
          <w:tcPr>
            <w:tcW w:w="486" w:type="pct"/>
            <w:tcBorders>
              <w:top w:val="single" w:sz="4" w:space="0" w:color="auto"/>
              <w:bottom w:val="single" w:sz="4" w:space="0" w:color="auto"/>
            </w:tcBorders>
            <w:shd w:val="clear" w:color="auto" w:fill="F2F2F2" w:themeFill="background1" w:themeFillShade="F2"/>
            <w:vAlign w:val="center"/>
          </w:tcPr>
          <w:p w14:paraId="688D8930" w14:textId="77777777" w:rsidR="00D250A5" w:rsidRPr="005920FA" w:rsidRDefault="00D250A5" w:rsidP="00E86379">
            <w:pPr>
              <w:pStyle w:val="Tabletext"/>
              <w:jc w:val="center"/>
            </w:pPr>
          </w:p>
        </w:tc>
      </w:tr>
      <w:tr w:rsidR="00D250A5" w:rsidRPr="005920FA" w14:paraId="23ACAA1D" w14:textId="77777777" w:rsidTr="007B18A8">
        <w:trPr>
          <w:trHeight w:val="624"/>
        </w:trPr>
        <w:tc>
          <w:tcPr>
            <w:tcW w:w="608" w:type="pct"/>
            <w:tcBorders>
              <w:top w:val="single" w:sz="4" w:space="0" w:color="auto"/>
            </w:tcBorders>
            <w:vAlign w:val="center"/>
          </w:tcPr>
          <w:p w14:paraId="3E96F55B" w14:textId="6D531780" w:rsidR="00D250A5" w:rsidRPr="005920FA" w:rsidRDefault="00D250A5" w:rsidP="00E86379">
            <w:pPr>
              <w:pStyle w:val="Tabletext"/>
              <w:jc w:val="center"/>
            </w:pPr>
            <w:r w:rsidRPr="005920FA">
              <w:t>Definite PE</w:t>
            </w:r>
          </w:p>
          <w:p w14:paraId="3907714A" w14:textId="749977D4" w:rsidR="00D250A5" w:rsidRPr="005920FA" w:rsidRDefault="00D250A5" w:rsidP="00E86379">
            <w:pPr>
              <w:pStyle w:val="Tabletext"/>
              <w:jc w:val="center"/>
            </w:pPr>
            <w:r w:rsidRPr="005920FA">
              <w:t>(n = 4101)</w:t>
            </w:r>
          </w:p>
        </w:tc>
        <w:tc>
          <w:tcPr>
            <w:tcW w:w="363" w:type="pct"/>
            <w:tcBorders>
              <w:top w:val="single" w:sz="4" w:space="0" w:color="auto"/>
            </w:tcBorders>
            <w:vAlign w:val="center"/>
          </w:tcPr>
          <w:p w14:paraId="6D920690" w14:textId="65E33BFB" w:rsidR="00D250A5" w:rsidRPr="005920FA" w:rsidRDefault="00D250A5" w:rsidP="00E86379">
            <w:pPr>
              <w:pStyle w:val="Tabletext"/>
              <w:jc w:val="center"/>
              <w:rPr>
                <w:rFonts w:ascii="Calibri" w:hAnsi="Calibri"/>
                <w:color w:val="000000"/>
              </w:rPr>
            </w:pPr>
            <w:r w:rsidRPr="005920FA">
              <w:rPr>
                <w:rFonts w:ascii="Calibri" w:hAnsi="Calibri"/>
                <w:color w:val="000000"/>
              </w:rPr>
              <w:t>0.86</w:t>
            </w:r>
          </w:p>
        </w:tc>
        <w:tc>
          <w:tcPr>
            <w:tcW w:w="613" w:type="pct"/>
            <w:tcBorders>
              <w:top w:val="single" w:sz="4" w:space="0" w:color="auto"/>
            </w:tcBorders>
            <w:vAlign w:val="center"/>
          </w:tcPr>
          <w:p w14:paraId="1612A49F" w14:textId="027BA086" w:rsidR="00D250A5" w:rsidRPr="005920FA" w:rsidRDefault="00D250A5" w:rsidP="00E86379">
            <w:pPr>
              <w:pStyle w:val="Tabletext"/>
              <w:jc w:val="center"/>
            </w:pPr>
            <w:r w:rsidRPr="005920FA">
              <w:rPr>
                <w:rFonts w:ascii="Calibri" w:hAnsi="Calibri"/>
                <w:color w:val="000000"/>
              </w:rPr>
              <w:t>0.27, 2.81</w:t>
            </w:r>
          </w:p>
        </w:tc>
        <w:tc>
          <w:tcPr>
            <w:tcW w:w="358" w:type="pct"/>
            <w:tcBorders>
              <w:top w:val="single" w:sz="4" w:space="0" w:color="auto"/>
            </w:tcBorders>
            <w:vAlign w:val="center"/>
          </w:tcPr>
          <w:p w14:paraId="58E7B023" w14:textId="77777777" w:rsidR="00D250A5" w:rsidRPr="005920FA" w:rsidRDefault="00D250A5" w:rsidP="00E86379">
            <w:pPr>
              <w:pStyle w:val="Tabletext"/>
              <w:jc w:val="center"/>
              <w:rPr>
                <w:rFonts w:ascii="Calibri" w:hAnsi="Calibri"/>
                <w:color w:val="000000"/>
              </w:rPr>
            </w:pPr>
            <w:r w:rsidRPr="005920FA">
              <w:rPr>
                <w:rFonts w:ascii="Calibri" w:hAnsi="Calibri"/>
                <w:color w:val="000000"/>
              </w:rPr>
              <w:t>0.93</w:t>
            </w:r>
          </w:p>
        </w:tc>
        <w:tc>
          <w:tcPr>
            <w:tcW w:w="619" w:type="pct"/>
            <w:tcBorders>
              <w:top w:val="single" w:sz="4" w:space="0" w:color="auto"/>
            </w:tcBorders>
            <w:vAlign w:val="center"/>
          </w:tcPr>
          <w:p w14:paraId="4B5D2746" w14:textId="12A5E1BF" w:rsidR="00D250A5" w:rsidRPr="005920FA" w:rsidRDefault="00D250A5" w:rsidP="00E86379">
            <w:pPr>
              <w:pStyle w:val="Tabletext"/>
              <w:jc w:val="center"/>
            </w:pPr>
            <w:r w:rsidRPr="005920FA">
              <w:rPr>
                <w:rFonts w:ascii="Calibri" w:hAnsi="Calibri"/>
                <w:color w:val="000000"/>
              </w:rPr>
              <w:t>0.28, 3.06</w:t>
            </w:r>
          </w:p>
        </w:tc>
        <w:tc>
          <w:tcPr>
            <w:tcW w:w="351" w:type="pct"/>
            <w:tcBorders>
              <w:top w:val="single" w:sz="4" w:space="0" w:color="auto"/>
            </w:tcBorders>
            <w:vAlign w:val="center"/>
          </w:tcPr>
          <w:p w14:paraId="75E8B189" w14:textId="77777777" w:rsidR="00D250A5" w:rsidRPr="005920FA" w:rsidRDefault="00D250A5" w:rsidP="00E86379">
            <w:pPr>
              <w:pStyle w:val="Tabletext"/>
              <w:jc w:val="center"/>
              <w:rPr>
                <w:rFonts w:ascii="Calibri" w:hAnsi="Calibri"/>
                <w:color w:val="000000"/>
              </w:rPr>
            </w:pPr>
            <w:r w:rsidRPr="005920FA">
              <w:rPr>
                <w:rFonts w:ascii="Calibri" w:hAnsi="Calibri"/>
                <w:color w:val="000000"/>
              </w:rPr>
              <w:t>1.60</w:t>
            </w:r>
          </w:p>
        </w:tc>
        <w:tc>
          <w:tcPr>
            <w:tcW w:w="626" w:type="pct"/>
            <w:tcBorders>
              <w:top w:val="single" w:sz="4" w:space="0" w:color="auto"/>
            </w:tcBorders>
            <w:vAlign w:val="center"/>
          </w:tcPr>
          <w:p w14:paraId="7AEFC981" w14:textId="34920638" w:rsidR="00D250A5" w:rsidRPr="005920FA" w:rsidRDefault="00D250A5" w:rsidP="00E86379">
            <w:pPr>
              <w:pStyle w:val="Tabletext"/>
              <w:jc w:val="center"/>
            </w:pPr>
            <w:r w:rsidRPr="005920FA">
              <w:rPr>
                <w:rFonts w:ascii="Calibri" w:hAnsi="Calibri"/>
                <w:color w:val="000000"/>
              </w:rPr>
              <w:t>0.91, 2.82</w:t>
            </w:r>
          </w:p>
        </w:tc>
        <w:tc>
          <w:tcPr>
            <w:tcW w:w="343" w:type="pct"/>
            <w:tcBorders>
              <w:top w:val="single" w:sz="4" w:space="0" w:color="auto"/>
            </w:tcBorders>
            <w:vAlign w:val="center"/>
          </w:tcPr>
          <w:p w14:paraId="47160FEC" w14:textId="77777777" w:rsidR="00D250A5" w:rsidRPr="005920FA" w:rsidRDefault="00D250A5" w:rsidP="00E86379">
            <w:pPr>
              <w:pStyle w:val="Tabletext"/>
              <w:jc w:val="center"/>
              <w:rPr>
                <w:rFonts w:ascii="Calibri" w:hAnsi="Calibri"/>
                <w:color w:val="000000"/>
              </w:rPr>
            </w:pPr>
            <w:r w:rsidRPr="005920FA">
              <w:rPr>
                <w:rFonts w:ascii="Calibri" w:hAnsi="Calibri"/>
                <w:color w:val="000000"/>
              </w:rPr>
              <w:t>1.65</w:t>
            </w:r>
          </w:p>
        </w:tc>
        <w:tc>
          <w:tcPr>
            <w:tcW w:w="633" w:type="pct"/>
            <w:tcBorders>
              <w:top w:val="single" w:sz="4" w:space="0" w:color="auto"/>
            </w:tcBorders>
            <w:vAlign w:val="center"/>
          </w:tcPr>
          <w:p w14:paraId="346DB118" w14:textId="7134936F" w:rsidR="00D250A5" w:rsidRPr="005920FA" w:rsidRDefault="00D250A5" w:rsidP="00E86379">
            <w:pPr>
              <w:pStyle w:val="Tabletext"/>
              <w:jc w:val="center"/>
            </w:pPr>
            <w:r w:rsidRPr="005920FA">
              <w:rPr>
                <w:rFonts w:ascii="Calibri" w:hAnsi="Calibri"/>
                <w:color w:val="000000"/>
              </w:rPr>
              <w:t>0.90, 3.05</w:t>
            </w:r>
          </w:p>
        </w:tc>
        <w:tc>
          <w:tcPr>
            <w:tcW w:w="486" w:type="pct"/>
            <w:tcBorders>
              <w:top w:val="single" w:sz="4" w:space="0" w:color="auto"/>
            </w:tcBorders>
            <w:vAlign w:val="center"/>
          </w:tcPr>
          <w:p w14:paraId="1378FDC8" w14:textId="2E419856" w:rsidR="00D250A5" w:rsidRPr="005920FA" w:rsidRDefault="00D250A5" w:rsidP="00E86379">
            <w:pPr>
              <w:pStyle w:val="Tabletext"/>
              <w:jc w:val="center"/>
              <w:rPr>
                <w:rFonts w:ascii="Calibri" w:hAnsi="Calibri"/>
              </w:rPr>
            </w:pPr>
            <w:r w:rsidRPr="005920FA">
              <w:rPr>
                <w:rFonts w:ascii="Calibri" w:hAnsi="Calibri"/>
              </w:rPr>
              <w:t>0.25</w:t>
            </w:r>
          </w:p>
        </w:tc>
      </w:tr>
    </w:tbl>
    <w:p w14:paraId="0BF1FF3D" w14:textId="230DFA38" w:rsidR="00D250A5" w:rsidRPr="005920FA" w:rsidRDefault="00233F6F" w:rsidP="00D250A5">
      <w:pPr>
        <w:pStyle w:val="tablelegend"/>
      </w:pPr>
      <w:r w:rsidRPr="005920FA">
        <w:rPr>
          <w:b/>
        </w:rPr>
        <w:t>Note:</w:t>
      </w:r>
      <w:r w:rsidRPr="005920FA">
        <w:t xml:space="preserve"> PE, psychotic experiences; OR, odds ratio; </w:t>
      </w:r>
      <w:r w:rsidR="0047241A" w:rsidRPr="005920FA">
        <w:t xml:space="preserve">95% </w:t>
      </w:r>
      <w:r w:rsidRPr="005920FA">
        <w:t xml:space="preserve">CI, </w:t>
      </w:r>
      <w:r w:rsidR="00D250A5" w:rsidRPr="005920FA">
        <w:t xml:space="preserve">confidence interval; </w:t>
      </w:r>
      <w:r w:rsidR="00B81F46" w:rsidRPr="00AB4B3B">
        <w:rPr>
          <w:rFonts w:ascii="Calibri" w:eastAsia="Calibri" w:hAnsi="Calibri" w:cs="Times New Roman"/>
          <w:i/>
        </w:rPr>
        <w:t>P</w:t>
      </w:r>
      <w:r w:rsidR="00B81F46">
        <w:rPr>
          <w:rFonts w:ascii="Calibri" w:eastAsia="Calibri" w:hAnsi="Calibri" w:cs="Times New Roman"/>
        </w:rPr>
        <w:t xml:space="preserve"> </w:t>
      </w:r>
      <w:proofErr w:type="gramStart"/>
      <w:r w:rsidR="00B81F46" w:rsidRPr="005920FA">
        <w:rPr>
          <w:rFonts w:ascii="Calibri" w:eastAsia="Calibri" w:hAnsi="Calibri" w:cs="Times New Roman"/>
        </w:rPr>
        <w:t>value</w:t>
      </w:r>
      <w:r w:rsidR="00B81F46" w:rsidRPr="005920FA" w:rsidDel="00B81F46">
        <w:t xml:space="preserve"> </w:t>
      </w:r>
      <w:r w:rsidRPr="005920FA">
        <w:t>,</w:t>
      </w:r>
      <w:proofErr w:type="gramEnd"/>
      <w:r w:rsidRPr="005920FA">
        <w:t xml:space="preserve"> omnibus </w:t>
      </w:r>
      <w:r w:rsidR="00B81F46" w:rsidRPr="00AB4B3B">
        <w:rPr>
          <w:rFonts w:ascii="Calibri" w:eastAsia="Calibri" w:hAnsi="Calibri" w:cs="Times New Roman"/>
          <w:i/>
        </w:rPr>
        <w:t>P</w:t>
      </w:r>
      <w:r w:rsidR="00B81F46">
        <w:rPr>
          <w:rFonts w:ascii="Calibri" w:eastAsia="Calibri" w:hAnsi="Calibri" w:cs="Times New Roman"/>
        </w:rPr>
        <w:t xml:space="preserve"> </w:t>
      </w:r>
      <w:r w:rsidR="00B81F46" w:rsidRPr="005920FA">
        <w:rPr>
          <w:rFonts w:ascii="Calibri" w:eastAsia="Calibri" w:hAnsi="Calibri" w:cs="Times New Roman"/>
        </w:rPr>
        <w:t>value</w:t>
      </w:r>
      <w:r w:rsidR="00B81F46" w:rsidRPr="005920FA" w:rsidDel="00B81F46">
        <w:t xml:space="preserve"> </w:t>
      </w:r>
      <w:r w:rsidRPr="005920FA">
        <w:t>for association between psychotic experiences at age 12 years and cigarette/cannabis use classes.</w:t>
      </w:r>
      <w:r w:rsidR="00AA17E3" w:rsidRPr="005920FA">
        <w:t xml:space="preserve"> </w:t>
      </w:r>
    </w:p>
    <w:p w14:paraId="7B3F5473" w14:textId="51B3DC71" w:rsidR="00233F6F" w:rsidRPr="005920FA" w:rsidRDefault="00AA17E3" w:rsidP="00D250A5">
      <w:pPr>
        <w:pStyle w:val="tablelegend"/>
      </w:pPr>
      <w:proofErr w:type="spellStart"/>
      <w:r w:rsidRPr="005920FA">
        <w:rPr>
          <w:vertAlign w:val="superscript"/>
        </w:rPr>
        <w:t>a</w:t>
      </w:r>
      <w:proofErr w:type="spellEnd"/>
      <w:r w:rsidRPr="005920FA">
        <w:t xml:space="preserve"> Compared to non-use class.</w:t>
      </w:r>
    </w:p>
    <w:p w14:paraId="6ACB50D3" w14:textId="26CA8721" w:rsidR="00F26045" w:rsidRPr="006F47DD" w:rsidRDefault="00233F6F" w:rsidP="008C4C7E">
      <w:pPr>
        <w:pStyle w:val="tablelegend"/>
      </w:pPr>
      <w:r w:rsidRPr="005920FA">
        <w:t xml:space="preserve">† </w:t>
      </w:r>
      <w:bookmarkEnd w:id="15"/>
      <w:bookmarkEnd w:id="16"/>
      <w:r w:rsidR="001F1539" w:rsidRPr="00233F6F">
        <w:t xml:space="preserve">Adjusted for sex, maternal education, </w:t>
      </w:r>
      <w:r w:rsidR="001F1539" w:rsidRPr="005920FA">
        <w:t>emotional/</w:t>
      </w:r>
      <w:r w:rsidR="001F1539" w:rsidRPr="00E206FB">
        <w:rPr>
          <w:lang w:val="en-GB"/>
        </w:rPr>
        <w:t>behavioural</w:t>
      </w:r>
      <w:r w:rsidR="001F1539" w:rsidRPr="005920FA">
        <w:t xml:space="preserve"> problems (Strengths and Difficulties Questionnaire (SDQ) score age 9 years</w:t>
      </w:r>
      <w:r w:rsidR="001F1539">
        <w:t xml:space="preserve">) </w:t>
      </w:r>
      <w:r w:rsidR="001F1539" w:rsidRPr="00233F6F">
        <w:t xml:space="preserve">and maternal </w:t>
      </w:r>
      <w:r w:rsidR="001F1539">
        <w:t xml:space="preserve">cigarette </w:t>
      </w:r>
      <w:r w:rsidR="001F1539" w:rsidRPr="00233F6F">
        <w:t>smoking during pregnancy.</w:t>
      </w:r>
    </w:p>
    <w:sectPr w:rsidR="00F26045" w:rsidRPr="006F47DD" w:rsidSect="00DC2BE4">
      <w:pgSz w:w="11906" w:h="16838"/>
      <w:pgMar w:top="1134" w:right="1276" w:bottom="993"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6D6867" w14:textId="77777777" w:rsidR="00172E2C" w:rsidRDefault="00172E2C" w:rsidP="00D454DB">
      <w:pPr>
        <w:spacing w:line="240" w:lineRule="auto"/>
      </w:pPr>
      <w:r>
        <w:separator/>
      </w:r>
    </w:p>
  </w:endnote>
  <w:endnote w:type="continuationSeparator" w:id="0">
    <w:p w14:paraId="1E6F95DD" w14:textId="77777777" w:rsidR="00172E2C" w:rsidRDefault="00172E2C" w:rsidP="00D454D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Lucida Grande">
    <w:altName w:val="Times New Roman"/>
    <w:charset w:val="00"/>
    <w:family w:val="auto"/>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83050594"/>
      <w:docPartObj>
        <w:docPartGallery w:val="Page Numbers (Bottom of Page)"/>
        <w:docPartUnique/>
      </w:docPartObj>
    </w:sdtPr>
    <w:sdtEndPr>
      <w:rPr>
        <w:noProof/>
      </w:rPr>
    </w:sdtEndPr>
    <w:sdtContent>
      <w:p w14:paraId="51F3CAA9" w14:textId="5A5AE0CE" w:rsidR="00172E2C" w:rsidRDefault="00172E2C">
        <w:pPr>
          <w:pStyle w:val="Footer"/>
          <w:jc w:val="right"/>
        </w:pPr>
        <w:r>
          <w:fldChar w:fldCharType="begin"/>
        </w:r>
        <w:r>
          <w:instrText xml:space="preserve"> PAGE   \* MERGEFORMAT </w:instrText>
        </w:r>
        <w:r>
          <w:fldChar w:fldCharType="separate"/>
        </w:r>
        <w:r w:rsidR="00B40776">
          <w:rPr>
            <w:noProof/>
          </w:rPr>
          <w:t>21</w:t>
        </w:r>
        <w:r>
          <w:rPr>
            <w:noProof/>
          </w:rPr>
          <w:fldChar w:fldCharType="end"/>
        </w:r>
      </w:p>
    </w:sdtContent>
  </w:sdt>
  <w:p w14:paraId="71000222" w14:textId="77777777" w:rsidR="00172E2C" w:rsidRDefault="00172E2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BD7408" w14:textId="77777777" w:rsidR="00172E2C" w:rsidRDefault="00172E2C" w:rsidP="00D454DB">
      <w:pPr>
        <w:spacing w:line="240" w:lineRule="auto"/>
      </w:pPr>
      <w:r>
        <w:separator/>
      </w:r>
    </w:p>
  </w:footnote>
  <w:footnote w:type="continuationSeparator" w:id="0">
    <w:p w14:paraId="1B9E0A80" w14:textId="77777777" w:rsidR="00172E2C" w:rsidRDefault="00172E2C" w:rsidP="00D454DB">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223213"/>
    <w:multiLevelType w:val="hybridMultilevel"/>
    <w:tmpl w:val="D2C8DC4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8D79F4"/>
    <w:multiLevelType w:val="hybridMultilevel"/>
    <w:tmpl w:val="2D4406A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1772ECF"/>
    <w:multiLevelType w:val="hybridMultilevel"/>
    <w:tmpl w:val="D680899E"/>
    <w:lvl w:ilvl="0" w:tplc="AFFE235C">
      <w:start w:val="28"/>
      <w:numFmt w:val="bullet"/>
      <w:lvlText w:val=""/>
      <w:lvlJc w:val="left"/>
      <w:pPr>
        <w:ind w:left="720" w:hanging="360"/>
      </w:pPr>
      <w:rPr>
        <w:rFonts w:ascii="Symbol" w:eastAsiaTheme="minorHAnsi" w:hAnsi="Symbol" w:cstheme="minorBidi" w:hint="default"/>
        <w:color w:val="auto"/>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BFC503C"/>
    <w:multiLevelType w:val="hybridMultilevel"/>
    <w:tmpl w:val="25C8EC8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6831933"/>
    <w:multiLevelType w:val="hybridMultilevel"/>
    <w:tmpl w:val="7012DF20"/>
    <w:lvl w:ilvl="0" w:tplc="68C2679E">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E8A1ABB"/>
    <w:multiLevelType w:val="hybridMultilevel"/>
    <w:tmpl w:val="9626C2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2003B42"/>
    <w:multiLevelType w:val="multilevel"/>
    <w:tmpl w:val="0E8C81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67905D06"/>
    <w:multiLevelType w:val="hybridMultilevel"/>
    <w:tmpl w:val="C00AE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6"/>
  </w:num>
  <w:num w:numId="3">
    <w:abstractNumId w:val="2"/>
  </w:num>
  <w:num w:numId="4">
    <w:abstractNumId w:val="3"/>
  </w:num>
  <w:num w:numId="5">
    <w:abstractNumId w:val="1"/>
  </w:num>
  <w:num w:numId="6">
    <w:abstractNumId w:val="0"/>
  </w:num>
  <w:num w:numId="7">
    <w:abstractNumId w:val="5"/>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ret0sa9vpvs5fewzsa5wzahrdwsx2920ezz&quot;&gt;SmkTrajPaper&lt;record-ids&gt;&lt;item&gt;2&lt;/item&gt;&lt;item&gt;3&lt;/item&gt;&lt;item&gt;4&lt;/item&gt;&lt;item&gt;6&lt;/item&gt;&lt;item&gt;7&lt;/item&gt;&lt;item&gt;8&lt;/item&gt;&lt;item&gt;10&lt;/item&gt;&lt;item&gt;17&lt;/item&gt;&lt;item&gt;22&lt;/item&gt;&lt;item&gt;23&lt;/item&gt;&lt;item&gt;25&lt;/item&gt;&lt;item&gt;26&lt;/item&gt;&lt;item&gt;28&lt;/item&gt;&lt;item&gt;30&lt;/item&gt;&lt;item&gt;33&lt;/item&gt;&lt;item&gt;35&lt;/item&gt;&lt;item&gt;36&lt;/item&gt;&lt;item&gt;37&lt;/item&gt;&lt;item&gt;38&lt;/item&gt;&lt;item&gt;39&lt;/item&gt;&lt;item&gt;41&lt;/item&gt;&lt;item&gt;42&lt;/item&gt;&lt;item&gt;46&lt;/item&gt;&lt;item&gt;47&lt;/item&gt;&lt;item&gt;50&lt;/item&gt;&lt;item&gt;51&lt;/item&gt;&lt;item&gt;53&lt;/item&gt;&lt;item&gt;54&lt;/item&gt;&lt;item&gt;55&lt;/item&gt;&lt;item&gt;56&lt;/item&gt;&lt;item&gt;57&lt;/item&gt;&lt;item&gt;59&lt;/item&gt;&lt;item&gt;60&lt;/item&gt;&lt;item&gt;65&lt;/item&gt;&lt;item&gt;70&lt;/item&gt;&lt;item&gt;73&lt;/item&gt;&lt;item&gt;75&lt;/item&gt;&lt;/record-ids&gt;&lt;/item&gt;&lt;/Libraries&gt;"/>
  </w:docVars>
  <w:rsids>
    <w:rsidRoot w:val="001B11FE"/>
    <w:rsid w:val="0000060D"/>
    <w:rsid w:val="00000BD5"/>
    <w:rsid w:val="00000DC4"/>
    <w:rsid w:val="00000F1D"/>
    <w:rsid w:val="00001970"/>
    <w:rsid w:val="00001A27"/>
    <w:rsid w:val="00003398"/>
    <w:rsid w:val="0000424F"/>
    <w:rsid w:val="00005438"/>
    <w:rsid w:val="00005A37"/>
    <w:rsid w:val="0000689C"/>
    <w:rsid w:val="00010850"/>
    <w:rsid w:val="00011879"/>
    <w:rsid w:val="00011F08"/>
    <w:rsid w:val="000141A0"/>
    <w:rsid w:val="00015EAB"/>
    <w:rsid w:val="000164A8"/>
    <w:rsid w:val="00016AD0"/>
    <w:rsid w:val="000170C2"/>
    <w:rsid w:val="00017BF3"/>
    <w:rsid w:val="00017CF2"/>
    <w:rsid w:val="000201EC"/>
    <w:rsid w:val="000208AC"/>
    <w:rsid w:val="00020C2A"/>
    <w:rsid w:val="000212E0"/>
    <w:rsid w:val="00021F63"/>
    <w:rsid w:val="00022741"/>
    <w:rsid w:val="00022C7F"/>
    <w:rsid w:val="00022E21"/>
    <w:rsid w:val="00022EB1"/>
    <w:rsid w:val="000259D9"/>
    <w:rsid w:val="00026137"/>
    <w:rsid w:val="0002652D"/>
    <w:rsid w:val="00026A9A"/>
    <w:rsid w:val="000302EA"/>
    <w:rsid w:val="000324C0"/>
    <w:rsid w:val="00032D57"/>
    <w:rsid w:val="0003386C"/>
    <w:rsid w:val="000344A3"/>
    <w:rsid w:val="00034903"/>
    <w:rsid w:val="00034CCE"/>
    <w:rsid w:val="00035D9C"/>
    <w:rsid w:val="00035ECC"/>
    <w:rsid w:val="00036748"/>
    <w:rsid w:val="00036CC8"/>
    <w:rsid w:val="00036EAC"/>
    <w:rsid w:val="000371C6"/>
    <w:rsid w:val="000371F9"/>
    <w:rsid w:val="00037DDC"/>
    <w:rsid w:val="000422ED"/>
    <w:rsid w:val="0004345F"/>
    <w:rsid w:val="0004509A"/>
    <w:rsid w:val="00045D10"/>
    <w:rsid w:val="00047B0B"/>
    <w:rsid w:val="00050029"/>
    <w:rsid w:val="000503EA"/>
    <w:rsid w:val="00050507"/>
    <w:rsid w:val="00050DF4"/>
    <w:rsid w:val="00050FC4"/>
    <w:rsid w:val="00051D16"/>
    <w:rsid w:val="00052B77"/>
    <w:rsid w:val="0005301A"/>
    <w:rsid w:val="00054448"/>
    <w:rsid w:val="0005591B"/>
    <w:rsid w:val="000570B9"/>
    <w:rsid w:val="000575A9"/>
    <w:rsid w:val="000606A5"/>
    <w:rsid w:val="00060D25"/>
    <w:rsid w:val="00060DA8"/>
    <w:rsid w:val="000612C1"/>
    <w:rsid w:val="00061361"/>
    <w:rsid w:val="000616E0"/>
    <w:rsid w:val="000618AC"/>
    <w:rsid w:val="00061E56"/>
    <w:rsid w:val="00062F31"/>
    <w:rsid w:val="00062F41"/>
    <w:rsid w:val="000644C7"/>
    <w:rsid w:val="000648B1"/>
    <w:rsid w:val="000651A8"/>
    <w:rsid w:val="00065609"/>
    <w:rsid w:val="00067978"/>
    <w:rsid w:val="00067B42"/>
    <w:rsid w:val="0007129A"/>
    <w:rsid w:val="00071916"/>
    <w:rsid w:val="000722E8"/>
    <w:rsid w:val="00074789"/>
    <w:rsid w:val="00074DB4"/>
    <w:rsid w:val="000750E0"/>
    <w:rsid w:val="0007597B"/>
    <w:rsid w:val="00075BAA"/>
    <w:rsid w:val="00075D9F"/>
    <w:rsid w:val="00075EAC"/>
    <w:rsid w:val="0007610E"/>
    <w:rsid w:val="00076333"/>
    <w:rsid w:val="00076706"/>
    <w:rsid w:val="00080C14"/>
    <w:rsid w:val="00081071"/>
    <w:rsid w:val="000815ED"/>
    <w:rsid w:val="000818F3"/>
    <w:rsid w:val="00081990"/>
    <w:rsid w:val="00085229"/>
    <w:rsid w:val="0008536D"/>
    <w:rsid w:val="000855DF"/>
    <w:rsid w:val="00086C02"/>
    <w:rsid w:val="00086ED1"/>
    <w:rsid w:val="00091850"/>
    <w:rsid w:val="000919A9"/>
    <w:rsid w:val="00092317"/>
    <w:rsid w:val="000929C1"/>
    <w:rsid w:val="00092F80"/>
    <w:rsid w:val="00094730"/>
    <w:rsid w:val="00094BE2"/>
    <w:rsid w:val="0009502A"/>
    <w:rsid w:val="000957A7"/>
    <w:rsid w:val="000959FF"/>
    <w:rsid w:val="00096284"/>
    <w:rsid w:val="00096B33"/>
    <w:rsid w:val="000A0434"/>
    <w:rsid w:val="000A2CA6"/>
    <w:rsid w:val="000A2FB6"/>
    <w:rsid w:val="000A451F"/>
    <w:rsid w:val="000A4652"/>
    <w:rsid w:val="000A5355"/>
    <w:rsid w:val="000A5ADD"/>
    <w:rsid w:val="000A6931"/>
    <w:rsid w:val="000A6B07"/>
    <w:rsid w:val="000A7F4E"/>
    <w:rsid w:val="000A7F6D"/>
    <w:rsid w:val="000B01AD"/>
    <w:rsid w:val="000B03A4"/>
    <w:rsid w:val="000B1527"/>
    <w:rsid w:val="000B1F3B"/>
    <w:rsid w:val="000B1FD5"/>
    <w:rsid w:val="000B2807"/>
    <w:rsid w:val="000B358A"/>
    <w:rsid w:val="000B3BFD"/>
    <w:rsid w:val="000B3D79"/>
    <w:rsid w:val="000B42D0"/>
    <w:rsid w:val="000B469A"/>
    <w:rsid w:val="000B4FCD"/>
    <w:rsid w:val="000B52C5"/>
    <w:rsid w:val="000B5806"/>
    <w:rsid w:val="000B5B7B"/>
    <w:rsid w:val="000B6280"/>
    <w:rsid w:val="000B6ACD"/>
    <w:rsid w:val="000B7128"/>
    <w:rsid w:val="000B7979"/>
    <w:rsid w:val="000C0424"/>
    <w:rsid w:val="000C060B"/>
    <w:rsid w:val="000C1B06"/>
    <w:rsid w:val="000C1D56"/>
    <w:rsid w:val="000C1F9E"/>
    <w:rsid w:val="000C2A41"/>
    <w:rsid w:val="000C2F4C"/>
    <w:rsid w:val="000C3202"/>
    <w:rsid w:val="000C46A3"/>
    <w:rsid w:val="000C50DD"/>
    <w:rsid w:val="000C58C2"/>
    <w:rsid w:val="000C598C"/>
    <w:rsid w:val="000C6EF7"/>
    <w:rsid w:val="000C7EF6"/>
    <w:rsid w:val="000C7FDA"/>
    <w:rsid w:val="000D1559"/>
    <w:rsid w:val="000D17EF"/>
    <w:rsid w:val="000D22A0"/>
    <w:rsid w:val="000D26A0"/>
    <w:rsid w:val="000D4043"/>
    <w:rsid w:val="000D4486"/>
    <w:rsid w:val="000D61B1"/>
    <w:rsid w:val="000D7E7B"/>
    <w:rsid w:val="000E02C2"/>
    <w:rsid w:val="000E18AB"/>
    <w:rsid w:val="000E395E"/>
    <w:rsid w:val="000E46B5"/>
    <w:rsid w:val="000E4CD0"/>
    <w:rsid w:val="000E51A2"/>
    <w:rsid w:val="000E5BEC"/>
    <w:rsid w:val="000E5C29"/>
    <w:rsid w:val="000E6CBA"/>
    <w:rsid w:val="000E7DA6"/>
    <w:rsid w:val="000F1205"/>
    <w:rsid w:val="000F140E"/>
    <w:rsid w:val="000F1DFE"/>
    <w:rsid w:val="000F3237"/>
    <w:rsid w:val="000F37EC"/>
    <w:rsid w:val="000F60CD"/>
    <w:rsid w:val="000F7959"/>
    <w:rsid w:val="0010043E"/>
    <w:rsid w:val="00101749"/>
    <w:rsid w:val="00101AD1"/>
    <w:rsid w:val="00101D34"/>
    <w:rsid w:val="00101E4E"/>
    <w:rsid w:val="00101EFC"/>
    <w:rsid w:val="0010262E"/>
    <w:rsid w:val="00102700"/>
    <w:rsid w:val="001027F1"/>
    <w:rsid w:val="00103031"/>
    <w:rsid w:val="001039B2"/>
    <w:rsid w:val="00104765"/>
    <w:rsid w:val="00104A9F"/>
    <w:rsid w:val="00105C04"/>
    <w:rsid w:val="00106A88"/>
    <w:rsid w:val="00106F99"/>
    <w:rsid w:val="0011062F"/>
    <w:rsid w:val="0011069C"/>
    <w:rsid w:val="0011164C"/>
    <w:rsid w:val="001118CF"/>
    <w:rsid w:val="00112409"/>
    <w:rsid w:val="0011240B"/>
    <w:rsid w:val="001128CA"/>
    <w:rsid w:val="001129A5"/>
    <w:rsid w:val="00112C8C"/>
    <w:rsid w:val="00113F7C"/>
    <w:rsid w:val="00114899"/>
    <w:rsid w:val="00114D48"/>
    <w:rsid w:val="00114DC9"/>
    <w:rsid w:val="00114F06"/>
    <w:rsid w:val="00116690"/>
    <w:rsid w:val="00117551"/>
    <w:rsid w:val="00121A95"/>
    <w:rsid w:val="00122165"/>
    <w:rsid w:val="001223A7"/>
    <w:rsid w:val="001225FE"/>
    <w:rsid w:val="00122717"/>
    <w:rsid w:val="0012358D"/>
    <w:rsid w:val="00124ECA"/>
    <w:rsid w:val="00125123"/>
    <w:rsid w:val="001251BB"/>
    <w:rsid w:val="0012583C"/>
    <w:rsid w:val="001266BD"/>
    <w:rsid w:val="00127A28"/>
    <w:rsid w:val="0013003A"/>
    <w:rsid w:val="001306B3"/>
    <w:rsid w:val="00130DE7"/>
    <w:rsid w:val="00131862"/>
    <w:rsid w:val="001335CD"/>
    <w:rsid w:val="001335D0"/>
    <w:rsid w:val="001336EC"/>
    <w:rsid w:val="001339C0"/>
    <w:rsid w:val="00133E24"/>
    <w:rsid w:val="00134912"/>
    <w:rsid w:val="00135C23"/>
    <w:rsid w:val="00136E03"/>
    <w:rsid w:val="00137040"/>
    <w:rsid w:val="00137D07"/>
    <w:rsid w:val="00140763"/>
    <w:rsid w:val="00141BCA"/>
    <w:rsid w:val="001423CA"/>
    <w:rsid w:val="0014325C"/>
    <w:rsid w:val="00143315"/>
    <w:rsid w:val="0014380A"/>
    <w:rsid w:val="001439ED"/>
    <w:rsid w:val="00143EB0"/>
    <w:rsid w:val="00143F8D"/>
    <w:rsid w:val="0014546C"/>
    <w:rsid w:val="0014548B"/>
    <w:rsid w:val="00145C75"/>
    <w:rsid w:val="00146721"/>
    <w:rsid w:val="00146CFA"/>
    <w:rsid w:val="0014745D"/>
    <w:rsid w:val="001508E6"/>
    <w:rsid w:val="001514BA"/>
    <w:rsid w:val="00151DCF"/>
    <w:rsid w:val="00152158"/>
    <w:rsid w:val="001521B8"/>
    <w:rsid w:val="00152334"/>
    <w:rsid w:val="001529EE"/>
    <w:rsid w:val="00153037"/>
    <w:rsid w:val="001536AC"/>
    <w:rsid w:val="00153FD0"/>
    <w:rsid w:val="001543D6"/>
    <w:rsid w:val="00156B68"/>
    <w:rsid w:val="001572EE"/>
    <w:rsid w:val="00157BF4"/>
    <w:rsid w:val="00160712"/>
    <w:rsid w:val="00161739"/>
    <w:rsid w:val="001618A5"/>
    <w:rsid w:val="00161A95"/>
    <w:rsid w:val="00165222"/>
    <w:rsid w:val="001652A0"/>
    <w:rsid w:val="00165393"/>
    <w:rsid w:val="00165A24"/>
    <w:rsid w:val="00165EF0"/>
    <w:rsid w:val="0016647B"/>
    <w:rsid w:val="00167B42"/>
    <w:rsid w:val="00170FEE"/>
    <w:rsid w:val="00171718"/>
    <w:rsid w:val="001719D0"/>
    <w:rsid w:val="0017214E"/>
    <w:rsid w:val="0017285A"/>
    <w:rsid w:val="00172E2C"/>
    <w:rsid w:val="0017416F"/>
    <w:rsid w:val="00174B04"/>
    <w:rsid w:val="001756A4"/>
    <w:rsid w:val="0017576F"/>
    <w:rsid w:val="00176301"/>
    <w:rsid w:val="00177C7E"/>
    <w:rsid w:val="00180D2B"/>
    <w:rsid w:val="00181E25"/>
    <w:rsid w:val="00181F54"/>
    <w:rsid w:val="001830D4"/>
    <w:rsid w:val="001833EA"/>
    <w:rsid w:val="00183CC9"/>
    <w:rsid w:val="00183F8A"/>
    <w:rsid w:val="00184C85"/>
    <w:rsid w:val="00186629"/>
    <w:rsid w:val="00186699"/>
    <w:rsid w:val="00186D85"/>
    <w:rsid w:val="00186FEE"/>
    <w:rsid w:val="00187213"/>
    <w:rsid w:val="001872E8"/>
    <w:rsid w:val="0018764F"/>
    <w:rsid w:val="001916C0"/>
    <w:rsid w:val="00191C74"/>
    <w:rsid w:val="00195B78"/>
    <w:rsid w:val="00195F53"/>
    <w:rsid w:val="00196413"/>
    <w:rsid w:val="00196791"/>
    <w:rsid w:val="001967D2"/>
    <w:rsid w:val="00197273"/>
    <w:rsid w:val="00197446"/>
    <w:rsid w:val="00197C9C"/>
    <w:rsid w:val="00197F3C"/>
    <w:rsid w:val="001A0AD4"/>
    <w:rsid w:val="001A0BF4"/>
    <w:rsid w:val="001A14F6"/>
    <w:rsid w:val="001A243B"/>
    <w:rsid w:val="001A2BCA"/>
    <w:rsid w:val="001A3B81"/>
    <w:rsid w:val="001A4E09"/>
    <w:rsid w:val="001A507B"/>
    <w:rsid w:val="001A534C"/>
    <w:rsid w:val="001A56A9"/>
    <w:rsid w:val="001A56BC"/>
    <w:rsid w:val="001A5712"/>
    <w:rsid w:val="001A592E"/>
    <w:rsid w:val="001A5DA9"/>
    <w:rsid w:val="001A5FB2"/>
    <w:rsid w:val="001A620F"/>
    <w:rsid w:val="001A67BA"/>
    <w:rsid w:val="001B0860"/>
    <w:rsid w:val="001B1193"/>
    <w:rsid w:val="001B11FE"/>
    <w:rsid w:val="001B1A21"/>
    <w:rsid w:val="001B1D36"/>
    <w:rsid w:val="001B33F2"/>
    <w:rsid w:val="001B3661"/>
    <w:rsid w:val="001B468C"/>
    <w:rsid w:val="001B69DB"/>
    <w:rsid w:val="001B6AAF"/>
    <w:rsid w:val="001B70E0"/>
    <w:rsid w:val="001B7409"/>
    <w:rsid w:val="001B7B8C"/>
    <w:rsid w:val="001B7E85"/>
    <w:rsid w:val="001B7EF4"/>
    <w:rsid w:val="001C00A9"/>
    <w:rsid w:val="001C05EB"/>
    <w:rsid w:val="001C065D"/>
    <w:rsid w:val="001C24AC"/>
    <w:rsid w:val="001C2E14"/>
    <w:rsid w:val="001C3F03"/>
    <w:rsid w:val="001C59A2"/>
    <w:rsid w:val="001C5C54"/>
    <w:rsid w:val="001C68BD"/>
    <w:rsid w:val="001C6DFA"/>
    <w:rsid w:val="001D0DE3"/>
    <w:rsid w:val="001D1336"/>
    <w:rsid w:val="001D1CF0"/>
    <w:rsid w:val="001D2DC3"/>
    <w:rsid w:val="001D3968"/>
    <w:rsid w:val="001D49F7"/>
    <w:rsid w:val="001D4AAB"/>
    <w:rsid w:val="001D4B4E"/>
    <w:rsid w:val="001D538F"/>
    <w:rsid w:val="001D6571"/>
    <w:rsid w:val="001D695E"/>
    <w:rsid w:val="001D76E1"/>
    <w:rsid w:val="001E00D7"/>
    <w:rsid w:val="001E09F3"/>
    <w:rsid w:val="001E1013"/>
    <w:rsid w:val="001E132B"/>
    <w:rsid w:val="001E18B1"/>
    <w:rsid w:val="001E1B0F"/>
    <w:rsid w:val="001E2A23"/>
    <w:rsid w:val="001E2BCA"/>
    <w:rsid w:val="001E2C30"/>
    <w:rsid w:val="001E4D83"/>
    <w:rsid w:val="001E5375"/>
    <w:rsid w:val="001E5873"/>
    <w:rsid w:val="001E700D"/>
    <w:rsid w:val="001E713C"/>
    <w:rsid w:val="001E7EB2"/>
    <w:rsid w:val="001F0F5C"/>
    <w:rsid w:val="001F1363"/>
    <w:rsid w:val="001F1539"/>
    <w:rsid w:val="001F1AF8"/>
    <w:rsid w:val="001F2157"/>
    <w:rsid w:val="001F2A0D"/>
    <w:rsid w:val="001F327D"/>
    <w:rsid w:val="001F4506"/>
    <w:rsid w:val="001F5AD3"/>
    <w:rsid w:val="001F6254"/>
    <w:rsid w:val="001F64D9"/>
    <w:rsid w:val="001F6D1E"/>
    <w:rsid w:val="001F6F61"/>
    <w:rsid w:val="001F798B"/>
    <w:rsid w:val="001F7C53"/>
    <w:rsid w:val="002005B9"/>
    <w:rsid w:val="00201DF8"/>
    <w:rsid w:val="00202A15"/>
    <w:rsid w:val="002034AA"/>
    <w:rsid w:val="00203952"/>
    <w:rsid w:val="0020489C"/>
    <w:rsid w:val="00204F98"/>
    <w:rsid w:val="002053C1"/>
    <w:rsid w:val="00205725"/>
    <w:rsid w:val="00205916"/>
    <w:rsid w:val="00205B64"/>
    <w:rsid w:val="00206FA4"/>
    <w:rsid w:val="0020748B"/>
    <w:rsid w:val="00207E83"/>
    <w:rsid w:val="00210953"/>
    <w:rsid w:val="00210E29"/>
    <w:rsid w:val="002112AA"/>
    <w:rsid w:val="00212DE2"/>
    <w:rsid w:val="0021307F"/>
    <w:rsid w:val="00213093"/>
    <w:rsid w:val="00213B0B"/>
    <w:rsid w:val="00213B80"/>
    <w:rsid w:val="00213D9F"/>
    <w:rsid w:val="0021435C"/>
    <w:rsid w:val="00215560"/>
    <w:rsid w:val="00215DFC"/>
    <w:rsid w:val="00216F04"/>
    <w:rsid w:val="00221914"/>
    <w:rsid w:val="00221A0A"/>
    <w:rsid w:val="0022209E"/>
    <w:rsid w:val="0022238F"/>
    <w:rsid w:val="00222C15"/>
    <w:rsid w:val="00224078"/>
    <w:rsid w:val="00224C42"/>
    <w:rsid w:val="00224F9A"/>
    <w:rsid w:val="00225D48"/>
    <w:rsid w:val="00226D69"/>
    <w:rsid w:val="002305DD"/>
    <w:rsid w:val="00230B0D"/>
    <w:rsid w:val="00230D1E"/>
    <w:rsid w:val="00230DF8"/>
    <w:rsid w:val="00232608"/>
    <w:rsid w:val="00232F1F"/>
    <w:rsid w:val="00233F6F"/>
    <w:rsid w:val="002343BC"/>
    <w:rsid w:val="00235157"/>
    <w:rsid w:val="00236436"/>
    <w:rsid w:val="002378CC"/>
    <w:rsid w:val="00240A63"/>
    <w:rsid w:val="0024183E"/>
    <w:rsid w:val="00241D1C"/>
    <w:rsid w:val="0024232B"/>
    <w:rsid w:val="00242B62"/>
    <w:rsid w:val="00243ED1"/>
    <w:rsid w:val="00244E3C"/>
    <w:rsid w:val="00246147"/>
    <w:rsid w:val="002461A8"/>
    <w:rsid w:val="0024641E"/>
    <w:rsid w:val="00247825"/>
    <w:rsid w:val="00250B30"/>
    <w:rsid w:val="00250D20"/>
    <w:rsid w:val="00250EAE"/>
    <w:rsid w:val="0025110F"/>
    <w:rsid w:val="0025198C"/>
    <w:rsid w:val="00251F10"/>
    <w:rsid w:val="00252F8E"/>
    <w:rsid w:val="00253074"/>
    <w:rsid w:val="002533CA"/>
    <w:rsid w:val="002533E2"/>
    <w:rsid w:val="00253861"/>
    <w:rsid w:val="00253A74"/>
    <w:rsid w:val="00253A8E"/>
    <w:rsid w:val="002542FD"/>
    <w:rsid w:val="002543F0"/>
    <w:rsid w:val="002545F7"/>
    <w:rsid w:val="002553D4"/>
    <w:rsid w:val="002557B1"/>
    <w:rsid w:val="002562F5"/>
    <w:rsid w:val="00256A09"/>
    <w:rsid w:val="00256B8D"/>
    <w:rsid w:val="00256D32"/>
    <w:rsid w:val="002570A1"/>
    <w:rsid w:val="00257379"/>
    <w:rsid w:val="00257464"/>
    <w:rsid w:val="00257D35"/>
    <w:rsid w:val="0026165B"/>
    <w:rsid w:val="00261F8E"/>
    <w:rsid w:val="00263A40"/>
    <w:rsid w:val="002655B9"/>
    <w:rsid w:val="002663EB"/>
    <w:rsid w:val="0027051A"/>
    <w:rsid w:val="00271DFB"/>
    <w:rsid w:val="00272C7A"/>
    <w:rsid w:val="00273C0F"/>
    <w:rsid w:val="00273FF3"/>
    <w:rsid w:val="00274218"/>
    <w:rsid w:val="00274297"/>
    <w:rsid w:val="00274D19"/>
    <w:rsid w:val="00276031"/>
    <w:rsid w:val="002761D7"/>
    <w:rsid w:val="002763CD"/>
    <w:rsid w:val="002775D5"/>
    <w:rsid w:val="00280DB1"/>
    <w:rsid w:val="0028140D"/>
    <w:rsid w:val="00281A97"/>
    <w:rsid w:val="00282B25"/>
    <w:rsid w:val="00282E54"/>
    <w:rsid w:val="0028353C"/>
    <w:rsid w:val="00283E15"/>
    <w:rsid w:val="00284A54"/>
    <w:rsid w:val="0028640B"/>
    <w:rsid w:val="0028722D"/>
    <w:rsid w:val="0028784B"/>
    <w:rsid w:val="002902F6"/>
    <w:rsid w:val="002909AF"/>
    <w:rsid w:val="00290BAF"/>
    <w:rsid w:val="00290F01"/>
    <w:rsid w:val="0029148B"/>
    <w:rsid w:val="00291EC4"/>
    <w:rsid w:val="002927AF"/>
    <w:rsid w:val="00293626"/>
    <w:rsid w:val="00293A0E"/>
    <w:rsid w:val="00293B6B"/>
    <w:rsid w:val="00293EEB"/>
    <w:rsid w:val="0029475F"/>
    <w:rsid w:val="00295F6F"/>
    <w:rsid w:val="002977CF"/>
    <w:rsid w:val="00297A77"/>
    <w:rsid w:val="00297B7A"/>
    <w:rsid w:val="00297DA9"/>
    <w:rsid w:val="002A04FD"/>
    <w:rsid w:val="002A0899"/>
    <w:rsid w:val="002A10DF"/>
    <w:rsid w:val="002A304A"/>
    <w:rsid w:val="002A3D13"/>
    <w:rsid w:val="002A482E"/>
    <w:rsid w:val="002A51C4"/>
    <w:rsid w:val="002A5719"/>
    <w:rsid w:val="002A5DDF"/>
    <w:rsid w:val="002A743E"/>
    <w:rsid w:val="002A7749"/>
    <w:rsid w:val="002B0814"/>
    <w:rsid w:val="002B13E2"/>
    <w:rsid w:val="002B13E9"/>
    <w:rsid w:val="002B336F"/>
    <w:rsid w:val="002B33CB"/>
    <w:rsid w:val="002B350C"/>
    <w:rsid w:val="002B36C6"/>
    <w:rsid w:val="002B3B75"/>
    <w:rsid w:val="002B3D8C"/>
    <w:rsid w:val="002B3DB8"/>
    <w:rsid w:val="002B3EF4"/>
    <w:rsid w:val="002B536A"/>
    <w:rsid w:val="002B62BD"/>
    <w:rsid w:val="002B77C4"/>
    <w:rsid w:val="002B7C3B"/>
    <w:rsid w:val="002C01A8"/>
    <w:rsid w:val="002C0D7B"/>
    <w:rsid w:val="002C12CC"/>
    <w:rsid w:val="002C1C0D"/>
    <w:rsid w:val="002C211B"/>
    <w:rsid w:val="002C260F"/>
    <w:rsid w:val="002C4AC6"/>
    <w:rsid w:val="002C4CCF"/>
    <w:rsid w:val="002C6204"/>
    <w:rsid w:val="002C7C1B"/>
    <w:rsid w:val="002D091A"/>
    <w:rsid w:val="002D15A0"/>
    <w:rsid w:val="002D2505"/>
    <w:rsid w:val="002D37F3"/>
    <w:rsid w:val="002D3BE1"/>
    <w:rsid w:val="002D3F4F"/>
    <w:rsid w:val="002D442B"/>
    <w:rsid w:val="002D5DD9"/>
    <w:rsid w:val="002D5F0C"/>
    <w:rsid w:val="002D6429"/>
    <w:rsid w:val="002D6C5B"/>
    <w:rsid w:val="002D73B7"/>
    <w:rsid w:val="002E0D0F"/>
    <w:rsid w:val="002E1665"/>
    <w:rsid w:val="002E3031"/>
    <w:rsid w:val="002E417D"/>
    <w:rsid w:val="002E5021"/>
    <w:rsid w:val="002E50A3"/>
    <w:rsid w:val="002E519E"/>
    <w:rsid w:val="002E5CF4"/>
    <w:rsid w:val="002E6219"/>
    <w:rsid w:val="002E66FB"/>
    <w:rsid w:val="002E75C0"/>
    <w:rsid w:val="002F0024"/>
    <w:rsid w:val="002F028A"/>
    <w:rsid w:val="002F0801"/>
    <w:rsid w:val="002F145B"/>
    <w:rsid w:val="002F1816"/>
    <w:rsid w:val="002F1B13"/>
    <w:rsid w:val="002F2346"/>
    <w:rsid w:val="002F29E6"/>
    <w:rsid w:val="002F3293"/>
    <w:rsid w:val="002F32B4"/>
    <w:rsid w:val="002F4AE0"/>
    <w:rsid w:val="002F4B53"/>
    <w:rsid w:val="002F7AD0"/>
    <w:rsid w:val="002F7BB9"/>
    <w:rsid w:val="00300BA7"/>
    <w:rsid w:val="00301204"/>
    <w:rsid w:val="00301B0C"/>
    <w:rsid w:val="00301B85"/>
    <w:rsid w:val="00301C24"/>
    <w:rsid w:val="0030227C"/>
    <w:rsid w:val="003028F9"/>
    <w:rsid w:val="003031BA"/>
    <w:rsid w:val="0030379C"/>
    <w:rsid w:val="00303BE6"/>
    <w:rsid w:val="00303C59"/>
    <w:rsid w:val="00303F53"/>
    <w:rsid w:val="003048BF"/>
    <w:rsid w:val="00306015"/>
    <w:rsid w:val="00307438"/>
    <w:rsid w:val="00307F35"/>
    <w:rsid w:val="0031070F"/>
    <w:rsid w:val="00310CF8"/>
    <w:rsid w:val="00310E06"/>
    <w:rsid w:val="00311EFB"/>
    <w:rsid w:val="00312CA4"/>
    <w:rsid w:val="00312FF7"/>
    <w:rsid w:val="00314F8E"/>
    <w:rsid w:val="0031604A"/>
    <w:rsid w:val="0031646A"/>
    <w:rsid w:val="00316708"/>
    <w:rsid w:val="00317843"/>
    <w:rsid w:val="003215C3"/>
    <w:rsid w:val="003228C7"/>
    <w:rsid w:val="00322CB4"/>
    <w:rsid w:val="003231FE"/>
    <w:rsid w:val="003248E4"/>
    <w:rsid w:val="003265C1"/>
    <w:rsid w:val="00326720"/>
    <w:rsid w:val="00326A7A"/>
    <w:rsid w:val="00326E60"/>
    <w:rsid w:val="00330DEC"/>
    <w:rsid w:val="00331F2A"/>
    <w:rsid w:val="00332779"/>
    <w:rsid w:val="00332B14"/>
    <w:rsid w:val="00332FFB"/>
    <w:rsid w:val="00333682"/>
    <w:rsid w:val="003341EA"/>
    <w:rsid w:val="00334324"/>
    <w:rsid w:val="003357B7"/>
    <w:rsid w:val="00335BAC"/>
    <w:rsid w:val="00335EC4"/>
    <w:rsid w:val="00337C36"/>
    <w:rsid w:val="0034062D"/>
    <w:rsid w:val="003406AF"/>
    <w:rsid w:val="00340810"/>
    <w:rsid w:val="0034086A"/>
    <w:rsid w:val="003409D0"/>
    <w:rsid w:val="00340C33"/>
    <w:rsid w:val="00341FD9"/>
    <w:rsid w:val="003425F4"/>
    <w:rsid w:val="00342AFD"/>
    <w:rsid w:val="00343B98"/>
    <w:rsid w:val="00343EE6"/>
    <w:rsid w:val="0034549C"/>
    <w:rsid w:val="003455AA"/>
    <w:rsid w:val="00345E3B"/>
    <w:rsid w:val="003472BC"/>
    <w:rsid w:val="00347B0E"/>
    <w:rsid w:val="003502E4"/>
    <w:rsid w:val="00351416"/>
    <w:rsid w:val="00351543"/>
    <w:rsid w:val="003520FE"/>
    <w:rsid w:val="00352274"/>
    <w:rsid w:val="00352667"/>
    <w:rsid w:val="0035350C"/>
    <w:rsid w:val="00353625"/>
    <w:rsid w:val="00353CFD"/>
    <w:rsid w:val="003545CB"/>
    <w:rsid w:val="00354DFC"/>
    <w:rsid w:val="00355409"/>
    <w:rsid w:val="00355C96"/>
    <w:rsid w:val="003561F2"/>
    <w:rsid w:val="00356407"/>
    <w:rsid w:val="0035742A"/>
    <w:rsid w:val="0035782E"/>
    <w:rsid w:val="00357E3E"/>
    <w:rsid w:val="00360048"/>
    <w:rsid w:val="00360A27"/>
    <w:rsid w:val="0036119D"/>
    <w:rsid w:val="00361B3A"/>
    <w:rsid w:val="00361C49"/>
    <w:rsid w:val="00361D7E"/>
    <w:rsid w:val="0036203A"/>
    <w:rsid w:val="00362992"/>
    <w:rsid w:val="00362BAA"/>
    <w:rsid w:val="00363B13"/>
    <w:rsid w:val="00364C10"/>
    <w:rsid w:val="00367BAC"/>
    <w:rsid w:val="0037074C"/>
    <w:rsid w:val="00370C45"/>
    <w:rsid w:val="00371B25"/>
    <w:rsid w:val="00372324"/>
    <w:rsid w:val="003728EE"/>
    <w:rsid w:val="00373B0A"/>
    <w:rsid w:val="00374C48"/>
    <w:rsid w:val="00375EF5"/>
    <w:rsid w:val="00376ECE"/>
    <w:rsid w:val="00380CC1"/>
    <w:rsid w:val="00381322"/>
    <w:rsid w:val="003813C1"/>
    <w:rsid w:val="00381B03"/>
    <w:rsid w:val="00381ECA"/>
    <w:rsid w:val="00382954"/>
    <w:rsid w:val="00382C0D"/>
    <w:rsid w:val="003836BA"/>
    <w:rsid w:val="00384EC5"/>
    <w:rsid w:val="003852EC"/>
    <w:rsid w:val="00385E83"/>
    <w:rsid w:val="00385EAD"/>
    <w:rsid w:val="003869E7"/>
    <w:rsid w:val="003870F3"/>
    <w:rsid w:val="00387B36"/>
    <w:rsid w:val="00390CA3"/>
    <w:rsid w:val="00391310"/>
    <w:rsid w:val="0039153D"/>
    <w:rsid w:val="003917B9"/>
    <w:rsid w:val="00391DED"/>
    <w:rsid w:val="00392A2F"/>
    <w:rsid w:val="003939F2"/>
    <w:rsid w:val="00393DEE"/>
    <w:rsid w:val="0039405D"/>
    <w:rsid w:val="00394528"/>
    <w:rsid w:val="003945B9"/>
    <w:rsid w:val="00394A17"/>
    <w:rsid w:val="00395A3C"/>
    <w:rsid w:val="003963DF"/>
    <w:rsid w:val="0039761B"/>
    <w:rsid w:val="0039767D"/>
    <w:rsid w:val="003A00B9"/>
    <w:rsid w:val="003A019B"/>
    <w:rsid w:val="003A0CD9"/>
    <w:rsid w:val="003A2895"/>
    <w:rsid w:val="003A37D3"/>
    <w:rsid w:val="003A4BF1"/>
    <w:rsid w:val="003A4C33"/>
    <w:rsid w:val="003A4D9A"/>
    <w:rsid w:val="003A5220"/>
    <w:rsid w:val="003A5762"/>
    <w:rsid w:val="003A6EDA"/>
    <w:rsid w:val="003A7E8C"/>
    <w:rsid w:val="003B1417"/>
    <w:rsid w:val="003B18FE"/>
    <w:rsid w:val="003B1B10"/>
    <w:rsid w:val="003B309E"/>
    <w:rsid w:val="003B31DC"/>
    <w:rsid w:val="003B3670"/>
    <w:rsid w:val="003B3A9C"/>
    <w:rsid w:val="003B426C"/>
    <w:rsid w:val="003B4FF2"/>
    <w:rsid w:val="003B5FAF"/>
    <w:rsid w:val="003B6FC9"/>
    <w:rsid w:val="003C0079"/>
    <w:rsid w:val="003C0ACD"/>
    <w:rsid w:val="003C35D0"/>
    <w:rsid w:val="003C4086"/>
    <w:rsid w:val="003C49DC"/>
    <w:rsid w:val="003C4BF9"/>
    <w:rsid w:val="003C4F97"/>
    <w:rsid w:val="003C518D"/>
    <w:rsid w:val="003C56BE"/>
    <w:rsid w:val="003C5988"/>
    <w:rsid w:val="003C663F"/>
    <w:rsid w:val="003C675D"/>
    <w:rsid w:val="003C6DC5"/>
    <w:rsid w:val="003C7020"/>
    <w:rsid w:val="003D02CF"/>
    <w:rsid w:val="003D0933"/>
    <w:rsid w:val="003D0DAB"/>
    <w:rsid w:val="003D2300"/>
    <w:rsid w:val="003D28C2"/>
    <w:rsid w:val="003D352B"/>
    <w:rsid w:val="003D4105"/>
    <w:rsid w:val="003D4DF6"/>
    <w:rsid w:val="003D569E"/>
    <w:rsid w:val="003D60B1"/>
    <w:rsid w:val="003D7133"/>
    <w:rsid w:val="003E1DBB"/>
    <w:rsid w:val="003E3306"/>
    <w:rsid w:val="003E35F4"/>
    <w:rsid w:val="003E47EE"/>
    <w:rsid w:val="003E4AF5"/>
    <w:rsid w:val="003E51A3"/>
    <w:rsid w:val="003E52D3"/>
    <w:rsid w:val="003E64C1"/>
    <w:rsid w:val="003E6B94"/>
    <w:rsid w:val="003E74B5"/>
    <w:rsid w:val="003E7559"/>
    <w:rsid w:val="003E79EE"/>
    <w:rsid w:val="003F0761"/>
    <w:rsid w:val="003F1928"/>
    <w:rsid w:val="003F1B68"/>
    <w:rsid w:val="003F3890"/>
    <w:rsid w:val="003F42AC"/>
    <w:rsid w:val="003F43EE"/>
    <w:rsid w:val="003F5D6A"/>
    <w:rsid w:val="003F5F86"/>
    <w:rsid w:val="003F6453"/>
    <w:rsid w:val="003F6953"/>
    <w:rsid w:val="003F6E0C"/>
    <w:rsid w:val="003F75A0"/>
    <w:rsid w:val="003F7C8F"/>
    <w:rsid w:val="00400285"/>
    <w:rsid w:val="0040077A"/>
    <w:rsid w:val="00400ABB"/>
    <w:rsid w:val="00400CBE"/>
    <w:rsid w:val="00400DEF"/>
    <w:rsid w:val="00400F88"/>
    <w:rsid w:val="00401474"/>
    <w:rsid w:val="00402299"/>
    <w:rsid w:val="004023A6"/>
    <w:rsid w:val="004027E6"/>
    <w:rsid w:val="00403EAB"/>
    <w:rsid w:val="00404C4B"/>
    <w:rsid w:val="00404F41"/>
    <w:rsid w:val="004051C0"/>
    <w:rsid w:val="0040557D"/>
    <w:rsid w:val="00405958"/>
    <w:rsid w:val="0040798D"/>
    <w:rsid w:val="0041132D"/>
    <w:rsid w:val="0041135B"/>
    <w:rsid w:val="00411FED"/>
    <w:rsid w:val="0041215B"/>
    <w:rsid w:val="00412DC0"/>
    <w:rsid w:val="00413D4F"/>
    <w:rsid w:val="00413E71"/>
    <w:rsid w:val="0041516B"/>
    <w:rsid w:val="004154F3"/>
    <w:rsid w:val="0041615F"/>
    <w:rsid w:val="004167BB"/>
    <w:rsid w:val="0042048B"/>
    <w:rsid w:val="00422D4E"/>
    <w:rsid w:val="004231AB"/>
    <w:rsid w:val="00423323"/>
    <w:rsid w:val="00423FA0"/>
    <w:rsid w:val="00424AF5"/>
    <w:rsid w:val="00424C0E"/>
    <w:rsid w:val="00424C4A"/>
    <w:rsid w:val="00425911"/>
    <w:rsid w:val="0042624E"/>
    <w:rsid w:val="004264A9"/>
    <w:rsid w:val="004267F9"/>
    <w:rsid w:val="00426939"/>
    <w:rsid w:val="004274AE"/>
    <w:rsid w:val="00430BE3"/>
    <w:rsid w:val="00430F5B"/>
    <w:rsid w:val="00431E05"/>
    <w:rsid w:val="004320C6"/>
    <w:rsid w:val="00432751"/>
    <w:rsid w:val="0043346A"/>
    <w:rsid w:val="0043377E"/>
    <w:rsid w:val="00434250"/>
    <w:rsid w:val="004342C4"/>
    <w:rsid w:val="004344E7"/>
    <w:rsid w:val="00436873"/>
    <w:rsid w:val="00436EE9"/>
    <w:rsid w:val="00437EA7"/>
    <w:rsid w:val="00440C42"/>
    <w:rsid w:val="00441E40"/>
    <w:rsid w:val="004420BC"/>
    <w:rsid w:val="00442262"/>
    <w:rsid w:val="00442ACA"/>
    <w:rsid w:val="00445073"/>
    <w:rsid w:val="004456CE"/>
    <w:rsid w:val="004457E5"/>
    <w:rsid w:val="00445A0C"/>
    <w:rsid w:val="00445F62"/>
    <w:rsid w:val="00446D1D"/>
    <w:rsid w:val="00447A74"/>
    <w:rsid w:val="0045028F"/>
    <w:rsid w:val="00451F5A"/>
    <w:rsid w:val="0045259A"/>
    <w:rsid w:val="00452FC5"/>
    <w:rsid w:val="0045332E"/>
    <w:rsid w:val="004537CD"/>
    <w:rsid w:val="00453886"/>
    <w:rsid w:val="00455176"/>
    <w:rsid w:val="004559FC"/>
    <w:rsid w:val="00456015"/>
    <w:rsid w:val="00456AB1"/>
    <w:rsid w:val="00456C2A"/>
    <w:rsid w:val="00456DD4"/>
    <w:rsid w:val="0046001D"/>
    <w:rsid w:val="0046044C"/>
    <w:rsid w:val="0046046D"/>
    <w:rsid w:val="00461F26"/>
    <w:rsid w:val="004625F6"/>
    <w:rsid w:val="0046282F"/>
    <w:rsid w:val="00463D04"/>
    <w:rsid w:val="004641FD"/>
    <w:rsid w:val="00464460"/>
    <w:rsid w:val="00464BDF"/>
    <w:rsid w:val="00464E4F"/>
    <w:rsid w:val="00465E15"/>
    <w:rsid w:val="00466471"/>
    <w:rsid w:val="00467A90"/>
    <w:rsid w:val="00467CD7"/>
    <w:rsid w:val="004719E9"/>
    <w:rsid w:val="00472161"/>
    <w:rsid w:val="0047241A"/>
    <w:rsid w:val="00473147"/>
    <w:rsid w:val="0047461C"/>
    <w:rsid w:val="00474651"/>
    <w:rsid w:val="00474F4E"/>
    <w:rsid w:val="0047557D"/>
    <w:rsid w:val="004762E9"/>
    <w:rsid w:val="0047693D"/>
    <w:rsid w:val="004772E3"/>
    <w:rsid w:val="0048007D"/>
    <w:rsid w:val="00481A01"/>
    <w:rsid w:val="00481E28"/>
    <w:rsid w:val="00481E3E"/>
    <w:rsid w:val="00483BBD"/>
    <w:rsid w:val="00484168"/>
    <w:rsid w:val="004852E3"/>
    <w:rsid w:val="004859C1"/>
    <w:rsid w:val="00485E39"/>
    <w:rsid w:val="004879B2"/>
    <w:rsid w:val="00490420"/>
    <w:rsid w:val="00490F0B"/>
    <w:rsid w:val="00490F34"/>
    <w:rsid w:val="004926AC"/>
    <w:rsid w:val="00493C96"/>
    <w:rsid w:val="00494A76"/>
    <w:rsid w:val="004964A9"/>
    <w:rsid w:val="00497618"/>
    <w:rsid w:val="004A0745"/>
    <w:rsid w:val="004A0AC8"/>
    <w:rsid w:val="004A0BB3"/>
    <w:rsid w:val="004A0E25"/>
    <w:rsid w:val="004A1126"/>
    <w:rsid w:val="004A15BC"/>
    <w:rsid w:val="004A4065"/>
    <w:rsid w:val="004A436F"/>
    <w:rsid w:val="004A66AA"/>
    <w:rsid w:val="004A6725"/>
    <w:rsid w:val="004A7BA2"/>
    <w:rsid w:val="004B0BB8"/>
    <w:rsid w:val="004B0ECD"/>
    <w:rsid w:val="004B14A2"/>
    <w:rsid w:val="004B571E"/>
    <w:rsid w:val="004B6993"/>
    <w:rsid w:val="004B6AF5"/>
    <w:rsid w:val="004B7EA7"/>
    <w:rsid w:val="004C0057"/>
    <w:rsid w:val="004C04C1"/>
    <w:rsid w:val="004C082E"/>
    <w:rsid w:val="004C0D30"/>
    <w:rsid w:val="004C177E"/>
    <w:rsid w:val="004C57F9"/>
    <w:rsid w:val="004D059B"/>
    <w:rsid w:val="004D06B0"/>
    <w:rsid w:val="004D0F15"/>
    <w:rsid w:val="004D1C64"/>
    <w:rsid w:val="004D30DE"/>
    <w:rsid w:val="004D33C0"/>
    <w:rsid w:val="004D3972"/>
    <w:rsid w:val="004D47F2"/>
    <w:rsid w:val="004D4901"/>
    <w:rsid w:val="004D4EF9"/>
    <w:rsid w:val="004D516C"/>
    <w:rsid w:val="004E20A4"/>
    <w:rsid w:val="004E3192"/>
    <w:rsid w:val="004E3354"/>
    <w:rsid w:val="004E37E3"/>
    <w:rsid w:val="004E3C71"/>
    <w:rsid w:val="004E3F20"/>
    <w:rsid w:val="004E5218"/>
    <w:rsid w:val="004E6A44"/>
    <w:rsid w:val="004F068E"/>
    <w:rsid w:val="004F1AEB"/>
    <w:rsid w:val="004F24EE"/>
    <w:rsid w:val="004F3282"/>
    <w:rsid w:val="004F4885"/>
    <w:rsid w:val="004F516B"/>
    <w:rsid w:val="004F6227"/>
    <w:rsid w:val="004F73BA"/>
    <w:rsid w:val="004F7643"/>
    <w:rsid w:val="005002EB"/>
    <w:rsid w:val="0050031B"/>
    <w:rsid w:val="00503AAB"/>
    <w:rsid w:val="00504F08"/>
    <w:rsid w:val="005052B1"/>
    <w:rsid w:val="00505616"/>
    <w:rsid w:val="005061F9"/>
    <w:rsid w:val="005062DD"/>
    <w:rsid w:val="005064F3"/>
    <w:rsid w:val="00506E40"/>
    <w:rsid w:val="00507F12"/>
    <w:rsid w:val="0051082C"/>
    <w:rsid w:val="00511AB8"/>
    <w:rsid w:val="00511E36"/>
    <w:rsid w:val="00512B16"/>
    <w:rsid w:val="005139C3"/>
    <w:rsid w:val="005140F9"/>
    <w:rsid w:val="00515080"/>
    <w:rsid w:val="005164C8"/>
    <w:rsid w:val="005165D5"/>
    <w:rsid w:val="00516934"/>
    <w:rsid w:val="00516AFE"/>
    <w:rsid w:val="005178C8"/>
    <w:rsid w:val="0052048A"/>
    <w:rsid w:val="00520A07"/>
    <w:rsid w:val="00520E79"/>
    <w:rsid w:val="00521C34"/>
    <w:rsid w:val="00521F9A"/>
    <w:rsid w:val="00523428"/>
    <w:rsid w:val="00523BF9"/>
    <w:rsid w:val="005247B6"/>
    <w:rsid w:val="005252B0"/>
    <w:rsid w:val="00525437"/>
    <w:rsid w:val="00526254"/>
    <w:rsid w:val="005272B5"/>
    <w:rsid w:val="00527706"/>
    <w:rsid w:val="00530FE8"/>
    <w:rsid w:val="00531D58"/>
    <w:rsid w:val="00532A0B"/>
    <w:rsid w:val="0053373B"/>
    <w:rsid w:val="00533E04"/>
    <w:rsid w:val="00533F8F"/>
    <w:rsid w:val="0053426E"/>
    <w:rsid w:val="00534669"/>
    <w:rsid w:val="00534A23"/>
    <w:rsid w:val="00535FA4"/>
    <w:rsid w:val="00536A87"/>
    <w:rsid w:val="00537159"/>
    <w:rsid w:val="0054098A"/>
    <w:rsid w:val="00540CE5"/>
    <w:rsid w:val="00541337"/>
    <w:rsid w:val="005430E0"/>
    <w:rsid w:val="00543F1A"/>
    <w:rsid w:val="005446C9"/>
    <w:rsid w:val="00546C61"/>
    <w:rsid w:val="00547EE6"/>
    <w:rsid w:val="00547F0E"/>
    <w:rsid w:val="005511A7"/>
    <w:rsid w:val="005528B2"/>
    <w:rsid w:val="005540B3"/>
    <w:rsid w:val="0055415C"/>
    <w:rsid w:val="00554A4A"/>
    <w:rsid w:val="00555942"/>
    <w:rsid w:val="00556C4E"/>
    <w:rsid w:val="00560929"/>
    <w:rsid w:val="00560AF3"/>
    <w:rsid w:val="00560D68"/>
    <w:rsid w:val="00561399"/>
    <w:rsid w:val="00561B1F"/>
    <w:rsid w:val="00561CC4"/>
    <w:rsid w:val="005626EF"/>
    <w:rsid w:val="005647AF"/>
    <w:rsid w:val="00565D3F"/>
    <w:rsid w:val="005666D7"/>
    <w:rsid w:val="005669E9"/>
    <w:rsid w:val="00567358"/>
    <w:rsid w:val="005676C3"/>
    <w:rsid w:val="00567BE3"/>
    <w:rsid w:val="00572245"/>
    <w:rsid w:val="005726E4"/>
    <w:rsid w:val="00572DBB"/>
    <w:rsid w:val="005732ED"/>
    <w:rsid w:val="00573C61"/>
    <w:rsid w:val="005743FD"/>
    <w:rsid w:val="005753E3"/>
    <w:rsid w:val="00576FFC"/>
    <w:rsid w:val="005774F7"/>
    <w:rsid w:val="00577642"/>
    <w:rsid w:val="00581472"/>
    <w:rsid w:val="00581DC0"/>
    <w:rsid w:val="00583066"/>
    <w:rsid w:val="00583153"/>
    <w:rsid w:val="005837AA"/>
    <w:rsid w:val="00583866"/>
    <w:rsid w:val="00584B47"/>
    <w:rsid w:val="005851FA"/>
    <w:rsid w:val="00585B1F"/>
    <w:rsid w:val="0058749C"/>
    <w:rsid w:val="00587AB4"/>
    <w:rsid w:val="00590228"/>
    <w:rsid w:val="00590F60"/>
    <w:rsid w:val="00591183"/>
    <w:rsid w:val="00591797"/>
    <w:rsid w:val="00591D50"/>
    <w:rsid w:val="005920F3"/>
    <w:rsid w:val="005920FA"/>
    <w:rsid w:val="00592435"/>
    <w:rsid w:val="00592CD3"/>
    <w:rsid w:val="005947B7"/>
    <w:rsid w:val="00597268"/>
    <w:rsid w:val="00597BAD"/>
    <w:rsid w:val="005A2017"/>
    <w:rsid w:val="005A3282"/>
    <w:rsid w:val="005A34EE"/>
    <w:rsid w:val="005A3C09"/>
    <w:rsid w:val="005A3C77"/>
    <w:rsid w:val="005A3D8E"/>
    <w:rsid w:val="005A44CB"/>
    <w:rsid w:val="005A4AEB"/>
    <w:rsid w:val="005A5D7B"/>
    <w:rsid w:val="005A66BA"/>
    <w:rsid w:val="005A6A71"/>
    <w:rsid w:val="005A7781"/>
    <w:rsid w:val="005A7D5F"/>
    <w:rsid w:val="005B0044"/>
    <w:rsid w:val="005B01BE"/>
    <w:rsid w:val="005B055D"/>
    <w:rsid w:val="005B0581"/>
    <w:rsid w:val="005B12DD"/>
    <w:rsid w:val="005B1A38"/>
    <w:rsid w:val="005B2F38"/>
    <w:rsid w:val="005B3DCB"/>
    <w:rsid w:val="005B3EBB"/>
    <w:rsid w:val="005B3F4A"/>
    <w:rsid w:val="005B46A9"/>
    <w:rsid w:val="005B46B0"/>
    <w:rsid w:val="005B4840"/>
    <w:rsid w:val="005B4899"/>
    <w:rsid w:val="005B49E0"/>
    <w:rsid w:val="005B4A12"/>
    <w:rsid w:val="005B61C5"/>
    <w:rsid w:val="005B64B1"/>
    <w:rsid w:val="005B6CB0"/>
    <w:rsid w:val="005B77A9"/>
    <w:rsid w:val="005B7D2D"/>
    <w:rsid w:val="005C0096"/>
    <w:rsid w:val="005C03CF"/>
    <w:rsid w:val="005C06E8"/>
    <w:rsid w:val="005C0CB7"/>
    <w:rsid w:val="005C2396"/>
    <w:rsid w:val="005C24C3"/>
    <w:rsid w:val="005C3DF2"/>
    <w:rsid w:val="005C43BD"/>
    <w:rsid w:val="005C43D6"/>
    <w:rsid w:val="005C4522"/>
    <w:rsid w:val="005C52C5"/>
    <w:rsid w:val="005C66A7"/>
    <w:rsid w:val="005C686A"/>
    <w:rsid w:val="005C6AFA"/>
    <w:rsid w:val="005C727B"/>
    <w:rsid w:val="005C7971"/>
    <w:rsid w:val="005D0496"/>
    <w:rsid w:val="005D193F"/>
    <w:rsid w:val="005D1ADC"/>
    <w:rsid w:val="005D3161"/>
    <w:rsid w:val="005D31D4"/>
    <w:rsid w:val="005D38FB"/>
    <w:rsid w:val="005D4809"/>
    <w:rsid w:val="005D4A1C"/>
    <w:rsid w:val="005D596D"/>
    <w:rsid w:val="005D5F0D"/>
    <w:rsid w:val="005D66F8"/>
    <w:rsid w:val="005D7563"/>
    <w:rsid w:val="005E0335"/>
    <w:rsid w:val="005E0DB5"/>
    <w:rsid w:val="005E133C"/>
    <w:rsid w:val="005E1FE8"/>
    <w:rsid w:val="005E21AE"/>
    <w:rsid w:val="005E2992"/>
    <w:rsid w:val="005E3466"/>
    <w:rsid w:val="005E3AB2"/>
    <w:rsid w:val="005E4850"/>
    <w:rsid w:val="005E5084"/>
    <w:rsid w:val="005E7117"/>
    <w:rsid w:val="005E7641"/>
    <w:rsid w:val="005E7890"/>
    <w:rsid w:val="005E7E38"/>
    <w:rsid w:val="005F07C1"/>
    <w:rsid w:val="005F12EF"/>
    <w:rsid w:val="005F1A8F"/>
    <w:rsid w:val="00600AC2"/>
    <w:rsid w:val="00600D77"/>
    <w:rsid w:val="0060136D"/>
    <w:rsid w:val="00601620"/>
    <w:rsid w:val="00601A3D"/>
    <w:rsid w:val="00601B35"/>
    <w:rsid w:val="00601ECE"/>
    <w:rsid w:val="006020DC"/>
    <w:rsid w:val="00603140"/>
    <w:rsid w:val="0060529E"/>
    <w:rsid w:val="006054EF"/>
    <w:rsid w:val="00605DDC"/>
    <w:rsid w:val="00607403"/>
    <w:rsid w:val="00607E05"/>
    <w:rsid w:val="00607FFC"/>
    <w:rsid w:val="00610680"/>
    <w:rsid w:val="0061114E"/>
    <w:rsid w:val="0061212E"/>
    <w:rsid w:val="00612885"/>
    <w:rsid w:val="00613340"/>
    <w:rsid w:val="00613F52"/>
    <w:rsid w:val="006144F2"/>
    <w:rsid w:val="006146FF"/>
    <w:rsid w:val="006166B8"/>
    <w:rsid w:val="006179B5"/>
    <w:rsid w:val="006211AA"/>
    <w:rsid w:val="006211D9"/>
    <w:rsid w:val="00621E58"/>
    <w:rsid w:val="0062235A"/>
    <w:rsid w:val="006225D7"/>
    <w:rsid w:val="006228CA"/>
    <w:rsid w:val="00622B5D"/>
    <w:rsid w:val="00624A2E"/>
    <w:rsid w:val="00624FCF"/>
    <w:rsid w:val="00625BA6"/>
    <w:rsid w:val="006312D6"/>
    <w:rsid w:val="006315CD"/>
    <w:rsid w:val="006322A0"/>
    <w:rsid w:val="00633679"/>
    <w:rsid w:val="0063373A"/>
    <w:rsid w:val="00634149"/>
    <w:rsid w:val="00634301"/>
    <w:rsid w:val="00635066"/>
    <w:rsid w:val="006351FF"/>
    <w:rsid w:val="006354EF"/>
    <w:rsid w:val="00636CFE"/>
    <w:rsid w:val="0063724E"/>
    <w:rsid w:val="00640659"/>
    <w:rsid w:val="00640904"/>
    <w:rsid w:val="00641A74"/>
    <w:rsid w:val="00641F49"/>
    <w:rsid w:val="00642A15"/>
    <w:rsid w:val="006457F4"/>
    <w:rsid w:val="00645E9B"/>
    <w:rsid w:val="006460FC"/>
    <w:rsid w:val="006471EE"/>
    <w:rsid w:val="00647A2E"/>
    <w:rsid w:val="006504C7"/>
    <w:rsid w:val="006509CD"/>
    <w:rsid w:val="00650FF0"/>
    <w:rsid w:val="0065113B"/>
    <w:rsid w:val="0065135A"/>
    <w:rsid w:val="00651BF4"/>
    <w:rsid w:val="00652F47"/>
    <w:rsid w:val="00652F69"/>
    <w:rsid w:val="006538F8"/>
    <w:rsid w:val="00654924"/>
    <w:rsid w:val="00654D00"/>
    <w:rsid w:val="006554CE"/>
    <w:rsid w:val="00656029"/>
    <w:rsid w:val="006572CA"/>
    <w:rsid w:val="006578DA"/>
    <w:rsid w:val="00660648"/>
    <w:rsid w:val="0066227E"/>
    <w:rsid w:val="00662CAA"/>
    <w:rsid w:val="006640DF"/>
    <w:rsid w:val="006644BD"/>
    <w:rsid w:val="00664572"/>
    <w:rsid w:val="00664F52"/>
    <w:rsid w:val="00665D91"/>
    <w:rsid w:val="00666128"/>
    <w:rsid w:val="006667D8"/>
    <w:rsid w:val="00666898"/>
    <w:rsid w:val="00667937"/>
    <w:rsid w:val="006701B8"/>
    <w:rsid w:val="00670502"/>
    <w:rsid w:val="0067190B"/>
    <w:rsid w:val="00671D67"/>
    <w:rsid w:val="00672CDA"/>
    <w:rsid w:val="00674720"/>
    <w:rsid w:val="00675704"/>
    <w:rsid w:val="00677CF2"/>
    <w:rsid w:val="0068276D"/>
    <w:rsid w:val="0068349D"/>
    <w:rsid w:val="006837AE"/>
    <w:rsid w:val="00684083"/>
    <w:rsid w:val="00685363"/>
    <w:rsid w:val="006857BB"/>
    <w:rsid w:val="006859E0"/>
    <w:rsid w:val="0068636A"/>
    <w:rsid w:val="0069094A"/>
    <w:rsid w:val="00690B39"/>
    <w:rsid w:val="00690ED8"/>
    <w:rsid w:val="00692363"/>
    <w:rsid w:val="00693902"/>
    <w:rsid w:val="00693C20"/>
    <w:rsid w:val="00693DEF"/>
    <w:rsid w:val="00693E34"/>
    <w:rsid w:val="00694134"/>
    <w:rsid w:val="0069446C"/>
    <w:rsid w:val="00694562"/>
    <w:rsid w:val="006958D6"/>
    <w:rsid w:val="006976B7"/>
    <w:rsid w:val="006A05FD"/>
    <w:rsid w:val="006A0B6C"/>
    <w:rsid w:val="006A2101"/>
    <w:rsid w:val="006A3B99"/>
    <w:rsid w:val="006A49F8"/>
    <w:rsid w:val="006A5E82"/>
    <w:rsid w:val="006A6804"/>
    <w:rsid w:val="006B2298"/>
    <w:rsid w:val="006B25C0"/>
    <w:rsid w:val="006B397E"/>
    <w:rsid w:val="006B48DD"/>
    <w:rsid w:val="006B6F44"/>
    <w:rsid w:val="006B7CA7"/>
    <w:rsid w:val="006C1090"/>
    <w:rsid w:val="006C2651"/>
    <w:rsid w:val="006C289D"/>
    <w:rsid w:val="006C2E29"/>
    <w:rsid w:val="006C2FE9"/>
    <w:rsid w:val="006C3F01"/>
    <w:rsid w:val="006C40B5"/>
    <w:rsid w:val="006C4B8F"/>
    <w:rsid w:val="006C669A"/>
    <w:rsid w:val="006C68F5"/>
    <w:rsid w:val="006C77D6"/>
    <w:rsid w:val="006C7A31"/>
    <w:rsid w:val="006D03D5"/>
    <w:rsid w:val="006D0811"/>
    <w:rsid w:val="006D0BE3"/>
    <w:rsid w:val="006D1194"/>
    <w:rsid w:val="006D1328"/>
    <w:rsid w:val="006D144D"/>
    <w:rsid w:val="006D19A1"/>
    <w:rsid w:val="006D1CF8"/>
    <w:rsid w:val="006D221C"/>
    <w:rsid w:val="006D4C42"/>
    <w:rsid w:val="006D5553"/>
    <w:rsid w:val="006D570C"/>
    <w:rsid w:val="006D66A4"/>
    <w:rsid w:val="006D787D"/>
    <w:rsid w:val="006D7923"/>
    <w:rsid w:val="006D7CFC"/>
    <w:rsid w:val="006E0DF1"/>
    <w:rsid w:val="006E2B51"/>
    <w:rsid w:val="006E368A"/>
    <w:rsid w:val="006E3E9E"/>
    <w:rsid w:val="006E4076"/>
    <w:rsid w:val="006E478F"/>
    <w:rsid w:val="006E7500"/>
    <w:rsid w:val="006E7840"/>
    <w:rsid w:val="006E7C7F"/>
    <w:rsid w:val="006F04BB"/>
    <w:rsid w:val="006F2446"/>
    <w:rsid w:val="006F2C42"/>
    <w:rsid w:val="006F39E8"/>
    <w:rsid w:val="006F4115"/>
    <w:rsid w:val="006F47DD"/>
    <w:rsid w:val="007002D2"/>
    <w:rsid w:val="00700F0E"/>
    <w:rsid w:val="00701743"/>
    <w:rsid w:val="00702A73"/>
    <w:rsid w:val="00702AA9"/>
    <w:rsid w:val="00702F10"/>
    <w:rsid w:val="00702F5F"/>
    <w:rsid w:val="007034F2"/>
    <w:rsid w:val="00704E48"/>
    <w:rsid w:val="007054AC"/>
    <w:rsid w:val="00706163"/>
    <w:rsid w:val="00706A5C"/>
    <w:rsid w:val="00707BEA"/>
    <w:rsid w:val="00710809"/>
    <w:rsid w:val="007128B5"/>
    <w:rsid w:val="00713063"/>
    <w:rsid w:val="0071314E"/>
    <w:rsid w:val="007146C3"/>
    <w:rsid w:val="00716242"/>
    <w:rsid w:val="0071650B"/>
    <w:rsid w:val="00717FB3"/>
    <w:rsid w:val="00722704"/>
    <w:rsid w:val="00723240"/>
    <w:rsid w:val="00723960"/>
    <w:rsid w:val="007239FF"/>
    <w:rsid w:val="00723AB2"/>
    <w:rsid w:val="00725896"/>
    <w:rsid w:val="007302AF"/>
    <w:rsid w:val="00730B75"/>
    <w:rsid w:val="00731791"/>
    <w:rsid w:val="00732042"/>
    <w:rsid w:val="00732068"/>
    <w:rsid w:val="007320F6"/>
    <w:rsid w:val="007326A0"/>
    <w:rsid w:val="00732BD3"/>
    <w:rsid w:val="00732EF1"/>
    <w:rsid w:val="00733405"/>
    <w:rsid w:val="007339F4"/>
    <w:rsid w:val="00735D61"/>
    <w:rsid w:val="007373F8"/>
    <w:rsid w:val="007374C5"/>
    <w:rsid w:val="00737BCA"/>
    <w:rsid w:val="00737FF4"/>
    <w:rsid w:val="007402CB"/>
    <w:rsid w:val="007403CC"/>
    <w:rsid w:val="00740877"/>
    <w:rsid w:val="00740B44"/>
    <w:rsid w:val="00741F1C"/>
    <w:rsid w:val="00743144"/>
    <w:rsid w:val="00743E1E"/>
    <w:rsid w:val="007454A3"/>
    <w:rsid w:val="00745B8E"/>
    <w:rsid w:val="00746578"/>
    <w:rsid w:val="00747411"/>
    <w:rsid w:val="0074743F"/>
    <w:rsid w:val="007519E7"/>
    <w:rsid w:val="007527ED"/>
    <w:rsid w:val="00753486"/>
    <w:rsid w:val="00753A97"/>
    <w:rsid w:val="00753CA3"/>
    <w:rsid w:val="0075432F"/>
    <w:rsid w:val="00755C26"/>
    <w:rsid w:val="00756A7A"/>
    <w:rsid w:val="00756B22"/>
    <w:rsid w:val="00757913"/>
    <w:rsid w:val="007579F3"/>
    <w:rsid w:val="0076037D"/>
    <w:rsid w:val="00760AAD"/>
    <w:rsid w:val="00761C19"/>
    <w:rsid w:val="0076339D"/>
    <w:rsid w:val="007634C1"/>
    <w:rsid w:val="00764775"/>
    <w:rsid w:val="00764CAA"/>
    <w:rsid w:val="00765133"/>
    <w:rsid w:val="0076536F"/>
    <w:rsid w:val="00765F01"/>
    <w:rsid w:val="0076641E"/>
    <w:rsid w:val="00766B18"/>
    <w:rsid w:val="00767D9C"/>
    <w:rsid w:val="007707F6"/>
    <w:rsid w:val="0077100A"/>
    <w:rsid w:val="00772679"/>
    <w:rsid w:val="0077309A"/>
    <w:rsid w:val="007737C6"/>
    <w:rsid w:val="00773A62"/>
    <w:rsid w:val="00773ACB"/>
    <w:rsid w:val="00773BF2"/>
    <w:rsid w:val="00774EEE"/>
    <w:rsid w:val="00774EF0"/>
    <w:rsid w:val="007752AC"/>
    <w:rsid w:val="007756E4"/>
    <w:rsid w:val="007803F5"/>
    <w:rsid w:val="00780559"/>
    <w:rsid w:val="00781F3C"/>
    <w:rsid w:val="00782B87"/>
    <w:rsid w:val="00782CC6"/>
    <w:rsid w:val="00783364"/>
    <w:rsid w:val="00785EC6"/>
    <w:rsid w:val="00790242"/>
    <w:rsid w:val="00790A9E"/>
    <w:rsid w:val="00791BEB"/>
    <w:rsid w:val="00791D37"/>
    <w:rsid w:val="00791DE0"/>
    <w:rsid w:val="00792063"/>
    <w:rsid w:val="00792128"/>
    <w:rsid w:val="007924D7"/>
    <w:rsid w:val="00792DAA"/>
    <w:rsid w:val="00795763"/>
    <w:rsid w:val="00795F71"/>
    <w:rsid w:val="0079609E"/>
    <w:rsid w:val="00796DDB"/>
    <w:rsid w:val="00797F00"/>
    <w:rsid w:val="007A04E0"/>
    <w:rsid w:val="007A0AA3"/>
    <w:rsid w:val="007A2757"/>
    <w:rsid w:val="007A2AD6"/>
    <w:rsid w:val="007A2B39"/>
    <w:rsid w:val="007A2C34"/>
    <w:rsid w:val="007A2E89"/>
    <w:rsid w:val="007A5404"/>
    <w:rsid w:val="007A5BCF"/>
    <w:rsid w:val="007A666F"/>
    <w:rsid w:val="007A7246"/>
    <w:rsid w:val="007A7BBC"/>
    <w:rsid w:val="007B0A75"/>
    <w:rsid w:val="007B1067"/>
    <w:rsid w:val="007B165E"/>
    <w:rsid w:val="007B18A8"/>
    <w:rsid w:val="007B4EBE"/>
    <w:rsid w:val="007B514B"/>
    <w:rsid w:val="007B5437"/>
    <w:rsid w:val="007B5596"/>
    <w:rsid w:val="007B5B48"/>
    <w:rsid w:val="007B6CAD"/>
    <w:rsid w:val="007B7539"/>
    <w:rsid w:val="007C0C0B"/>
    <w:rsid w:val="007C24F5"/>
    <w:rsid w:val="007C2AFC"/>
    <w:rsid w:val="007C3958"/>
    <w:rsid w:val="007C51F0"/>
    <w:rsid w:val="007C58E1"/>
    <w:rsid w:val="007C6E15"/>
    <w:rsid w:val="007C7781"/>
    <w:rsid w:val="007C7CB1"/>
    <w:rsid w:val="007D0269"/>
    <w:rsid w:val="007D0315"/>
    <w:rsid w:val="007D05FE"/>
    <w:rsid w:val="007D0C99"/>
    <w:rsid w:val="007D0E33"/>
    <w:rsid w:val="007D1403"/>
    <w:rsid w:val="007D2CF9"/>
    <w:rsid w:val="007D4F1A"/>
    <w:rsid w:val="007D4FB2"/>
    <w:rsid w:val="007D5BAC"/>
    <w:rsid w:val="007D5F40"/>
    <w:rsid w:val="007D6847"/>
    <w:rsid w:val="007D7F68"/>
    <w:rsid w:val="007E1C08"/>
    <w:rsid w:val="007E26F3"/>
    <w:rsid w:val="007E2911"/>
    <w:rsid w:val="007E3314"/>
    <w:rsid w:val="007E49E4"/>
    <w:rsid w:val="007E52F5"/>
    <w:rsid w:val="007E56B2"/>
    <w:rsid w:val="007E5711"/>
    <w:rsid w:val="007E5DD8"/>
    <w:rsid w:val="007E6518"/>
    <w:rsid w:val="007E6626"/>
    <w:rsid w:val="007E6B6E"/>
    <w:rsid w:val="007E75B3"/>
    <w:rsid w:val="007F04D1"/>
    <w:rsid w:val="007F0526"/>
    <w:rsid w:val="007F2438"/>
    <w:rsid w:val="007F2FDF"/>
    <w:rsid w:val="007F3BA6"/>
    <w:rsid w:val="007F3F31"/>
    <w:rsid w:val="007F4D5C"/>
    <w:rsid w:val="007F57CA"/>
    <w:rsid w:val="007F6332"/>
    <w:rsid w:val="007F63EB"/>
    <w:rsid w:val="007F6659"/>
    <w:rsid w:val="007F6700"/>
    <w:rsid w:val="007F777A"/>
    <w:rsid w:val="0080081B"/>
    <w:rsid w:val="008026D8"/>
    <w:rsid w:val="00803763"/>
    <w:rsid w:val="0080386E"/>
    <w:rsid w:val="00804774"/>
    <w:rsid w:val="00804BC0"/>
    <w:rsid w:val="00804FD8"/>
    <w:rsid w:val="00805418"/>
    <w:rsid w:val="008056C5"/>
    <w:rsid w:val="00805AED"/>
    <w:rsid w:val="00805E54"/>
    <w:rsid w:val="00807867"/>
    <w:rsid w:val="00807B9C"/>
    <w:rsid w:val="008109A0"/>
    <w:rsid w:val="008127F1"/>
    <w:rsid w:val="00812827"/>
    <w:rsid w:val="00812D6C"/>
    <w:rsid w:val="0081312F"/>
    <w:rsid w:val="008139AC"/>
    <w:rsid w:val="00813D23"/>
    <w:rsid w:val="00813D57"/>
    <w:rsid w:val="00814112"/>
    <w:rsid w:val="00814306"/>
    <w:rsid w:val="0081464F"/>
    <w:rsid w:val="00814F69"/>
    <w:rsid w:val="00817570"/>
    <w:rsid w:val="00817819"/>
    <w:rsid w:val="00817B38"/>
    <w:rsid w:val="00817E21"/>
    <w:rsid w:val="0082028B"/>
    <w:rsid w:val="00820D26"/>
    <w:rsid w:val="00821084"/>
    <w:rsid w:val="00821A69"/>
    <w:rsid w:val="00821C2C"/>
    <w:rsid w:val="00821F0A"/>
    <w:rsid w:val="008223BA"/>
    <w:rsid w:val="0082335B"/>
    <w:rsid w:val="008236CF"/>
    <w:rsid w:val="00824855"/>
    <w:rsid w:val="00825547"/>
    <w:rsid w:val="00825EC9"/>
    <w:rsid w:val="008262AE"/>
    <w:rsid w:val="00826790"/>
    <w:rsid w:val="00826944"/>
    <w:rsid w:val="00826C49"/>
    <w:rsid w:val="008272BD"/>
    <w:rsid w:val="008274D1"/>
    <w:rsid w:val="0082753A"/>
    <w:rsid w:val="00827B00"/>
    <w:rsid w:val="00830AE9"/>
    <w:rsid w:val="00831C05"/>
    <w:rsid w:val="00832012"/>
    <w:rsid w:val="00833403"/>
    <w:rsid w:val="008338F9"/>
    <w:rsid w:val="008343F7"/>
    <w:rsid w:val="00834736"/>
    <w:rsid w:val="0083777D"/>
    <w:rsid w:val="008404EB"/>
    <w:rsid w:val="00840679"/>
    <w:rsid w:val="00840CA7"/>
    <w:rsid w:val="00841287"/>
    <w:rsid w:val="008412EC"/>
    <w:rsid w:val="0084269F"/>
    <w:rsid w:val="00842890"/>
    <w:rsid w:val="00842977"/>
    <w:rsid w:val="00842E9F"/>
    <w:rsid w:val="0084327A"/>
    <w:rsid w:val="00843A20"/>
    <w:rsid w:val="0084472C"/>
    <w:rsid w:val="00845DFF"/>
    <w:rsid w:val="008461FF"/>
    <w:rsid w:val="0084745D"/>
    <w:rsid w:val="00847EFD"/>
    <w:rsid w:val="0085019D"/>
    <w:rsid w:val="008502D6"/>
    <w:rsid w:val="0085340E"/>
    <w:rsid w:val="00854BE2"/>
    <w:rsid w:val="00854F73"/>
    <w:rsid w:val="008559F8"/>
    <w:rsid w:val="00855CC8"/>
    <w:rsid w:val="00855E13"/>
    <w:rsid w:val="00855EAB"/>
    <w:rsid w:val="00855F07"/>
    <w:rsid w:val="00856E4F"/>
    <w:rsid w:val="00856EC1"/>
    <w:rsid w:val="00857610"/>
    <w:rsid w:val="00857B2E"/>
    <w:rsid w:val="00857EC2"/>
    <w:rsid w:val="008600C0"/>
    <w:rsid w:val="008639F2"/>
    <w:rsid w:val="00865F39"/>
    <w:rsid w:val="008663EC"/>
    <w:rsid w:val="0087055B"/>
    <w:rsid w:val="008707C7"/>
    <w:rsid w:val="00870EDE"/>
    <w:rsid w:val="00872168"/>
    <w:rsid w:val="008721F7"/>
    <w:rsid w:val="00873053"/>
    <w:rsid w:val="00873368"/>
    <w:rsid w:val="00873D2E"/>
    <w:rsid w:val="00875017"/>
    <w:rsid w:val="00875835"/>
    <w:rsid w:val="00880593"/>
    <w:rsid w:val="00880BA4"/>
    <w:rsid w:val="00881AF8"/>
    <w:rsid w:val="008822FE"/>
    <w:rsid w:val="008828CF"/>
    <w:rsid w:val="00882E42"/>
    <w:rsid w:val="00882F82"/>
    <w:rsid w:val="00883060"/>
    <w:rsid w:val="0088378A"/>
    <w:rsid w:val="00884088"/>
    <w:rsid w:val="00884684"/>
    <w:rsid w:val="00885F36"/>
    <w:rsid w:val="00886D7F"/>
    <w:rsid w:val="00887FEE"/>
    <w:rsid w:val="008907F9"/>
    <w:rsid w:val="00890A19"/>
    <w:rsid w:val="0089105B"/>
    <w:rsid w:val="00891965"/>
    <w:rsid w:val="00892244"/>
    <w:rsid w:val="0089283E"/>
    <w:rsid w:val="00893CC2"/>
    <w:rsid w:val="00893D67"/>
    <w:rsid w:val="00894ED8"/>
    <w:rsid w:val="008955FE"/>
    <w:rsid w:val="008956A7"/>
    <w:rsid w:val="00895C40"/>
    <w:rsid w:val="00895DBF"/>
    <w:rsid w:val="00896181"/>
    <w:rsid w:val="00896621"/>
    <w:rsid w:val="0089687C"/>
    <w:rsid w:val="00896A2E"/>
    <w:rsid w:val="00896E02"/>
    <w:rsid w:val="008973F2"/>
    <w:rsid w:val="00897BAB"/>
    <w:rsid w:val="00897F33"/>
    <w:rsid w:val="008A095A"/>
    <w:rsid w:val="008A14C2"/>
    <w:rsid w:val="008A31AB"/>
    <w:rsid w:val="008A42F6"/>
    <w:rsid w:val="008A5229"/>
    <w:rsid w:val="008A6AE3"/>
    <w:rsid w:val="008A6D33"/>
    <w:rsid w:val="008A759E"/>
    <w:rsid w:val="008A75BD"/>
    <w:rsid w:val="008A7C98"/>
    <w:rsid w:val="008B1887"/>
    <w:rsid w:val="008B1963"/>
    <w:rsid w:val="008B19D8"/>
    <w:rsid w:val="008B2A75"/>
    <w:rsid w:val="008B3BB2"/>
    <w:rsid w:val="008B541F"/>
    <w:rsid w:val="008B59CE"/>
    <w:rsid w:val="008B6C29"/>
    <w:rsid w:val="008B78C9"/>
    <w:rsid w:val="008C01E8"/>
    <w:rsid w:val="008C15A1"/>
    <w:rsid w:val="008C19B2"/>
    <w:rsid w:val="008C3F4D"/>
    <w:rsid w:val="008C4C7E"/>
    <w:rsid w:val="008C4E39"/>
    <w:rsid w:val="008C4EC7"/>
    <w:rsid w:val="008C5023"/>
    <w:rsid w:val="008C5AA4"/>
    <w:rsid w:val="008C5D67"/>
    <w:rsid w:val="008C6C1F"/>
    <w:rsid w:val="008C7BD1"/>
    <w:rsid w:val="008D02AC"/>
    <w:rsid w:val="008D0A46"/>
    <w:rsid w:val="008D0ACF"/>
    <w:rsid w:val="008D0C30"/>
    <w:rsid w:val="008D246E"/>
    <w:rsid w:val="008D2B24"/>
    <w:rsid w:val="008D2E3A"/>
    <w:rsid w:val="008D3FC6"/>
    <w:rsid w:val="008D4431"/>
    <w:rsid w:val="008D472F"/>
    <w:rsid w:val="008D4CB4"/>
    <w:rsid w:val="008D69F7"/>
    <w:rsid w:val="008D718B"/>
    <w:rsid w:val="008D77C8"/>
    <w:rsid w:val="008D7BA0"/>
    <w:rsid w:val="008E0CFE"/>
    <w:rsid w:val="008E1529"/>
    <w:rsid w:val="008E261F"/>
    <w:rsid w:val="008E2657"/>
    <w:rsid w:val="008E30EB"/>
    <w:rsid w:val="008E3860"/>
    <w:rsid w:val="008E3B14"/>
    <w:rsid w:val="008E3EEA"/>
    <w:rsid w:val="008E49F5"/>
    <w:rsid w:val="008E55DD"/>
    <w:rsid w:val="008E6117"/>
    <w:rsid w:val="008E7320"/>
    <w:rsid w:val="008E7490"/>
    <w:rsid w:val="008F07DF"/>
    <w:rsid w:val="008F0C17"/>
    <w:rsid w:val="008F1DF3"/>
    <w:rsid w:val="008F2054"/>
    <w:rsid w:val="008F22E6"/>
    <w:rsid w:val="008F27DC"/>
    <w:rsid w:val="008F3040"/>
    <w:rsid w:val="008F37A8"/>
    <w:rsid w:val="008F4277"/>
    <w:rsid w:val="008F5B74"/>
    <w:rsid w:val="008F654E"/>
    <w:rsid w:val="008F6D27"/>
    <w:rsid w:val="008F6E2F"/>
    <w:rsid w:val="008F7558"/>
    <w:rsid w:val="008F7FD0"/>
    <w:rsid w:val="00900338"/>
    <w:rsid w:val="00900810"/>
    <w:rsid w:val="009014BB"/>
    <w:rsid w:val="0090163E"/>
    <w:rsid w:val="0090255D"/>
    <w:rsid w:val="00902C2C"/>
    <w:rsid w:val="00903363"/>
    <w:rsid w:val="00905741"/>
    <w:rsid w:val="00907392"/>
    <w:rsid w:val="00907A3D"/>
    <w:rsid w:val="0091069E"/>
    <w:rsid w:val="00910A34"/>
    <w:rsid w:val="00910D52"/>
    <w:rsid w:val="00910DBD"/>
    <w:rsid w:val="00911595"/>
    <w:rsid w:val="00911892"/>
    <w:rsid w:val="009138C5"/>
    <w:rsid w:val="0091480E"/>
    <w:rsid w:val="009152A4"/>
    <w:rsid w:val="00916705"/>
    <w:rsid w:val="0091678D"/>
    <w:rsid w:val="00917A7C"/>
    <w:rsid w:val="00917C6B"/>
    <w:rsid w:val="00917D1F"/>
    <w:rsid w:val="0092255D"/>
    <w:rsid w:val="009229DA"/>
    <w:rsid w:val="00923088"/>
    <w:rsid w:val="009235E3"/>
    <w:rsid w:val="009240CF"/>
    <w:rsid w:val="00924E53"/>
    <w:rsid w:val="00925138"/>
    <w:rsid w:val="009257E2"/>
    <w:rsid w:val="00925F35"/>
    <w:rsid w:val="0092624F"/>
    <w:rsid w:val="009264C5"/>
    <w:rsid w:val="00927157"/>
    <w:rsid w:val="009311AF"/>
    <w:rsid w:val="00931790"/>
    <w:rsid w:val="009319B9"/>
    <w:rsid w:val="00932977"/>
    <w:rsid w:val="009336CD"/>
    <w:rsid w:val="00933D79"/>
    <w:rsid w:val="00933ECC"/>
    <w:rsid w:val="00934109"/>
    <w:rsid w:val="00934C49"/>
    <w:rsid w:val="00937ADE"/>
    <w:rsid w:val="00941E8E"/>
    <w:rsid w:val="009424AC"/>
    <w:rsid w:val="009427EA"/>
    <w:rsid w:val="00942A3B"/>
    <w:rsid w:val="00942CF6"/>
    <w:rsid w:val="00943048"/>
    <w:rsid w:val="00944FA5"/>
    <w:rsid w:val="009451CB"/>
    <w:rsid w:val="00946C8B"/>
    <w:rsid w:val="00946D08"/>
    <w:rsid w:val="00946D5E"/>
    <w:rsid w:val="00947283"/>
    <w:rsid w:val="00950555"/>
    <w:rsid w:val="00952976"/>
    <w:rsid w:val="00952D13"/>
    <w:rsid w:val="00952E6B"/>
    <w:rsid w:val="0095367A"/>
    <w:rsid w:val="00953CBD"/>
    <w:rsid w:val="009545E3"/>
    <w:rsid w:val="00955BA6"/>
    <w:rsid w:val="009560A8"/>
    <w:rsid w:val="009607FE"/>
    <w:rsid w:val="00960D33"/>
    <w:rsid w:val="009619D8"/>
    <w:rsid w:val="0096326A"/>
    <w:rsid w:val="00964645"/>
    <w:rsid w:val="0096508D"/>
    <w:rsid w:val="00965320"/>
    <w:rsid w:val="00965FB7"/>
    <w:rsid w:val="00966A24"/>
    <w:rsid w:val="00966FFF"/>
    <w:rsid w:val="0096715D"/>
    <w:rsid w:val="00967A7E"/>
    <w:rsid w:val="009710C0"/>
    <w:rsid w:val="0097136C"/>
    <w:rsid w:val="00971F46"/>
    <w:rsid w:val="00972382"/>
    <w:rsid w:val="00973EB0"/>
    <w:rsid w:val="00973F1A"/>
    <w:rsid w:val="009743C2"/>
    <w:rsid w:val="00974457"/>
    <w:rsid w:val="00974AD8"/>
    <w:rsid w:val="0097533A"/>
    <w:rsid w:val="0097547F"/>
    <w:rsid w:val="00975B19"/>
    <w:rsid w:val="00976B61"/>
    <w:rsid w:val="00977DF1"/>
    <w:rsid w:val="00980C12"/>
    <w:rsid w:val="009811E0"/>
    <w:rsid w:val="0098238D"/>
    <w:rsid w:val="00983855"/>
    <w:rsid w:val="009840FF"/>
    <w:rsid w:val="0098492C"/>
    <w:rsid w:val="00985519"/>
    <w:rsid w:val="00985578"/>
    <w:rsid w:val="00985E27"/>
    <w:rsid w:val="00986C4F"/>
    <w:rsid w:val="00990EBE"/>
    <w:rsid w:val="009920AB"/>
    <w:rsid w:val="00992199"/>
    <w:rsid w:val="00992CAC"/>
    <w:rsid w:val="009933B5"/>
    <w:rsid w:val="00993B54"/>
    <w:rsid w:val="00994F15"/>
    <w:rsid w:val="009952DF"/>
    <w:rsid w:val="009952E2"/>
    <w:rsid w:val="00995DE2"/>
    <w:rsid w:val="009A16C7"/>
    <w:rsid w:val="009A18FC"/>
    <w:rsid w:val="009A2027"/>
    <w:rsid w:val="009A3FF4"/>
    <w:rsid w:val="009A4ED5"/>
    <w:rsid w:val="009A6155"/>
    <w:rsid w:val="009A6295"/>
    <w:rsid w:val="009A6C1C"/>
    <w:rsid w:val="009A7EBB"/>
    <w:rsid w:val="009B00D1"/>
    <w:rsid w:val="009B0C88"/>
    <w:rsid w:val="009B0D60"/>
    <w:rsid w:val="009B2218"/>
    <w:rsid w:val="009B2C71"/>
    <w:rsid w:val="009B6843"/>
    <w:rsid w:val="009B6EE8"/>
    <w:rsid w:val="009B7222"/>
    <w:rsid w:val="009B7A79"/>
    <w:rsid w:val="009C011B"/>
    <w:rsid w:val="009C0406"/>
    <w:rsid w:val="009C0457"/>
    <w:rsid w:val="009C0466"/>
    <w:rsid w:val="009C0F9E"/>
    <w:rsid w:val="009C15A9"/>
    <w:rsid w:val="009C24AF"/>
    <w:rsid w:val="009C2F8B"/>
    <w:rsid w:val="009C426F"/>
    <w:rsid w:val="009C639D"/>
    <w:rsid w:val="009C63A5"/>
    <w:rsid w:val="009C69AF"/>
    <w:rsid w:val="009C6A1F"/>
    <w:rsid w:val="009C71B4"/>
    <w:rsid w:val="009C7237"/>
    <w:rsid w:val="009C7927"/>
    <w:rsid w:val="009D079E"/>
    <w:rsid w:val="009D0CD0"/>
    <w:rsid w:val="009D1196"/>
    <w:rsid w:val="009D133D"/>
    <w:rsid w:val="009D14EE"/>
    <w:rsid w:val="009D27B7"/>
    <w:rsid w:val="009D2A13"/>
    <w:rsid w:val="009D2BF5"/>
    <w:rsid w:val="009D2DEF"/>
    <w:rsid w:val="009D38A2"/>
    <w:rsid w:val="009D6858"/>
    <w:rsid w:val="009D6950"/>
    <w:rsid w:val="009D6977"/>
    <w:rsid w:val="009D7858"/>
    <w:rsid w:val="009E017A"/>
    <w:rsid w:val="009E09B7"/>
    <w:rsid w:val="009E18BC"/>
    <w:rsid w:val="009E1E23"/>
    <w:rsid w:val="009E21FD"/>
    <w:rsid w:val="009E246B"/>
    <w:rsid w:val="009E29A8"/>
    <w:rsid w:val="009E2E12"/>
    <w:rsid w:val="009E46EC"/>
    <w:rsid w:val="009E4ABE"/>
    <w:rsid w:val="009E74EA"/>
    <w:rsid w:val="009E7A21"/>
    <w:rsid w:val="009F04FF"/>
    <w:rsid w:val="009F0B90"/>
    <w:rsid w:val="009F3221"/>
    <w:rsid w:val="009F401C"/>
    <w:rsid w:val="009F4BE9"/>
    <w:rsid w:val="009F5633"/>
    <w:rsid w:val="009F654E"/>
    <w:rsid w:val="009F7411"/>
    <w:rsid w:val="009F777F"/>
    <w:rsid w:val="009F7B94"/>
    <w:rsid w:val="00A002A9"/>
    <w:rsid w:val="00A0187F"/>
    <w:rsid w:val="00A02030"/>
    <w:rsid w:val="00A02600"/>
    <w:rsid w:val="00A0271A"/>
    <w:rsid w:val="00A04C0A"/>
    <w:rsid w:val="00A04D81"/>
    <w:rsid w:val="00A0510B"/>
    <w:rsid w:val="00A0594D"/>
    <w:rsid w:val="00A06811"/>
    <w:rsid w:val="00A06D30"/>
    <w:rsid w:val="00A06FF4"/>
    <w:rsid w:val="00A07554"/>
    <w:rsid w:val="00A07BB3"/>
    <w:rsid w:val="00A10B63"/>
    <w:rsid w:val="00A10F56"/>
    <w:rsid w:val="00A129C7"/>
    <w:rsid w:val="00A12C6F"/>
    <w:rsid w:val="00A1574D"/>
    <w:rsid w:val="00A15979"/>
    <w:rsid w:val="00A15B8D"/>
    <w:rsid w:val="00A166AB"/>
    <w:rsid w:val="00A16879"/>
    <w:rsid w:val="00A17C9E"/>
    <w:rsid w:val="00A17E57"/>
    <w:rsid w:val="00A213BB"/>
    <w:rsid w:val="00A215DE"/>
    <w:rsid w:val="00A21981"/>
    <w:rsid w:val="00A21CE6"/>
    <w:rsid w:val="00A22B03"/>
    <w:rsid w:val="00A232A1"/>
    <w:rsid w:val="00A23727"/>
    <w:rsid w:val="00A24316"/>
    <w:rsid w:val="00A248CE"/>
    <w:rsid w:val="00A24A4B"/>
    <w:rsid w:val="00A24DB7"/>
    <w:rsid w:val="00A253DF"/>
    <w:rsid w:val="00A2556E"/>
    <w:rsid w:val="00A2570B"/>
    <w:rsid w:val="00A25A22"/>
    <w:rsid w:val="00A26A38"/>
    <w:rsid w:val="00A26E80"/>
    <w:rsid w:val="00A270B5"/>
    <w:rsid w:val="00A2782E"/>
    <w:rsid w:val="00A27935"/>
    <w:rsid w:val="00A30790"/>
    <w:rsid w:val="00A31AB0"/>
    <w:rsid w:val="00A31BB3"/>
    <w:rsid w:val="00A322CA"/>
    <w:rsid w:val="00A32515"/>
    <w:rsid w:val="00A33318"/>
    <w:rsid w:val="00A33933"/>
    <w:rsid w:val="00A3394F"/>
    <w:rsid w:val="00A342D3"/>
    <w:rsid w:val="00A359D3"/>
    <w:rsid w:val="00A35B30"/>
    <w:rsid w:val="00A369F4"/>
    <w:rsid w:val="00A37704"/>
    <w:rsid w:val="00A37D0E"/>
    <w:rsid w:val="00A41E44"/>
    <w:rsid w:val="00A41F8D"/>
    <w:rsid w:val="00A43507"/>
    <w:rsid w:val="00A43DDA"/>
    <w:rsid w:val="00A4497E"/>
    <w:rsid w:val="00A45659"/>
    <w:rsid w:val="00A45CE3"/>
    <w:rsid w:val="00A4609B"/>
    <w:rsid w:val="00A46304"/>
    <w:rsid w:val="00A47BF3"/>
    <w:rsid w:val="00A505EA"/>
    <w:rsid w:val="00A5080C"/>
    <w:rsid w:val="00A510F7"/>
    <w:rsid w:val="00A51B8F"/>
    <w:rsid w:val="00A5206B"/>
    <w:rsid w:val="00A5257F"/>
    <w:rsid w:val="00A53E58"/>
    <w:rsid w:val="00A54665"/>
    <w:rsid w:val="00A54E5A"/>
    <w:rsid w:val="00A557C9"/>
    <w:rsid w:val="00A565C4"/>
    <w:rsid w:val="00A575AE"/>
    <w:rsid w:val="00A57BEE"/>
    <w:rsid w:val="00A6034E"/>
    <w:rsid w:val="00A6117B"/>
    <w:rsid w:val="00A61620"/>
    <w:rsid w:val="00A63184"/>
    <w:rsid w:val="00A632CB"/>
    <w:rsid w:val="00A638C6"/>
    <w:rsid w:val="00A646CD"/>
    <w:rsid w:val="00A650DA"/>
    <w:rsid w:val="00A65A86"/>
    <w:rsid w:val="00A65B10"/>
    <w:rsid w:val="00A65B45"/>
    <w:rsid w:val="00A65C2D"/>
    <w:rsid w:val="00A663F9"/>
    <w:rsid w:val="00A6666A"/>
    <w:rsid w:val="00A671D8"/>
    <w:rsid w:val="00A71928"/>
    <w:rsid w:val="00A72254"/>
    <w:rsid w:val="00A72F9B"/>
    <w:rsid w:val="00A74FC0"/>
    <w:rsid w:val="00A75250"/>
    <w:rsid w:val="00A75269"/>
    <w:rsid w:val="00A75E38"/>
    <w:rsid w:val="00A80322"/>
    <w:rsid w:val="00A81D40"/>
    <w:rsid w:val="00A82223"/>
    <w:rsid w:val="00A82827"/>
    <w:rsid w:val="00A84B60"/>
    <w:rsid w:val="00A85B60"/>
    <w:rsid w:val="00A85DF0"/>
    <w:rsid w:val="00A8618A"/>
    <w:rsid w:val="00A86269"/>
    <w:rsid w:val="00A865F1"/>
    <w:rsid w:val="00A867BB"/>
    <w:rsid w:val="00A87C81"/>
    <w:rsid w:val="00A906D6"/>
    <w:rsid w:val="00A91929"/>
    <w:rsid w:val="00A91D2E"/>
    <w:rsid w:val="00A92778"/>
    <w:rsid w:val="00A9307D"/>
    <w:rsid w:val="00A9350F"/>
    <w:rsid w:val="00A93D51"/>
    <w:rsid w:val="00A93FB7"/>
    <w:rsid w:val="00A95C2F"/>
    <w:rsid w:val="00A9731B"/>
    <w:rsid w:val="00A97C75"/>
    <w:rsid w:val="00A97E0B"/>
    <w:rsid w:val="00AA0207"/>
    <w:rsid w:val="00AA0712"/>
    <w:rsid w:val="00AA091A"/>
    <w:rsid w:val="00AA0921"/>
    <w:rsid w:val="00AA0E96"/>
    <w:rsid w:val="00AA1283"/>
    <w:rsid w:val="00AA17E3"/>
    <w:rsid w:val="00AA1D81"/>
    <w:rsid w:val="00AA2283"/>
    <w:rsid w:val="00AA234A"/>
    <w:rsid w:val="00AA234E"/>
    <w:rsid w:val="00AA2A70"/>
    <w:rsid w:val="00AA48D0"/>
    <w:rsid w:val="00AA60C3"/>
    <w:rsid w:val="00AA69B4"/>
    <w:rsid w:val="00AA6DB5"/>
    <w:rsid w:val="00AA75BA"/>
    <w:rsid w:val="00AA77BF"/>
    <w:rsid w:val="00AB0F0F"/>
    <w:rsid w:val="00AB1AB1"/>
    <w:rsid w:val="00AB21C7"/>
    <w:rsid w:val="00AB2770"/>
    <w:rsid w:val="00AB3B03"/>
    <w:rsid w:val="00AB4286"/>
    <w:rsid w:val="00AB5D0F"/>
    <w:rsid w:val="00AB6B2B"/>
    <w:rsid w:val="00AB7075"/>
    <w:rsid w:val="00AB7871"/>
    <w:rsid w:val="00AC13C5"/>
    <w:rsid w:val="00AC15F4"/>
    <w:rsid w:val="00AC1E4C"/>
    <w:rsid w:val="00AC2325"/>
    <w:rsid w:val="00AC253A"/>
    <w:rsid w:val="00AC2620"/>
    <w:rsid w:val="00AC2E52"/>
    <w:rsid w:val="00AC3065"/>
    <w:rsid w:val="00AC3C12"/>
    <w:rsid w:val="00AC4794"/>
    <w:rsid w:val="00AC6ADA"/>
    <w:rsid w:val="00AC7627"/>
    <w:rsid w:val="00AC7A3A"/>
    <w:rsid w:val="00AD1365"/>
    <w:rsid w:val="00AD1B5F"/>
    <w:rsid w:val="00AD1D37"/>
    <w:rsid w:val="00AD2024"/>
    <w:rsid w:val="00AD2760"/>
    <w:rsid w:val="00AD2E70"/>
    <w:rsid w:val="00AD39F8"/>
    <w:rsid w:val="00AD3B9E"/>
    <w:rsid w:val="00AD5583"/>
    <w:rsid w:val="00AD5802"/>
    <w:rsid w:val="00AD6289"/>
    <w:rsid w:val="00AD64F3"/>
    <w:rsid w:val="00AD75F8"/>
    <w:rsid w:val="00AE04C1"/>
    <w:rsid w:val="00AE0EC0"/>
    <w:rsid w:val="00AE2538"/>
    <w:rsid w:val="00AE2D74"/>
    <w:rsid w:val="00AE301B"/>
    <w:rsid w:val="00AE3E4E"/>
    <w:rsid w:val="00AE41BC"/>
    <w:rsid w:val="00AE6334"/>
    <w:rsid w:val="00AE6575"/>
    <w:rsid w:val="00AE7D76"/>
    <w:rsid w:val="00AF0147"/>
    <w:rsid w:val="00AF0652"/>
    <w:rsid w:val="00AF12AD"/>
    <w:rsid w:val="00AF17C2"/>
    <w:rsid w:val="00AF19FE"/>
    <w:rsid w:val="00AF1A80"/>
    <w:rsid w:val="00AF1CD0"/>
    <w:rsid w:val="00AF2198"/>
    <w:rsid w:val="00AF34EB"/>
    <w:rsid w:val="00AF42A4"/>
    <w:rsid w:val="00AF4831"/>
    <w:rsid w:val="00AF4A2F"/>
    <w:rsid w:val="00AF5E15"/>
    <w:rsid w:val="00AF5F45"/>
    <w:rsid w:val="00AF7908"/>
    <w:rsid w:val="00AF7BB8"/>
    <w:rsid w:val="00B0120A"/>
    <w:rsid w:val="00B02266"/>
    <w:rsid w:val="00B024C6"/>
    <w:rsid w:val="00B03301"/>
    <w:rsid w:val="00B03CFE"/>
    <w:rsid w:val="00B043B4"/>
    <w:rsid w:val="00B04622"/>
    <w:rsid w:val="00B04EC7"/>
    <w:rsid w:val="00B061DE"/>
    <w:rsid w:val="00B0656A"/>
    <w:rsid w:val="00B066B3"/>
    <w:rsid w:val="00B06D64"/>
    <w:rsid w:val="00B107D1"/>
    <w:rsid w:val="00B10AAA"/>
    <w:rsid w:val="00B10B87"/>
    <w:rsid w:val="00B113C7"/>
    <w:rsid w:val="00B113DF"/>
    <w:rsid w:val="00B1171F"/>
    <w:rsid w:val="00B11F61"/>
    <w:rsid w:val="00B12A56"/>
    <w:rsid w:val="00B1311D"/>
    <w:rsid w:val="00B13B92"/>
    <w:rsid w:val="00B149FD"/>
    <w:rsid w:val="00B15320"/>
    <w:rsid w:val="00B15A0D"/>
    <w:rsid w:val="00B16B20"/>
    <w:rsid w:val="00B16E49"/>
    <w:rsid w:val="00B17E1A"/>
    <w:rsid w:val="00B20A89"/>
    <w:rsid w:val="00B20C2D"/>
    <w:rsid w:val="00B216EE"/>
    <w:rsid w:val="00B23E9A"/>
    <w:rsid w:val="00B243E4"/>
    <w:rsid w:val="00B24692"/>
    <w:rsid w:val="00B24C20"/>
    <w:rsid w:val="00B24E26"/>
    <w:rsid w:val="00B258AA"/>
    <w:rsid w:val="00B25A9D"/>
    <w:rsid w:val="00B25D56"/>
    <w:rsid w:val="00B26BF6"/>
    <w:rsid w:val="00B27285"/>
    <w:rsid w:val="00B310AE"/>
    <w:rsid w:val="00B3178B"/>
    <w:rsid w:val="00B31B9B"/>
    <w:rsid w:val="00B329D0"/>
    <w:rsid w:val="00B340E1"/>
    <w:rsid w:val="00B34A66"/>
    <w:rsid w:val="00B34C77"/>
    <w:rsid w:val="00B352FB"/>
    <w:rsid w:val="00B35E5E"/>
    <w:rsid w:val="00B3688D"/>
    <w:rsid w:val="00B40115"/>
    <w:rsid w:val="00B403CE"/>
    <w:rsid w:val="00B40478"/>
    <w:rsid w:val="00B40776"/>
    <w:rsid w:val="00B40A5F"/>
    <w:rsid w:val="00B40C4A"/>
    <w:rsid w:val="00B40C82"/>
    <w:rsid w:val="00B4255A"/>
    <w:rsid w:val="00B42624"/>
    <w:rsid w:val="00B43234"/>
    <w:rsid w:val="00B43FE1"/>
    <w:rsid w:val="00B4405B"/>
    <w:rsid w:val="00B442E5"/>
    <w:rsid w:val="00B44EB5"/>
    <w:rsid w:val="00B45263"/>
    <w:rsid w:val="00B457C9"/>
    <w:rsid w:val="00B45973"/>
    <w:rsid w:val="00B45C97"/>
    <w:rsid w:val="00B46290"/>
    <w:rsid w:val="00B46489"/>
    <w:rsid w:val="00B465D4"/>
    <w:rsid w:val="00B473B6"/>
    <w:rsid w:val="00B4769D"/>
    <w:rsid w:val="00B47726"/>
    <w:rsid w:val="00B5120A"/>
    <w:rsid w:val="00B52023"/>
    <w:rsid w:val="00B52AAA"/>
    <w:rsid w:val="00B53E97"/>
    <w:rsid w:val="00B56C4A"/>
    <w:rsid w:val="00B57581"/>
    <w:rsid w:val="00B60DD3"/>
    <w:rsid w:val="00B61457"/>
    <w:rsid w:val="00B61F12"/>
    <w:rsid w:val="00B63224"/>
    <w:rsid w:val="00B63751"/>
    <w:rsid w:val="00B64BED"/>
    <w:rsid w:val="00B64C5A"/>
    <w:rsid w:val="00B6522B"/>
    <w:rsid w:val="00B6605B"/>
    <w:rsid w:val="00B66486"/>
    <w:rsid w:val="00B66ADC"/>
    <w:rsid w:val="00B6742E"/>
    <w:rsid w:val="00B67C44"/>
    <w:rsid w:val="00B73F14"/>
    <w:rsid w:val="00B7483C"/>
    <w:rsid w:val="00B74F19"/>
    <w:rsid w:val="00B77AC3"/>
    <w:rsid w:val="00B77CF7"/>
    <w:rsid w:val="00B8071D"/>
    <w:rsid w:val="00B80B22"/>
    <w:rsid w:val="00B80D0C"/>
    <w:rsid w:val="00B8153E"/>
    <w:rsid w:val="00B8162C"/>
    <w:rsid w:val="00B81E4A"/>
    <w:rsid w:val="00B81E4E"/>
    <w:rsid w:val="00B81F46"/>
    <w:rsid w:val="00B8399D"/>
    <w:rsid w:val="00B84480"/>
    <w:rsid w:val="00B8450F"/>
    <w:rsid w:val="00B853F4"/>
    <w:rsid w:val="00B86569"/>
    <w:rsid w:val="00B86668"/>
    <w:rsid w:val="00B866C0"/>
    <w:rsid w:val="00B86B1E"/>
    <w:rsid w:val="00B86C0C"/>
    <w:rsid w:val="00B86F3C"/>
    <w:rsid w:val="00B871FE"/>
    <w:rsid w:val="00B8749E"/>
    <w:rsid w:val="00B90B89"/>
    <w:rsid w:val="00B91037"/>
    <w:rsid w:val="00B910EB"/>
    <w:rsid w:val="00B91161"/>
    <w:rsid w:val="00B92299"/>
    <w:rsid w:val="00B92532"/>
    <w:rsid w:val="00B942FA"/>
    <w:rsid w:val="00B94D4F"/>
    <w:rsid w:val="00B95D79"/>
    <w:rsid w:val="00B962F0"/>
    <w:rsid w:val="00B969DC"/>
    <w:rsid w:val="00B96A0F"/>
    <w:rsid w:val="00B96A1D"/>
    <w:rsid w:val="00B96DC4"/>
    <w:rsid w:val="00B96F70"/>
    <w:rsid w:val="00BA08D3"/>
    <w:rsid w:val="00BA0912"/>
    <w:rsid w:val="00BA0AE7"/>
    <w:rsid w:val="00BA0BDC"/>
    <w:rsid w:val="00BA160E"/>
    <w:rsid w:val="00BA226E"/>
    <w:rsid w:val="00BA249A"/>
    <w:rsid w:val="00BA326A"/>
    <w:rsid w:val="00BA37FA"/>
    <w:rsid w:val="00BA390E"/>
    <w:rsid w:val="00BA445D"/>
    <w:rsid w:val="00BA4AAF"/>
    <w:rsid w:val="00BA5306"/>
    <w:rsid w:val="00BA5781"/>
    <w:rsid w:val="00BA5DD7"/>
    <w:rsid w:val="00BA5EA4"/>
    <w:rsid w:val="00BB0307"/>
    <w:rsid w:val="00BB086A"/>
    <w:rsid w:val="00BB0F6E"/>
    <w:rsid w:val="00BB2083"/>
    <w:rsid w:val="00BB351E"/>
    <w:rsid w:val="00BB3793"/>
    <w:rsid w:val="00BB3B19"/>
    <w:rsid w:val="00BB3BD2"/>
    <w:rsid w:val="00BB43EC"/>
    <w:rsid w:val="00BB4675"/>
    <w:rsid w:val="00BB59A4"/>
    <w:rsid w:val="00BB5C68"/>
    <w:rsid w:val="00BB63CD"/>
    <w:rsid w:val="00BB70E1"/>
    <w:rsid w:val="00BB73D8"/>
    <w:rsid w:val="00BB7713"/>
    <w:rsid w:val="00BB7E3A"/>
    <w:rsid w:val="00BC07A3"/>
    <w:rsid w:val="00BC139C"/>
    <w:rsid w:val="00BC1D0C"/>
    <w:rsid w:val="00BC2AA1"/>
    <w:rsid w:val="00BC2E18"/>
    <w:rsid w:val="00BC3823"/>
    <w:rsid w:val="00BC409A"/>
    <w:rsid w:val="00BC4610"/>
    <w:rsid w:val="00BC46B0"/>
    <w:rsid w:val="00BC4764"/>
    <w:rsid w:val="00BC4780"/>
    <w:rsid w:val="00BC5EC6"/>
    <w:rsid w:val="00BC61E6"/>
    <w:rsid w:val="00BC6283"/>
    <w:rsid w:val="00BC66DF"/>
    <w:rsid w:val="00BC6A93"/>
    <w:rsid w:val="00BC7897"/>
    <w:rsid w:val="00BC78A3"/>
    <w:rsid w:val="00BC7EF9"/>
    <w:rsid w:val="00BD03F2"/>
    <w:rsid w:val="00BD0FD2"/>
    <w:rsid w:val="00BD1782"/>
    <w:rsid w:val="00BD1C53"/>
    <w:rsid w:val="00BD2EDF"/>
    <w:rsid w:val="00BD3141"/>
    <w:rsid w:val="00BD3D0D"/>
    <w:rsid w:val="00BD5569"/>
    <w:rsid w:val="00BD5A2F"/>
    <w:rsid w:val="00BD5A8C"/>
    <w:rsid w:val="00BD5F5D"/>
    <w:rsid w:val="00BD6211"/>
    <w:rsid w:val="00BD7760"/>
    <w:rsid w:val="00BE18E7"/>
    <w:rsid w:val="00BE2B15"/>
    <w:rsid w:val="00BE3CF2"/>
    <w:rsid w:val="00BE3DA4"/>
    <w:rsid w:val="00BE3F27"/>
    <w:rsid w:val="00BE42F6"/>
    <w:rsid w:val="00BE476B"/>
    <w:rsid w:val="00BE4FE3"/>
    <w:rsid w:val="00BE5A24"/>
    <w:rsid w:val="00BE6A58"/>
    <w:rsid w:val="00BE6C9E"/>
    <w:rsid w:val="00BE7C68"/>
    <w:rsid w:val="00BF0505"/>
    <w:rsid w:val="00BF232E"/>
    <w:rsid w:val="00BF2B4E"/>
    <w:rsid w:val="00BF2D2A"/>
    <w:rsid w:val="00BF2FA3"/>
    <w:rsid w:val="00BF3A3B"/>
    <w:rsid w:val="00BF3A8E"/>
    <w:rsid w:val="00BF5015"/>
    <w:rsid w:val="00BF7089"/>
    <w:rsid w:val="00C000C2"/>
    <w:rsid w:val="00C00443"/>
    <w:rsid w:val="00C006F8"/>
    <w:rsid w:val="00C029B0"/>
    <w:rsid w:val="00C0364F"/>
    <w:rsid w:val="00C03F55"/>
    <w:rsid w:val="00C05795"/>
    <w:rsid w:val="00C05A9B"/>
    <w:rsid w:val="00C06074"/>
    <w:rsid w:val="00C06682"/>
    <w:rsid w:val="00C06739"/>
    <w:rsid w:val="00C06F75"/>
    <w:rsid w:val="00C0707D"/>
    <w:rsid w:val="00C079A2"/>
    <w:rsid w:val="00C11E8F"/>
    <w:rsid w:val="00C11FEF"/>
    <w:rsid w:val="00C12E77"/>
    <w:rsid w:val="00C1343D"/>
    <w:rsid w:val="00C13509"/>
    <w:rsid w:val="00C13D44"/>
    <w:rsid w:val="00C140D9"/>
    <w:rsid w:val="00C15E08"/>
    <w:rsid w:val="00C15F9B"/>
    <w:rsid w:val="00C1722E"/>
    <w:rsid w:val="00C207FA"/>
    <w:rsid w:val="00C20B67"/>
    <w:rsid w:val="00C219CE"/>
    <w:rsid w:val="00C21F07"/>
    <w:rsid w:val="00C22023"/>
    <w:rsid w:val="00C22167"/>
    <w:rsid w:val="00C22B12"/>
    <w:rsid w:val="00C23889"/>
    <w:rsid w:val="00C23AD4"/>
    <w:rsid w:val="00C23E38"/>
    <w:rsid w:val="00C24B32"/>
    <w:rsid w:val="00C25D83"/>
    <w:rsid w:val="00C2618D"/>
    <w:rsid w:val="00C266A6"/>
    <w:rsid w:val="00C266D1"/>
    <w:rsid w:val="00C315BC"/>
    <w:rsid w:val="00C32351"/>
    <w:rsid w:val="00C33193"/>
    <w:rsid w:val="00C33B6B"/>
    <w:rsid w:val="00C3671A"/>
    <w:rsid w:val="00C369F6"/>
    <w:rsid w:val="00C37984"/>
    <w:rsid w:val="00C40275"/>
    <w:rsid w:val="00C405C0"/>
    <w:rsid w:val="00C4072E"/>
    <w:rsid w:val="00C407E4"/>
    <w:rsid w:val="00C40F87"/>
    <w:rsid w:val="00C410BE"/>
    <w:rsid w:val="00C42FB2"/>
    <w:rsid w:val="00C4315C"/>
    <w:rsid w:val="00C44390"/>
    <w:rsid w:val="00C45942"/>
    <w:rsid w:val="00C46038"/>
    <w:rsid w:val="00C4611B"/>
    <w:rsid w:val="00C466F7"/>
    <w:rsid w:val="00C46C02"/>
    <w:rsid w:val="00C4708C"/>
    <w:rsid w:val="00C5039A"/>
    <w:rsid w:val="00C50442"/>
    <w:rsid w:val="00C504EB"/>
    <w:rsid w:val="00C50B53"/>
    <w:rsid w:val="00C50D65"/>
    <w:rsid w:val="00C50EB6"/>
    <w:rsid w:val="00C51B7D"/>
    <w:rsid w:val="00C52C72"/>
    <w:rsid w:val="00C52ED1"/>
    <w:rsid w:val="00C52F62"/>
    <w:rsid w:val="00C530CF"/>
    <w:rsid w:val="00C532DD"/>
    <w:rsid w:val="00C53FC0"/>
    <w:rsid w:val="00C5493F"/>
    <w:rsid w:val="00C556B8"/>
    <w:rsid w:val="00C56371"/>
    <w:rsid w:val="00C57336"/>
    <w:rsid w:val="00C576E4"/>
    <w:rsid w:val="00C60E49"/>
    <w:rsid w:val="00C61423"/>
    <w:rsid w:val="00C61BC2"/>
    <w:rsid w:val="00C63E49"/>
    <w:rsid w:val="00C64A40"/>
    <w:rsid w:val="00C670BC"/>
    <w:rsid w:val="00C67872"/>
    <w:rsid w:val="00C67A4F"/>
    <w:rsid w:val="00C67F65"/>
    <w:rsid w:val="00C70652"/>
    <w:rsid w:val="00C70E17"/>
    <w:rsid w:val="00C71181"/>
    <w:rsid w:val="00C71718"/>
    <w:rsid w:val="00C742F8"/>
    <w:rsid w:val="00C74CFD"/>
    <w:rsid w:val="00C74D30"/>
    <w:rsid w:val="00C76E12"/>
    <w:rsid w:val="00C7738D"/>
    <w:rsid w:val="00C77B44"/>
    <w:rsid w:val="00C803ED"/>
    <w:rsid w:val="00C81003"/>
    <w:rsid w:val="00C81739"/>
    <w:rsid w:val="00C822B6"/>
    <w:rsid w:val="00C82370"/>
    <w:rsid w:val="00C83666"/>
    <w:rsid w:val="00C83896"/>
    <w:rsid w:val="00C842D8"/>
    <w:rsid w:val="00C8438F"/>
    <w:rsid w:val="00C87826"/>
    <w:rsid w:val="00C87AD2"/>
    <w:rsid w:val="00C87C7B"/>
    <w:rsid w:val="00C90665"/>
    <w:rsid w:val="00C90754"/>
    <w:rsid w:val="00C91800"/>
    <w:rsid w:val="00C91980"/>
    <w:rsid w:val="00C92D04"/>
    <w:rsid w:val="00C9459D"/>
    <w:rsid w:val="00C9488F"/>
    <w:rsid w:val="00C96AE7"/>
    <w:rsid w:val="00CA0685"/>
    <w:rsid w:val="00CA0E03"/>
    <w:rsid w:val="00CA1228"/>
    <w:rsid w:val="00CA2141"/>
    <w:rsid w:val="00CA220B"/>
    <w:rsid w:val="00CA2460"/>
    <w:rsid w:val="00CA3ABF"/>
    <w:rsid w:val="00CA46D7"/>
    <w:rsid w:val="00CA471D"/>
    <w:rsid w:val="00CA4F93"/>
    <w:rsid w:val="00CA505D"/>
    <w:rsid w:val="00CA5111"/>
    <w:rsid w:val="00CA5D1E"/>
    <w:rsid w:val="00CA6854"/>
    <w:rsid w:val="00CA69F1"/>
    <w:rsid w:val="00CA7642"/>
    <w:rsid w:val="00CA79A7"/>
    <w:rsid w:val="00CA7B17"/>
    <w:rsid w:val="00CA7C5A"/>
    <w:rsid w:val="00CB07AD"/>
    <w:rsid w:val="00CB1257"/>
    <w:rsid w:val="00CB1A34"/>
    <w:rsid w:val="00CB1FCC"/>
    <w:rsid w:val="00CB292D"/>
    <w:rsid w:val="00CB2F0F"/>
    <w:rsid w:val="00CB5A96"/>
    <w:rsid w:val="00CB5E9E"/>
    <w:rsid w:val="00CB6CDD"/>
    <w:rsid w:val="00CC0AC0"/>
    <w:rsid w:val="00CC2416"/>
    <w:rsid w:val="00CC2717"/>
    <w:rsid w:val="00CC3293"/>
    <w:rsid w:val="00CC35F8"/>
    <w:rsid w:val="00CC3CAC"/>
    <w:rsid w:val="00CC4387"/>
    <w:rsid w:val="00CC4FED"/>
    <w:rsid w:val="00CC5469"/>
    <w:rsid w:val="00CC5C0C"/>
    <w:rsid w:val="00CC5E17"/>
    <w:rsid w:val="00CC65B1"/>
    <w:rsid w:val="00CC6657"/>
    <w:rsid w:val="00CC6D82"/>
    <w:rsid w:val="00CC7D78"/>
    <w:rsid w:val="00CD06F4"/>
    <w:rsid w:val="00CD099F"/>
    <w:rsid w:val="00CD0BD1"/>
    <w:rsid w:val="00CD604D"/>
    <w:rsid w:val="00CD6506"/>
    <w:rsid w:val="00CD6624"/>
    <w:rsid w:val="00CD7E9A"/>
    <w:rsid w:val="00CE0E3B"/>
    <w:rsid w:val="00CE229E"/>
    <w:rsid w:val="00CE28EE"/>
    <w:rsid w:val="00CE350B"/>
    <w:rsid w:val="00CE46DE"/>
    <w:rsid w:val="00CE5FE8"/>
    <w:rsid w:val="00CE7780"/>
    <w:rsid w:val="00CE7C0D"/>
    <w:rsid w:val="00CF0223"/>
    <w:rsid w:val="00CF0652"/>
    <w:rsid w:val="00CF08B3"/>
    <w:rsid w:val="00CF0EEE"/>
    <w:rsid w:val="00CF1148"/>
    <w:rsid w:val="00CF2CCC"/>
    <w:rsid w:val="00CF2EEF"/>
    <w:rsid w:val="00CF32CD"/>
    <w:rsid w:val="00CF3770"/>
    <w:rsid w:val="00CF3C62"/>
    <w:rsid w:val="00CF424D"/>
    <w:rsid w:val="00CF4922"/>
    <w:rsid w:val="00CF4DAC"/>
    <w:rsid w:val="00CF651F"/>
    <w:rsid w:val="00D00664"/>
    <w:rsid w:val="00D00DB8"/>
    <w:rsid w:val="00D03705"/>
    <w:rsid w:val="00D041AD"/>
    <w:rsid w:val="00D05C48"/>
    <w:rsid w:val="00D074BB"/>
    <w:rsid w:val="00D1117A"/>
    <w:rsid w:val="00D120E7"/>
    <w:rsid w:val="00D12489"/>
    <w:rsid w:val="00D12535"/>
    <w:rsid w:val="00D13C97"/>
    <w:rsid w:val="00D13D7D"/>
    <w:rsid w:val="00D1454E"/>
    <w:rsid w:val="00D145D3"/>
    <w:rsid w:val="00D16151"/>
    <w:rsid w:val="00D1620E"/>
    <w:rsid w:val="00D16BAF"/>
    <w:rsid w:val="00D17355"/>
    <w:rsid w:val="00D179E1"/>
    <w:rsid w:val="00D20D56"/>
    <w:rsid w:val="00D22FB5"/>
    <w:rsid w:val="00D235D3"/>
    <w:rsid w:val="00D250A5"/>
    <w:rsid w:val="00D26C28"/>
    <w:rsid w:val="00D2718C"/>
    <w:rsid w:val="00D273BA"/>
    <w:rsid w:val="00D27DB1"/>
    <w:rsid w:val="00D27F3A"/>
    <w:rsid w:val="00D30125"/>
    <w:rsid w:val="00D3058E"/>
    <w:rsid w:val="00D3140E"/>
    <w:rsid w:val="00D31623"/>
    <w:rsid w:val="00D31B5E"/>
    <w:rsid w:val="00D32C6B"/>
    <w:rsid w:val="00D32E63"/>
    <w:rsid w:val="00D3366F"/>
    <w:rsid w:val="00D3386C"/>
    <w:rsid w:val="00D34424"/>
    <w:rsid w:val="00D34F1D"/>
    <w:rsid w:val="00D35171"/>
    <w:rsid w:val="00D35627"/>
    <w:rsid w:val="00D35A7B"/>
    <w:rsid w:val="00D36EEC"/>
    <w:rsid w:val="00D37AA2"/>
    <w:rsid w:val="00D37E58"/>
    <w:rsid w:val="00D42880"/>
    <w:rsid w:val="00D42D8F"/>
    <w:rsid w:val="00D435BA"/>
    <w:rsid w:val="00D43998"/>
    <w:rsid w:val="00D440F5"/>
    <w:rsid w:val="00D44B52"/>
    <w:rsid w:val="00D454DB"/>
    <w:rsid w:val="00D47A94"/>
    <w:rsid w:val="00D505DD"/>
    <w:rsid w:val="00D50D7D"/>
    <w:rsid w:val="00D52FF9"/>
    <w:rsid w:val="00D53DFB"/>
    <w:rsid w:val="00D53EF7"/>
    <w:rsid w:val="00D53F70"/>
    <w:rsid w:val="00D54B07"/>
    <w:rsid w:val="00D577F7"/>
    <w:rsid w:val="00D60291"/>
    <w:rsid w:val="00D613BC"/>
    <w:rsid w:val="00D624D7"/>
    <w:rsid w:val="00D63DB7"/>
    <w:rsid w:val="00D64FCA"/>
    <w:rsid w:val="00D65BD1"/>
    <w:rsid w:val="00D66B3E"/>
    <w:rsid w:val="00D66D40"/>
    <w:rsid w:val="00D66E3F"/>
    <w:rsid w:val="00D66FEE"/>
    <w:rsid w:val="00D677ED"/>
    <w:rsid w:val="00D70091"/>
    <w:rsid w:val="00D704CB"/>
    <w:rsid w:val="00D712B6"/>
    <w:rsid w:val="00D71446"/>
    <w:rsid w:val="00D71804"/>
    <w:rsid w:val="00D71B8A"/>
    <w:rsid w:val="00D724B8"/>
    <w:rsid w:val="00D74656"/>
    <w:rsid w:val="00D7546B"/>
    <w:rsid w:val="00D75600"/>
    <w:rsid w:val="00D776B3"/>
    <w:rsid w:val="00D778D0"/>
    <w:rsid w:val="00D77DA4"/>
    <w:rsid w:val="00D8192F"/>
    <w:rsid w:val="00D82CD5"/>
    <w:rsid w:val="00D83482"/>
    <w:rsid w:val="00D83800"/>
    <w:rsid w:val="00D83C2B"/>
    <w:rsid w:val="00D85CAF"/>
    <w:rsid w:val="00D868EC"/>
    <w:rsid w:val="00D86A49"/>
    <w:rsid w:val="00D8714D"/>
    <w:rsid w:val="00D8773C"/>
    <w:rsid w:val="00D9030B"/>
    <w:rsid w:val="00D9046B"/>
    <w:rsid w:val="00D90F39"/>
    <w:rsid w:val="00D91BF3"/>
    <w:rsid w:val="00D91DD5"/>
    <w:rsid w:val="00D92B2E"/>
    <w:rsid w:val="00D9306F"/>
    <w:rsid w:val="00D93A32"/>
    <w:rsid w:val="00D93BE2"/>
    <w:rsid w:val="00D93E99"/>
    <w:rsid w:val="00D9456D"/>
    <w:rsid w:val="00D9488F"/>
    <w:rsid w:val="00D958E2"/>
    <w:rsid w:val="00D95AA5"/>
    <w:rsid w:val="00D96A27"/>
    <w:rsid w:val="00D96DB3"/>
    <w:rsid w:val="00D97261"/>
    <w:rsid w:val="00D972DA"/>
    <w:rsid w:val="00D974AB"/>
    <w:rsid w:val="00D97FA3"/>
    <w:rsid w:val="00DA2403"/>
    <w:rsid w:val="00DA4A14"/>
    <w:rsid w:val="00DA4B46"/>
    <w:rsid w:val="00DA5D6E"/>
    <w:rsid w:val="00DA74AB"/>
    <w:rsid w:val="00DA7AD0"/>
    <w:rsid w:val="00DB141D"/>
    <w:rsid w:val="00DB1464"/>
    <w:rsid w:val="00DB1B2E"/>
    <w:rsid w:val="00DB290A"/>
    <w:rsid w:val="00DB3102"/>
    <w:rsid w:val="00DB386F"/>
    <w:rsid w:val="00DB3C0A"/>
    <w:rsid w:val="00DB53C7"/>
    <w:rsid w:val="00DB5A3A"/>
    <w:rsid w:val="00DB6394"/>
    <w:rsid w:val="00DB7E32"/>
    <w:rsid w:val="00DC0B88"/>
    <w:rsid w:val="00DC1053"/>
    <w:rsid w:val="00DC177F"/>
    <w:rsid w:val="00DC1802"/>
    <w:rsid w:val="00DC2BE4"/>
    <w:rsid w:val="00DC2DD3"/>
    <w:rsid w:val="00DC4894"/>
    <w:rsid w:val="00DC6C73"/>
    <w:rsid w:val="00DC726C"/>
    <w:rsid w:val="00DD13E1"/>
    <w:rsid w:val="00DD1453"/>
    <w:rsid w:val="00DD146F"/>
    <w:rsid w:val="00DD1482"/>
    <w:rsid w:val="00DD1FB3"/>
    <w:rsid w:val="00DD2B47"/>
    <w:rsid w:val="00DD2B8F"/>
    <w:rsid w:val="00DD3A90"/>
    <w:rsid w:val="00DD3FAA"/>
    <w:rsid w:val="00DD4F17"/>
    <w:rsid w:val="00DD6133"/>
    <w:rsid w:val="00DD6B30"/>
    <w:rsid w:val="00DD6C4C"/>
    <w:rsid w:val="00DD6EDA"/>
    <w:rsid w:val="00DD704A"/>
    <w:rsid w:val="00DD78A5"/>
    <w:rsid w:val="00DD7AD8"/>
    <w:rsid w:val="00DD7FCC"/>
    <w:rsid w:val="00DE08CD"/>
    <w:rsid w:val="00DE10E3"/>
    <w:rsid w:val="00DE217A"/>
    <w:rsid w:val="00DE24D5"/>
    <w:rsid w:val="00DE2AEC"/>
    <w:rsid w:val="00DE52E5"/>
    <w:rsid w:val="00DF00AE"/>
    <w:rsid w:val="00DF00E1"/>
    <w:rsid w:val="00DF0BF8"/>
    <w:rsid w:val="00DF1646"/>
    <w:rsid w:val="00DF16EA"/>
    <w:rsid w:val="00DF2BAA"/>
    <w:rsid w:val="00DF33CC"/>
    <w:rsid w:val="00DF351A"/>
    <w:rsid w:val="00DF3710"/>
    <w:rsid w:val="00DF3993"/>
    <w:rsid w:val="00DF43E7"/>
    <w:rsid w:val="00DF4560"/>
    <w:rsid w:val="00DF470C"/>
    <w:rsid w:val="00DF5563"/>
    <w:rsid w:val="00DF69A2"/>
    <w:rsid w:val="00DF75FD"/>
    <w:rsid w:val="00DF7D5A"/>
    <w:rsid w:val="00E00C09"/>
    <w:rsid w:val="00E02E72"/>
    <w:rsid w:val="00E04247"/>
    <w:rsid w:val="00E04835"/>
    <w:rsid w:val="00E059AB"/>
    <w:rsid w:val="00E07492"/>
    <w:rsid w:val="00E0789C"/>
    <w:rsid w:val="00E10F83"/>
    <w:rsid w:val="00E11843"/>
    <w:rsid w:val="00E126E7"/>
    <w:rsid w:val="00E12911"/>
    <w:rsid w:val="00E13683"/>
    <w:rsid w:val="00E13C93"/>
    <w:rsid w:val="00E159E5"/>
    <w:rsid w:val="00E15D04"/>
    <w:rsid w:val="00E162B5"/>
    <w:rsid w:val="00E16F21"/>
    <w:rsid w:val="00E1731D"/>
    <w:rsid w:val="00E2044D"/>
    <w:rsid w:val="00E21EFA"/>
    <w:rsid w:val="00E222C3"/>
    <w:rsid w:val="00E22B87"/>
    <w:rsid w:val="00E22DB1"/>
    <w:rsid w:val="00E25A24"/>
    <w:rsid w:val="00E263AC"/>
    <w:rsid w:val="00E26AC2"/>
    <w:rsid w:val="00E279E0"/>
    <w:rsid w:val="00E3101E"/>
    <w:rsid w:val="00E311F3"/>
    <w:rsid w:val="00E31A39"/>
    <w:rsid w:val="00E33015"/>
    <w:rsid w:val="00E3398E"/>
    <w:rsid w:val="00E33A8B"/>
    <w:rsid w:val="00E33B7F"/>
    <w:rsid w:val="00E3490A"/>
    <w:rsid w:val="00E35DDC"/>
    <w:rsid w:val="00E3683F"/>
    <w:rsid w:val="00E36F13"/>
    <w:rsid w:val="00E37692"/>
    <w:rsid w:val="00E37937"/>
    <w:rsid w:val="00E4001F"/>
    <w:rsid w:val="00E40909"/>
    <w:rsid w:val="00E411E4"/>
    <w:rsid w:val="00E421E0"/>
    <w:rsid w:val="00E43537"/>
    <w:rsid w:val="00E43568"/>
    <w:rsid w:val="00E44B0D"/>
    <w:rsid w:val="00E46BDD"/>
    <w:rsid w:val="00E474A5"/>
    <w:rsid w:val="00E508F2"/>
    <w:rsid w:val="00E518C5"/>
    <w:rsid w:val="00E5340C"/>
    <w:rsid w:val="00E534D7"/>
    <w:rsid w:val="00E53749"/>
    <w:rsid w:val="00E56D69"/>
    <w:rsid w:val="00E56ED9"/>
    <w:rsid w:val="00E5788F"/>
    <w:rsid w:val="00E60CC3"/>
    <w:rsid w:val="00E60D88"/>
    <w:rsid w:val="00E61CDE"/>
    <w:rsid w:val="00E6285E"/>
    <w:rsid w:val="00E62B62"/>
    <w:rsid w:val="00E62DFA"/>
    <w:rsid w:val="00E640C9"/>
    <w:rsid w:val="00E64843"/>
    <w:rsid w:val="00E663F8"/>
    <w:rsid w:val="00E666F9"/>
    <w:rsid w:val="00E66CAD"/>
    <w:rsid w:val="00E67828"/>
    <w:rsid w:val="00E70409"/>
    <w:rsid w:val="00E706E0"/>
    <w:rsid w:val="00E70D2B"/>
    <w:rsid w:val="00E71170"/>
    <w:rsid w:val="00E71586"/>
    <w:rsid w:val="00E7181D"/>
    <w:rsid w:val="00E72C19"/>
    <w:rsid w:val="00E73263"/>
    <w:rsid w:val="00E73865"/>
    <w:rsid w:val="00E73E95"/>
    <w:rsid w:val="00E73FEC"/>
    <w:rsid w:val="00E76B6D"/>
    <w:rsid w:val="00E770AA"/>
    <w:rsid w:val="00E77DC4"/>
    <w:rsid w:val="00E77E34"/>
    <w:rsid w:val="00E81ECF"/>
    <w:rsid w:val="00E8205D"/>
    <w:rsid w:val="00E8303B"/>
    <w:rsid w:val="00E83FDB"/>
    <w:rsid w:val="00E84C09"/>
    <w:rsid w:val="00E84C49"/>
    <w:rsid w:val="00E84ECF"/>
    <w:rsid w:val="00E854A8"/>
    <w:rsid w:val="00E85770"/>
    <w:rsid w:val="00E86379"/>
    <w:rsid w:val="00E91DFF"/>
    <w:rsid w:val="00E925C0"/>
    <w:rsid w:val="00E9369E"/>
    <w:rsid w:val="00E941C9"/>
    <w:rsid w:val="00E94268"/>
    <w:rsid w:val="00E95662"/>
    <w:rsid w:val="00E97CDF"/>
    <w:rsid w:val="00EA14C7"/>
    <w:rsid w:val="00EA1812"/>
    <w:rsid w:val="00EA1F8C"/>
    <w:rsid w:val="00EA2266"/>
    <w:rsid w:val="00EA2575"/>
    <w:rsid w:val="00EA2597"/>
    <w:rsid w:val="00EA2E46"/>
    <w:rsid w:val="00EA2E55"/>
    <w:rsid w:val="00EA2EEC"/>
    <w:rsid w:val="00EA3EFB"/>
    <w:rsid w:val="00EA4F18"/>
    <w:rsid w:val="00EA5B5D"/>
    <w:rsid w:val="00EA6065"/>
    <w:rsid w:val="00EA677E"/>
    <w:rsid w:val="00EA7BD0"/>
    <w:rsid w:val="00EB028E"/>
    <w:rsid w:val="00EB0400"/>
    <w:rsid w:val="00EB1A43"/>
    <w:rsid w:val="00EB2342"/>
    <w:rsid w:val="00EB3502"/>
    <w:rsid w:val="00EB3C99"/>
    <w:rsid w:val="00EB4C17"/>
    <w:rsid w:val="00EB4D45"/>
    <w:rsid w:val="00EB6C55"/>
    <w:rsid w:val="00EC035B"/>
    <w:rsid w:val="00EC07F6"/>
    <w:rsid w:val="00EC1C01"/>
    <w:rsid w:val="00EC1E18"/>
    <w:rsid w:val="00EC33E8"/>
    <w:rsid w:val="00EC422B"/>
    <w:rsid w:val="00EC4320"/>
    <w:rsid w:val="00EC726A"/>
    <w:rsid w:val="00EC726D"/>
    <w:rsid w:val="00ED0367"/>
    <w:rsid w:val="00ED053F"/>
    <w:rsid w:val="00ED0945"/>
    <w:rsid w:val="00ED0E72"/>
    <w:rsid w:val="00ED0ED5"/>
    <w:rsid w:val="00ED1A79"/>
    <w:rsid w:val="00ED29CB"/>
    <w:rsid w:val="00ED3001"/>
    <w:rsid w:val="00ED3555"/>
    <w:rsid w:val="00ED4D4A"/>
    <w:rsid w:val="00ED5161"/>
    <w:rsid w:val="00ED5BB9"/>
    <w:rsid w:val="00ED5EF2"/>
    <w:rsid w:val="00EE0E83"/>
    <w:rsid w:val="00EE23C1"/>
    <w:rsid w:val="00EE2710"/>
    <w:rsid w:val="00EE348D"/>
    <w:rsid w:val="00EE4984"/>
    <w:rsid w:val="00EE603D"/>
    <w:rsid w:val="00EE65D9"/>
    <w:rsid w:val="00EE7450"/>
    <w:rsid w:val="00EE77B9"/>
    <w:rsid w:val="00EF0040"/>
    <w:rsid w:val="00EF033A"/>
    <w:rsid w:val="00EF09BA"/>
    <w:rsid w:val="00EF0FFD"/>
    <w:rsid w:val="00EF1252"/>
    <w:rsid w:val="00EF168C"/>
    <w:rsid w:val="00EF248D"/>
    <w:rsid w:val="00EF3B13"/>
    <w:rsid w:val="00EF407E"/>
    <w:rsid w:val="00EF4D94"/>
    <w:rsid w:val="00EF4F6E"/>
    <w:rsid w:val="00EF52FC"/>
    <w:rsid w:val="00EF6299"/>
    <w:rsid w:val="00EF7349"/>
    <w:rsid w:val="00EF74A6"/>
    <w:rsid w:val="00EF78A4"/>
    <w:rsid w:val="00EF78A6"/>
    <w:rsid w:val="00EF7D83"/>
    <w:rsid w:val="00EF7E13"/>
    <w:rsid w:val="00F01072"/>
    <w:rsid w:val="00F0185B"/>
    <w:rsid w:val="00F023F7"/>
    <w:rsid w:val="00F0246E"/>
    <w:rsid w:val="00F027C0"/>
    <w:rsid w:val="00F03122"/>
    <w:rsid w:val="00F03914"/>
    <w:rsid w:val="00F03BC4"/>
    <w:rsid w:val="00F0420F"/>
    <w:rsid w:val="00F0454F"/>
    <w:rsid w:val="00F045F1"/>
    <w:rsid w:val="00F047F7"/>
    <w:rsid w:val="00F04B8C"/>
    <w:rsid w:val="00F05038"/>
    <w:rsid w:val="00F05700"/>
    <w:rsid w:val="00F06025"/>
    <w:rsid w:val="00F0745B"/>
    <w:rsid w:val="00F10158"/>
    <w:rsid w:val="00F10A07"/>
    <w:rsid w:val="00F114F0"/>
    <w:rsid w:val="00F11573"/>
    <w:rsid w:val="00F13300"/>
    <w:rsid w:val="00F13735"/>
    <w:rsid w:val="00F13C87"/>
    <w:rsid w:val="00F147B5"/>
    <w:rsid w:val="00F16B9D"/>
    <w:rsid w:val="00F16BBE"/>
    <w:rsid w:val="00F17750"/>
    <w:rsid w:val="00F17845"/>
    <w:rsid w:val="00F17991"/>
    <w:rsid w:val="00F17BB8"/>
    <w:rsid w:val="00F20646"/>
    <w:rsid w:val="00F20696"/>
    <w:rsid w:val="00F21592"/>
    <w:rsid w:val="00F22972"/>
    <w:rsid w:val="00F231CF"/>
    <w:rsid w:val="00F23454"/>
    <w:rsid w:val="00F23702"/>
    <w:rsid w:val="00F244E9"/>
    <w:rsid w:val="00F26045"/>
    <w:rsid w:val="00F260DC"/>
    <w:rsid w:val="00F263F9"/>
    <w:rsid w:val="00F264D9"/>
    <w:rsid w:val="00F26E86"/>
    <w:rsid w:val="00F273AD"/>
    <w:rsid w:val="00F27BD4"/>
    <w:rsid w:val="00F31471"/>
    <w:rsid w:val="00F31878"/>
    <w:rsid w:val="00F322AE"/>
    <w:rsid w:val="00F33105"/>
    <w:rsid w:val="00F331AA"/>
    <w:rsid w:val="00F345C6"/>
    <w:rsid w:val="00F350FE"/>
    <w:rsid w:val="00F3574F"/>
    <w:rsid w:val="00F3594C"/>
    <w:rsid w:val="00F35B1F"/>
    <w:rsid w:val="00F36731"/>
    <w:rsid w:val="00F4004A"/>
    <w:rsid w:val="00F4007C"/>
    <w:rsid w:val="00F4100F"/>
    <w:rsid w:val="00F4134E"/>
    <w:rsid w:val="00F4137C"/>
    <w:rsid w:val="00F41F62"/>
    <w:rsid w:val="00F4249B"/>
    <w:rsid w:val="00F429C2"/>
    <w:rsid w:val="00F42BF7"/>
    <w:rsid w:val="00F433A6"/>
    <w:rsid w:val="00F44147"/>
    <w:rsid w:val="00F44856"/>
    <w:rsid w:val="00F44954"/>
    <w:rsid w:val="00F44E48"/>
    <w:rsid w:val="00F4570A"/>
    <w:rsid w:val="00F4574E"/>
    <w:rsid w:val="00F45F69"/>
    <w:rsid w:val="00F463BA"/>
    <w:rsid w:val="00F46754"/>
    <w:rsid w:val="00F47B2E"/>
    <w:rsid w:val="00F47C23"/>
    <w:rsid w:val="00F51263"/>
    <w:rsid w:val="00F5138B"/>
    <w:rsid w:val="00F519F6"/>
    <w:rsid w:val="00F52EF7"/>
    <w:rsid w:val="00F53897"/>
    <w:rsid w:val="00F53BA5"/>
    <w:rsid w:val="00F53E31"/>
    <w:rsid w:val="00F54C76"/>
    <w:rsid w:val="00F551C8"/>
    <w:rsid w:val="00F5556B"/>
    <w:rsid w:val="00F561FB"/>
    <w:rsid w:val="00F568B5"/>
    <w:rsid w:val="00F5734D"/>
    <w:rsid w:val="00F57A12"/>
    <w:rsid w:val="00F604AF"/>
    <w:rsid w:val="00F60A71"/>
    <w:rsid w:val="00F610D6"/>
    <w:rsid w:val="00F61B89"/>
    <w:rsid w:val="00F629FD"/>
    <w:rsid w:val="00F63D30"/>
    <w:rsid w:val="00F64B23"/>
    <w:rsid w:val="00F64D7D"/>
    <w:rsid w:val="00F653DE"/>
    <w:rsid w:val="00F6608F"/>
    <w:rsid w:val="00F6707B"/>
    <w:rsid w:val="00F7062C"/>
    <w:rsid w:val="00F70D8F"/>
    <w:rsid w:val="00F71F29"/>
    <w:rsid w:val="00F72504"/>
    <w:rsid w:val="00F729A0"/>
    <w:rsid w:val="00F73019"/>
    <w:rsid w:val="00F741DE"/>
    <w:rsid w:val="00F746E2"/>
    <w:rsid w:val="00F74C33"/>
    <w:rsid w:val="00F759BA"/>
    <w:rsid w:val="00F76466"/>
    <w:rsid w:val="00F76715"/>
    <w:rsid w:val="00F778AC"/>
    <w:rsid w:val="00F80AA0"/>
    <w:rsid w:val="00F8155D"/>
    <w:rsid w:val="00F82ADC"/>
    <w:rsid w:val="00F82E5C"/>
    <w:rsid w:val="00F839F3"/>
    <w:rsid w:val="00F84742"/>
    <w:rsid w:val="00F85A1E"/>
    <w:rsid w:val="00F90363"/>
    <w:rsid w:val="00F90832"/>
    <w:rsid w:val="00F91B84"/>
    <w:rsid w:val="00F91C0A"/>
    <w:rsid w:val="00F92B56"/>
    <w:rsid w:val="00F930D2"/>
    <w:rsid w:val="00F94992"/>
    <w:rsid w:val="00F9533D"/>
    <w:rsid w:val="00F97BFA"/>
    <w:rsid w:val="00FA0E0B"/>
    <w:rsid w:val="00FA15D3"/>
    <w:rsid w:val="00FA30C9"/>
    <w:rsid w:val="00FA3A89"/>
    <w:rsid w:val="00FA3E8B"/>
    <w:rsid w:val="00FA51F2"/>
    <w:rsid w:val="00FA5E05"/>
    <w:rsid w:val="00FA66F4"/>
    <w:rsid w:val="00FA68A7"/>
    <w:rsid w:val="00FA7642"/>
    <w:rsid w:val="00FA7C75"/>
    <w:rsid w:val="00FB04E7"/>
    <w:rsid w:val="00FB12A1"/>
    <w:rsid w:val="00FB26AB"/>
    <w:rsid w:val="00FB4D06"/>
    <w:rsid w:val="00FB552F"/>
    <w:rsid w:val="00FB634D"/>
    <w:rsid w:val="00FB743E"/>
    <w:rsid w:val="00FB754C"/>
    <w:rsid w:val="00FB7EF1"/>
    <w:rsid w:val="00FC01F1"/>
    <w:rsid w:val="00FC14F7"/>
    <w:rsid w:val="00FC17BD"/>
    <w:rsid w:val="00FC1AE3"/>
    <w:rsid w:val="00FC1E62"/>
    <w:rsid w:val="00FC2008"/>
    <w:rsid w:val="00FC20AB"/>
    <w:rsid w:val="00FC2860"/>
    <w:rsid w:val="00FC2B1E"/>
    <w:rsid w:val="00FC34E5"/>
    <w:rsid w:val="00FC3840"/>
    <w:rsid w:val="00FC3F59"/>
    <w:rsid w:val="00FC6AF6"/>
    <w:rsid w:val="00FC6C83"/>
    <w:rsid w:val="00FC7219"/>
    <w:rsid w:val="00FC75BE"/>
    <w:rsid w:val="00FC7A18"/>
    <w:rsid w:val="00FD0D35"/>
    <w:rsid w:val="00FD2699"/>
    <w:rsid w:val="00FD28A9"/>
    <w:rsid w:val="00FD3E2C"/>
    <w:rsid w:val="00FD403A"/>
    <w:rsid w:val="00FD4691"/>
    <w:rsid w:val="00FD4AE3"/>
    <w:rsid w:val="00FD4EB6"/>
    <w:rsid w:val="00FD61D6"/>
    <w:rsid w:val="00FD662F"/>
    <w:rsid w:val="00FD6CC7"/>
    <w:rsid w:val="00FD6DAB"/>
    <w:rsid w:val="00FD6FB1"/>
    <w:rsid w:val="00FD7F72"/>
    <w:rsid w:val="00FE049E"/>
    <w:rsid w:val="00FE1657"/>
    <w:rsid w:val="00FE239E"/>
    <w:rsid w:val="00FE368F"/>
    <w:rsid w:val="00FE37C7"/>
    <w:rsid w:val="00FE3C08"/>
    <w:rsid w:val="00FE4AF3"/>
    <w:rsid w:val="00FE5F2B"/>
    <w:rsid w:val="00FE613B"/>
    <w:rsid w:val="00FE7A7E"/>
    <w:rsid w:val="00FF1217"/>
    <w:rsid w:val="00FF2482"/>
    <w:rsid w:val="00FF26FE"/>
    <w:rsid w:val="00FF45F1"/>
    <w:rsid w:val="00FF466D"/>
    <w:rsid w:val="00FF4A57"/>
    <w:rsid w:val="00FF5092"/>
    <w:rsid w:val="00FF5A72"/>
    <w:rsid w:val="00FF6300"/>
    <w:rsid w:val="00FF6C6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74A6B8AC"/>
  <w15:docId w15:val="{62B29F98-68FA-4F5C-8651-7DEFEE43CC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403CE"/>
    <w:pPr>
      <w:spacing w:after="0" w:line="480" w:lineRule="auto"/>
    </w:pPr>
  </w:style>
  <w:style w:type="paragraph" w:styleId="Heading1">
    <w:name w:val="heading 1"/>
    <w:basedOn w:val="Normal"/>
    <w:next w:val="Normal"/>
    <w:link w:val="Heading1Char"/>
    <w:uiPriority w:val="9"/>
    <w:qFormat/>
    <w:rsid w:val="004A4065"/>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7A5BCF"/>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E0CFE"/>
    <w:pPr>
      <w:keepNext/>
      <w:keepLines/>
      <w:spacing w:before="120" w:after="240" w:line="240" w:lineRule="auto"/>
      <w:outlineLvl w:val="2"/>
    </w:pPr>
    <w:rPr>
      <w:rFonts w:asciiTheme="majorHAnsi" w:eastAsiaTheme="majorEastAsia" w:hAnsiTheme="majorHAnsi" w:cstheme="majorBidi"/>
      <w:color w:val="243F60" w:themeColor="accent1" w:themeShade="7F"/>
      <w:sz w:val="24"/>
      <w:szCs w:val="24"/>
      <w:lang w:val="en-US"/>
    </w:rPr>
  </w:style>
  <w:style w:type="paragraph" w:styleId="Heading4">
    <w:name w:val="heading 4"/>
    <w:basedOn w:val="Normal"/>
    <w:next w:val="Normal"/>
    <w:link w:val="Heading4Char"/>
    <w:uiPriority w:val="9"/>
    <w:unhideWhenUsed/>
    <w:qFormat/>
    <w:rsid w:val="00A06D30"/>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A4065"/>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7A5BCF"/>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1B11FE"/>
    <w:rPr>
      <w:color w:val="0000FF"/>
      <w:u w:val="single"/>
    </w:rPr>
  </w:style>
  <w:style w:type="character" w:customStyle="1" w:styleId="apple-converted-space">
    <w:name w:val="apple-converted-space"/>
    <w:basedOn w:val="DefaultParagraphFont"/>
    <w:rsid w:val="001B11FE"/>
  </w:style>
  <w:style w:type="character" w:styleId="Emphasis">
    <w:name w:val="Emphasis"/>
    <w:basedOn w:val="DefaultParagraphFont"/>
    <w:uiPriority w:val="20"/>
    <w:qFormat/>
    <w:rsid w:val="00F76715"/>
    <w:rPr>
      <w:i/>
      <w:iCs/>
    </w:rPr>
  </w:style>
  <w:style w:type="character" w:styleId="FollowedHyperlink">
    <w:name w:val="FollowedHyperlink"/>
    <w:basedOn w:val="DefaultParagraphFont"/>
    <w:uiPriority w:val="99"/>
    <w:semiHidden/>
    <w:unhideWhenUsed/>
    <w:rsid w:val="00F20696"/>
    <w:rPr>
      <w:color w:val="800080" w:themeColor="followedHyperlink"/>
      <w:u w:val="single"/>
    </w:rPr>
  </w:style>
  <w:style w:type="paragraph" w:customStyle="1" w:styleId="EndNoteBibliographyTitle">
    <w:name w:val="EndNote Bibliography Title"/>
    <w:basedOn w:val="Normal"/>
    <w:link w:val="EndNoteBibliographyTitleChar"/>
    <w:rsid w:val="00B81E4E"/>
    <w:pPr>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B81E4E"/>
    <w:rPr>
      <w:rFonts w:ascii="Calibri" w:hAnsi="Calibri"/>
      <w:noProof/>
      <w:lang w:val="en-US"/>
    </w:rPr>
  </w:style>
  <w:style w:type="paragraph" w:customStyle="1" w:styleId="EndNoteBibliography">
    <w:name w:val="EndNote Bibliography"/>
    <w:basedOn w:val="Normal"/>
    <w:link w:val="EndNoteBibliographyChar"/>
    <w:rsid w:val="00B81E4E"/>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B81E4E"/>
    <w:rPr>
      <w:rFonts w:ascii="Calibri" w:hAnsi="Calibri"/>
      <w:noProof/>
      <w:lang w:val="en-US"/>
    </w:rPr>
  </w:style>
  <w:style w:type="table" w:styleId="TableGrid">
    <w:name w:val="Table Grid"/>
    <w:basedOn w:val="TableNormal"/>
    <w:uiPriority w:val="39"/>
    <w:rsid w:val="006A21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A2101"/>
    <w:pPr>
      <w:ind w:left="720"/>
      <w:contextualSpacing/>
    </w:pPr>
  </w:style>
  <w:style w:type="paragraph" w:styleId="Caption">
    <w:name w:val="caption"/>
    <w:next w:val="Normal"/>
    <w:link w:val="CaptionChar"/>
    <w:uiPriority w:val="35"/>
    <w:unhideWhenUsed/>
    <w:qFormat/>
    <w:rsid w:val="0061114E"/>
    <w:pPr>
      <w:spacing w:line="240" w:lineRule="auto"/>
      <w:jc w:val="both"/>
    </w:pPr>
    <w:rPr>
      <w:iCs/>
      <w:szCs w:val="18"/>
      <w:lang w:val="en-US"/>
    </w:rPr>
  </w:style>
  <w:style w:type="character" w:styleId="CommentReference">
    <w:name w:val="annotation reference"/>
    <w:basedOn w:val="DefaultParagraphFont"/>
    <w:uiPriority w:val="99"/>
    <w:semiHidden/>
    <w:unhideWhenUsed/>
    <w:rsid w:val="005C0096"/>
    <w:rPr>
      <w:sz w:val="16"/>
      <w:szCs w:val="16"/>
    </w:rPr>
  </w:style>
  <w:style w:type="paragraph" w:styleId="CommentText">
    <w:name w:val="annotation text"/>
    <w:basedOn w:val="Normal"/>
    <w:link w:val="CommentTextChar"/>
    <w:uiPriority w:val="99"/>
    <w:unhideWhenUsed/>
    <w:rsid w:val="005C0096"/>
    <w:pPr>
      <w:spacing w:line="240" w:lineRule="auto"/>
    </w:pPr>
    <w:rPr>
      <w:sz w:val="20"/>
      <w:szCs w:val="20"/>
    </w:rPr>
  </w:style>
  <w:style w:type="character" w:customStyle="1" w:styleId="CommentTextChar">
    <w:name w:val="Comment Text Char"/>
    <w:basedOn w:val="DefaultParagraphFont"/>
    <w:link w:val="CommentText"/>
    <w:uiPriority w:val="99"/>
    <w:rsid w:val="005C0096"/>
    <w:rPr>
      <w:sz w:val="20"/>
      <w:szCs w:val="20"/>
    </w:rPr>
  </w:style>
  <w:style w:type="paragraph" w:styleId="CommentSubject">
    <w:name w:val="annotation subject"/>
    <w:basedOn w:val="CommentText"/>
    <w:next w:val="CommentText"/>
    <w:link w:val="CommentSubjectChar"/>
    <w:uiPriority w:val="99"/>
    <w:semiHidden/>
    <w:unhideWhenUsed/>
    <w:rsid w:val="005C0096"/>
    <w:rPr>
      <w:b/>
      <w:bCs/>
    </w:rPr>
  </w:style>
  <w:style w:type="character" w:customStyle="1" w:styleId="CommentSubjectChar">
    <w:name w:val="Comment Subject Char"/>
    <w:basedOn w:val="CommentTextChar"/>
    <w:link w:val="CommentSubject"/>
    <w:uiPriority w:val="99"/>
    <w:semiHidden/>
    <w:rsid w:val="005C0096"/>
    <w:rPr>
      <w:b/>
      <w:bCs/>
      <w:sz w:val="20"/>
      <w:szCs w:val="20"/>
    </w:rPr>
  </w:style>
  <w:style w:type="paragraph" w:styleId="BalloonText">
    <w:name w:val="Balloon Text"/>
    <w:basedOn w:val="Normal"/>
    <w:link w:val="BalloonTextChar"/>
    <w:uiPriority w:val="99"/>
    <w:semiHidden/>
    <w:unhideWhenUsed/>
    <w:rsid w:val="005C0096"/>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0096"/>
    <w:rPr>
      <w:rFonts w:ascii="Segoe UI" w:hAnsi="Segoe UI" w:cs="Segoe UI"/>
      <w:sz w:val="18"/>
      <w:szCs w:val="18"/>
    </w:rPr>
  </w:style>
  <w:style w:type="character" w:customStyle="1" w:styleId="Heading3Char">
    <w:name w:val="Heading 3 Char"/>
    <w:basedOn w:val="DefaultParagraphFont"/>
    <w:link w:val="Heading3"/>
    <w:uiPriority w:val="9"/>
    <w:rsid w:val="008E0CFE"/>
    <w:rPr>
      <w:rFonts w:asciiTheme="majorHAnsi" w:eastAsiaTheme="majorEastAsia" w:hAnsiTheme="majorHAnsi" w:cstheme="majorBidi"/>
      <w:color w:val="243F60" w:themeColor="accent1" w:themeShade="7F"/>
      <w:sz w:val="24"/>
      <w:szCs w:val="24"/>
      <w:lang w:val="en-US"/>
    </w:rPr>
  </w:style>
  <w:style w:type="character" w:customStyle="1" w:styleId="HeaderChar">
    <w:name w:val="Header Char"/>
    <w:basedOn w:val="DefaultParagraphFont"/>
    <w:link w:val="Header"/>
    <w:uiPriority w:val="99"/>
    <w:rsid w:val="004A4065"/>
    <w:rPr>
      <w:sz w:val="24"/>
      <w:szCs w:val="24"/>
      <w:lang w:val="en-US"/>
    </w:rPr>
  </w:style>
  <w:style w:type="paragraph" w:styleId="Header">
    <w:name w:val="header"/>
    <w:basedOn w:val="Normal"/>
    <w:link w:val="HeaderChar"/>
    <w:uiPriority w:val="99"/>
    <w:unhideWhenUsed/>
    <w:rsid w:val="004A4065"/>
    <w:pPr>
      <w:tabs>
        <w:tab w:val="center" w:pos="4680"/>
        <w:tab w:val="right" w:pos="9360"/>
      </w:tabs>
      <w:spacing w:line="240" w:lineRule="auto"/>
    </w:pPr>
    <w:rPr>
      <w:sz w:val="24"/>
      <w:szCs w:val="24"/>
      <w:lang w:val="en-US"/>
    </w:rPr>
  </w:style>
  <w:style w:type="character" w:customStyle="1" w:styleId="FooterChar">
    <w:name w:val="Footer Char"/>
    <w:basedOn w:val="DefaultParagraphFont"/>
    <w:link w:val="Footer"/>
    <w:uiPriority w:val="99"/>
    <w:rsid w:val="004A4065"/>
    <w:rPr>
      <w:sz w:val="24"/>
      <w:szCs w:val="24"/>
      <w:lang w:val="en-US"/>
    </w:rPr>
  </w:style>
  <w:style w:type="paragraph" w:styleId="Footer">
    <w:name w:val="footer"/>
    <w:basedOn w:val="Normal"/>
    <w:link w:val="FooterChar"/>
    <w:uiPriority w:val="99"/>
    <w:unhideWhenUsed/>
    <w:rsid w:val="004A4065"/>
    <w:pPr>
      <w:tabs>
        <w:tab w:val="center" w:pos="4680"/>
        <w:tab w:val="right" w:pos="9360"/>
      </w:tabs>
      <w:spacing w:line="240" w:lineRule="auto"/>
    </w:pPr>
    <w:rPr>
      <w:sz w:val="24"/>
      <w:szCs w:val="24"/>
      <w:lang w:val="en-US"/>
    </w:rPr>
  </w:style>
  <w:style w:type="paragraph" w:customStyle="1" w:styleId="Tableheadings">
    <w:name w:val="Table headings"/>
    <w:qFormat/>
    <w:rsid w:val="0061114E"/>
    <w:pPr>
      <w:spacing w:after="0" w:line="240" w:lineRule="auto"/>
    </w:pPr>
    <w:rPr>
      <w:b/>
      <w:sz w:val="20"/>
      <w:szCs w:val="20"/>
    </w:rPr>
  </w:style>
  <w:style w:type="paragraph" w:customStyle="1" w:styleId="Tabletext">
    <w:name w:val="Table text"/>
    <w:qFormat/>
    <w:rsid w:val="0061114E"/>
    <w:pPr>
      <w:spacing w:after="0" w:line="240" w:lineRule="auto"/>
    </w:pPr>
    <w:rPr>
      <w:sz w:val="20"/>
      <w:szCs w:val="20"/>
    </w:rPr>
  </w:style>
  <w:style w:type="paragraph" w:customStyle="1" w:styleId="tablelegend">
    <w:name w:val="table legend"/>
    <w:qFormat/>
    <w:rsid w:val="00D13C97"/>
    <w:pPr>
      <w:spacing w:after="60" w:line="240" w:lineRule="auto"/>
      <w:jc w:val="both"/>
    </w:pPr>
    <w:rPr>
      <w:sz w:val="20"/>
      <w:szCs w:val="20"/>
      <w:lang w:val="en-US"/>
    </w:rPr>
  </w:style>
  <w:style w:type="paragraph" w:customStyle="1" w:styleId="abstract">
    <w:name w:val="abstract"/>
    <w:qFormat/>
    <w:rsid w:val="00D958E2"/>
    <w:pPr>
      <w:spacing w:line="360" w:lineRule="auto"/>
      <w:jc w:val="both"/>
    </w:pPr>
  </w:style>
  <w:style w:type="character" w:customStyle="1" w:styleId="Heading4Char">
    <w:name w:val="Heading 4 Char"/>
    <w:basedOn w:val="DefaultParagraphFont"/>
    <w:link w:val="Heading4"/>
    <w:uiPriority w:val="9"/>
    <w:rsid w:val="00A06D30"/>
    <w:rPr>
      <w:rFonts w:asciiTheme="majorHAnsi" w:eastAsiaTheme="majorEastAsia" w:hAnsiTheme="majorHAnsi" w:cstheme="majorBidi"/>
      <w:i/>
      <w:iCs/>
      <w:color w:val="365F91" w:themeColor="accent1" w:themeShade="BF"/>
    </w:rPr>
  </w:style>
  <w:style w:type="character" w:customStyle="1" w:styleId="cit-article-title">
    <w:name w:val="cit-article-title"/>
    <w:basedOn w:val="DefaultParagraphFont"/>
    <w:rsid w:val="00AE2D74"/>
  </w:style>
  <w:style w:type="table" w:customStyle="1" w:styleId="PlainTable31">
    <w:name w:val="Plain Table 31"/>
    <w:basedOn w:val="TableNormal"/>
    <w:next w:val="PlainTable32"/>
    <w:uiPriority w:val="43"/>
    <w:rsid w:val="00D454DB"/>
    <w:pPr>
      <w:spacing w:after="0" w:line="240" w:lineRule="auto"/>
    </w:pPr>
    <w:rPr>
      <w:lang w:val="en-US"/>
    </w:r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PlainTable32">
    <w:name w:val="Plain Table 32"/>
    <w:basedOn w:val="TableNormal"/>
    <w:uiPriority w:val="43"/>
    <w:rsid w:val="00D454D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DocumentMap">
    <w:name w:val="Document Map"/>
    <w:basedOn w:val="Normal"/>
    <w:link w:val="DocumentMapChar"/>
    <w:uiPriority w:val="99"/>
    <w:semiHidden/>
    <w:unhideWhenUsed/>
    <w:rsid w:val="004A7BA2"/>
    <w:pPr>
      <w:spacing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4A7BA2"/>
    <w:rPr>
      <w:rFonts w:ascii="Lucida Grande" w:hAnsi="Lucida Grande" w:cs="Lucida Grande"/>
      <w:sz w:val="24"/>
      <w:szCs w:val="24"/>
    </w:rPr>
  </w:style>
  <w:style w:type="paragraph" w:styleId="Revision">
    <w:name w:val="Revision"/>
    <w:hidden/>
    <w:uiPriority w:val="99"/>
    <w:semiHidden/>
    <w:rsid w:val="00A650DA"/>
    <w:pPr>
      <w:spacing w:after="0" w:line="240" w:lineRule="auto"/>
    </w:pPr>
  </w:style>
  <w:style w:type="paragraph" w:customStyle="1" w:styleId="authorsaffiliations">
    <w:name w:val="authors_affiliations"/>
    <w:qFormat/>
    <w:rsid w:val="00607E05"/>
    <w:pPr>
      <w:jc w:val="both"/>
    </w:pPr>
  </w:style>
  <w:style w:type="paragraph" w:customStyle="1" w:styleId="acknowledgements">
    <w:name w:val="acknowledgements"/>
    <w:basedOn w:val="Normal"/>
    <w:qFormat/>
    <w:rsid w:val="00121A95"/>
  </w:style>
  <w:style w:type="character" w:customStyle="1" w:styleId="CaptionChar">
    <w:name w:val="Caption Char"/>
    <w:basedOn w:val="DefaultParagraphFont"/>
    <w:link w:val="Caption"/>
    <w:uiPriority w:val="35"/>
    <w:rsid w:val="0061114E"/>
    <w:rPr>
      <w:iCs/>
      <w:szCs w:val="18"/>
      <w:lang w:val="en-US"/>
    </w:rPr>
  </w:style>
  <w:style w:type="character" w:styleId="Strong">
    <w:name w:val="Strong"/>
    <w:basedOn w:val="DefaultParagraphFont"/>
    <w:uiPriority w:val="22"/>
    <w:qFormat/>
    <w:rsid w:val="003B1417"/>
    <w:rPr>
      <w:b/>
      <w:bCs/>
    </w:rPr>
  </w:style>
  <w:style w:type="paragraph" w:customStyle="1" w:styleId="paraauthor-contributions">
    <w:name w:val="paraauthor-contributions"/>
    <w:basedOn w:val="Normal"/>
    <w:rsid w:val="003B1417"/>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parafunding-statement">
    <w:name w:val="parafunding-statement"/>
    <w:basedOn w:val="Normal"/>
    <w:rsid w:val="003B1417"/>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Figure">
    <w:name w:val="Figure"/>
    <w:qFormat/>
    <w:rsid w:val="008D69F7"/>
    <w:pPr>
      <w:spacing w:after="120" w:line="240" w:lineRule="auto"/>
      <w:jc w:val="center"/>
    </w:pPr>
    <w:rPr>
      <w:noProof/>
      <w:lang w:val="en-US"/>
    </w:rPr>
  </w:style>
  <w:style w:type="paragraph" w:styleId="NormalWeb">
    <w:name w:val="Normal (Web)"/>
    <w:basedOn w:val="Normal"/>
    <w:uiPriority w:val="99"/>
    <w:semiHidden/>
    <w:unhideWhenUsed/>
    <w:rsid w:val="000E7DA6"/>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references">
    <w:name w:val="references"/>
    <w:qFormat/>
    <w:rsid w:val="00E5788F"/>
    <w:pPr>
      <w:spacing w:after="0" w:line="240" w:lineRule="auto"/>
      <w:ind w:left="720" w:hanging="720"/>
    </w:pPr>
    <w:rPr>
      <w:rFonts w:ascii="Calibri" w:hAnsi="Calibri"/>
      <w:noProof/>
      <w:lang w:val="en-US"/>
    </w:rPr>
  </w:style>
  <w:style w:type="character" w:customStyle="1" w:styleId="highlight">
    <w:name w:val="highlight"/>
    <w:basedOn w:val="DefaultParagraphFont"/>
    <w:rsid w:val="001C00A9"/>
  </w:style>
  <w:style w:type="character" w:customStyle="1" w:styleId="Mention1">
    <w:name w:val="Mention1"/>
    <w:basedOn w:val="DefaultParagraphFont"/>
    <w:uiPriority w:val="99"/>
    <w:semiHidden/>
    <w:unhideWhenUsed/>
    <w:rsid w:val="00635066"/>
    <w:rPr>
      <w:color w:val="2B579A"/>
      <w:shd w:val="clear" w:color="auto" w:fill="E6E6E6"/>
    </w:rPr>
  </w:style>
  <w:style w:type="table" w:customStyle="1" w:styleId="TableGrid1">
    <w:name w:val="Table Grid1"/>
    <w:basedOn w:val="TableNormal"/>
    <w:next w:val="TableGrid"/>
    <w:uiPriority w:val="59"/>
    <w:rsid w:val="00233F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233F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233F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233F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196413"/>
    <w:rPr>
      <w:color w:val="808080"/>
      <w:shd w:val="clear" w:color="auto" w:fill="E6E6E6"/>
    </w:rPr>
  </w:style>
  <w:style w:type="character" w:customStyle="1" w:styleId="UnresolvedMention2">
    <w:name w:val="Unresolved Mention2"/>
    <w:basedOn w:val="DefaultParagraphFont"/>
    <w:uiPriority w:val="99"/>
    <w:semiHidden/>
    <w:unhideWhenUsed/>
    <w:rsid w:val="008A31AB"/>
    <w:rPr>
      <w:color w:val="808080"/>
      <w:shd w:val="clear" w:color="auto" w:fill="E6E6E6"/>
    </w:rPr>
  </w:style>
  <w:style w:type="character" w:customStyle="1" w:styleId="UnresolvedMention3">
    <w:name w:val="Unresolved Mention3"/>
    <w:basedOn w:val="DefaultParagraphFont"/>
    <w:uiPriority w:val="99"/>
    <w:semiHidden/>
    <w:unhideWhenUsed/>
    <w:rsid w:val="005C43BD"/>
    <w:rPr>
      <w:color w:val="808080"/>
      <w:shd w:val="clear" w:color="auto" w:fill="E6E6E6"/>
    </w:rPr>
  </w:style>
  <w:style w:type="character" w:customStyle="1" w:styleId="UnresolvedMention4">
    <w:name w:val="Unresolved Mention4"/>
    <w:basedOn w:val="DefaultParagraphFont"/>
    <w:uiPriority w:val="99"/>
    <w:semiHidden/>
    <w:unhideWhenUsed/>
    <w:rsid w:val="003869E7"/>
    <w:rPr>
      <w:color w:val="808080"/>
      <w:shd w:val="clear" w:color="auto" w:fill="E6E6E6"/>
    </w:rPr>
  </w:style>
  <w:style w:type="paragraph" w:customStyle="1" w:styleId="abstractheading">
    <w:name w:val="abstract heading"/>
    <w:qFormat/>
    <w:rsid w:val="008F7558"/>
    <w:pPr>
      <w:spacing w:after="0" w:line="360" w:lineRule="auto"/>
      <w:jc w:val="both"/>
    </w:pPr>
    <w:rPr>
      <w:b/>
    </w:rPr>
  </w:style>
  <w:style w:type="character" w:customStyle="1" w:styleId="UnresolvedMention5">
    <w:name w:val="Unresolved Mention5"/>
    <w:basedOn w:val="DefaultParagraphFont"/>
    <w:uiPriority w:val="99"/>
    <w:semiHidden/>
    <w:unhideWhenUsed/>
    <w:rsid w:val="005528B2"/>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700972">
      <w:bodyDiv w:val="1"/>
      <w:marLeft w:val="0"/>
      <w:marRight w:val="0"/>
      <w:marTop w:val="0"/>
      <w:marBottom w:val="0"/>
      <w:divBdr>
        <w:top w:val="none" w:sz="0" w:space="0" w:color="auto"/>
        <w:left w:val="none" w:sz="0" w:space="0" w:color="auto"/>
        <w:bottom w:val="none" w:sz="0" w:space="0" w:color="auto"/>
        <w:right w:val="none" w:sz="0" w:space="0" w:color="auto"/>
      </w:divBdr>
    </w:div>
    <w:div w:id="18242852">
      <w:bodyDiv w:val="1"/>
      <w:marLeft w:val="0"/>
      <w:marRight w:val="0"/>
      <w:marTop w:val="0"/>
      <w:marBottom w:val="0"/>
      <w:divBdr>
        <w:top w:val="none" w:sz="0" w:space="0" w:color="auto"/>
        <w:left w:val="none" w:sz="0" w:space="0" w:color="auto"/>
        <w:bottom w:val="none" w:sz="0" w:space="0" w:color="auto"/>
        <w:right w:val="none" w:sz="0" w:space="0" w:color="auto"/>
      </w:divBdr>
    </w:div>
    <w:div w:id="23212856">
      <w:bodyDiv w:val="1"/>
      <w:marLeft w:val="0"/>
      <w:marRight w:val="0"/>
      <w:marTop w:val="0"/>
      <w:marBottom w:val="0"/>
      <w:divBdr>
        <w:top w:val="none" w:sz="0" w:space="0" w:color="auto"/>
        <w:left w:val="none" w:sz="0" w:space="0" w:color="auto"/>
        <w:bottom w:val="none" w:sz="0" w:space="0" w:color="auto"/>
        <w:right w:val="none" w:sz="0" w:space="0" w:color="auto"/>
      </w:divBdr>
    </w:div>
    <w:div w:id="27335617">
      <w:bodyDiv w:val="1"/>
      <w:marLeft w:val="0"/>
      <w:marRight w:val="0"/>
      <w:marTop w:val="0"/>
      <w:marBottom w:val="0"/>
      <w:divBdr>
        <w:top w:val="none" w:sz="0" w:space="0" w:color="auto"/>
        <w:left w:val="none" w:sz="0" w:space="0" w:color="auto"/>
        <w:bottom w:val="none" w:sz="0" w:space="0" w:color="auto"/>
        <w:right w:val="none" w:sz="0" w:space="0" w:color="auto"/>
      </w:divBdr>
    </w:div>
    <w:div w:id="37239721">
      <w:bodyDiv w:val="1"/>
      <w:marLeft w:val="0"/>
      <w:marRight w:val="0"/>
      <w:marTop w:val="0"/>
      <w:marBottom w:val="0"/>
      <w:divBdr>
        <w:top w:val="none" w:sz="0" w:space="0" w:color="auto"/>
        <w:left w:val="none" w:sz="0" w:space="0" w:color="auto"/>
        <w:bottom w:val="none" w:sz="0" w:space="0" w:color="auto"/>
        <w:right w:val="none" w:sz="0" w:space="0" w:color="auto"/>
      </w:divBdr>
    </w:div>
    <w:div w:id="194537907">
      <w:bodyDiv w:val="1"/>
      <w:marLeft w:val="0"/>
      <w:marRight w:val="0"/>
      <w:marTop w:val="0"/>
      <w:marBottom w:val="0"/>
      <w:divBdr>
        <w:top w:val="none" w:sz="0" w:space="0" w:color="auto"/>
        <w:left w:val="none" w:sz="0" w:space="0" w:color="auto"/>
        <w:bottom w:val="none" w:sz="0" w:space="0" w:color="auto"/>
        <w:right w:val="none" w:sz="0" w:space="0" w:color="auto"/>
      </w:divBdr>
      <w:divsChild>
        <w:div w:id="797576639">
          <w:marLeft w:val="0"/>
          <w:marRight w:val="0"/>
          <w:marTop w:val="0"/>
          <w:marBottom w:val="0"/>
          <w:divBdr>
            <w:top w:val="none" w:sz="0" w:space="0" w:color="auto"/>
            <w:left w:val="none" w:sz="0" w:space="0" w:color="auto"/>
            <w:bottom w:val="none" w:sz="0" w:space="0" w:color="auto"/>
            <w:right w:val="none" w:sz="0" w:space="0" w:color="auto"/>
          </w:divBdr>
        </w:div>
        <w:div w:id="1035302922">
          <w:marLeft w:val="0"/>
          <w:marRight w:val="0"/>
          <w:marTop w:val="0"/>
          <w:marBottom w:val="0"/>
          <w:divBdr>
            <w:top w:val="none" w:sz="0" w:space="0" w:color="auto"/>
            <w:left w:val="none" w:sz="0" w:space="0" w:color="auto"/>
            <w:bottom w:val="none" w:sz="0" w:space="0" w:color="auto"/>
            <w:right w:val="none" w:sz="0" w:space="0" w:color="auto"/>
          </w:divBdr>
        </w:div>
        <w:div w:id="1135634843">
          <w:marLeft w:val="0"/>
          <w:marRight w:val="0"/>
          <w:marTop w:val="0"/>
          <w:marBottom w:val="0"/>
          <w:divBdr>
            <w:top w:val="none" w:sz="0" w:space="0" w:color="auto"/>
            <w:left w:val="none" w:sz="0" w:space="0" w:color="auto"/>
            <w:bottom w:val="none" w:sz="0" w:space="0" w:color="auto"/>
            <w:right w:val="none" w:sz="0" w:space="0" w:color="auto"/>
          </w:divBdr>
        </w:div>
        <w:div w:id="1314603675">
          <w:marLeft w:val="0"/>
          <w:marRight w:val="0"/>
          <w:marTop w:val="0"/>
          <w:marBottom w:val="0"/>
          <w:divBdr>
            <w:top w:val="none" w:sz="0" w:space="0" w:color="auto"/>
            <w:left w:val="none" w:sz="0" w:space="0" w:color="auto"/>
            <w:bottom w:val="none" w:sz="0" w:space="0" w:color="auto"/>
            <w:right w:val="none" w:sz="0" w:space="0" w:color="auto"/>
          </w:divBdr>
        </w:div>
        <w:div w:id="1533764374">
          <w:marLeft w:val="0"/>
          <w:marRight w:val="0"/>
          <w:marTop w:val="0"/>
          <w:marBottom w:val="0"/>
          <w:divBdr>
            <w:top w:val="none" w:sz="0" w:space="0" w:color="auto"/>
            <w:left w:val="none" w:sz="0" w:space="0" w:color="auto"/>
            <w:bottom w:val="none" w:sz="0" w:space="0" w:color="auto"/>
            <w:right w:val="none" w:sz="0" w:space="0" w:color="auto"/>
          </w:divBdr>
        </w:div>
        <w:div w:id="1577588206">
          <w:marLeft w:val="0"/>
          <w:marRight w:val="0"/>
          <w:marTop w:val="0"/>
          <w:marBottom w:val="0"/>
          <w:divBdr>
            <w:top w:val="none" w:sz="0" w:space="0" w:color="auto"/>
            <w:left w:val="none" w:sz="0" w:space="0" w:color="auto"/>
            <w:bottom w:val="none" w:sz="0" w:space="0" w:color="auto"/>
            <w:right w:val="none" w:sz="0" w:space="0" w:color="auto"/>
          </w:divBdr>
        </w:div>
        <w:div w:id="1737976007">
          <w:marLeft w:val="0"/>
          <w:marRight w:val="0"/>
          <w:marTop w:val="0"/>
          <w:marBottom w:val="0"/>
          <w:divBdr>
            <w:top w:val="none" w:sz="0" w:space="0" w:color="auto"/>
            <w:left w:val="none" w:sz="0" w:space="0" w:color="auto"/>
            <w:bottom w:val="none" w:sz="0" w:space="0" w:color="auto"/>
            <w:right w:val="none" w:sz="0" w:space="0" w:color="auto"/>
          </w:divBdr>
        </w:div>
        <w:div w:id="1914075609">
          <w:marLeft w:val="0"/>
          <w:marRight w:val="0"/>
          <w:marTop w:val="0"/>
          <w:marBottom w:val="0"/>
          <w:divBdr>
            <w:top w:val="none" w:sz="0" w:space="0" w:color="auto"/>
            <w:left w:val="none" w:sz="0" w:space="0" w:color="auto"/>
            <w:bottom w:val="none" w:sz="0" w:space="0" w:color="auto"/>
            <w:right w:val="none" w:sz="0" w:space="0" w:color="auto"/>
          </w:divBdr>
        </w:div>
      </w:divsChild>
    </w:div>
    <w:div w:id="210464761">
      <w:bodyDiv w:val="1"/>
      <w:marLeft w:val="0"/>
      <w:marRight w:val="0"/>
      <w:marTop w:val="0"/>
      <w:marBottom w:val="0"/>
      <w:divBdr>
        <w:top w:val="none" w:sz="0" w:space="0" w:color="auto"/>
        <w:left w:val="none" w:sz="0" w:space="0" w:color="auto"/>
        <w:bottom w:val="none" w:sz="0" w:space="0" w:color="auto"/>
        <w:right w:val="none" w:sz="0" w:space="0" w:color="auto"/>
      </w:divBdr>
    </w:div>
    <w:div w:id="213002187">
      <w:bodyDiv w:val="1"/>
      <w:marLeft w:val="0"/>
      <w:marRight w:val="0"/>
      <w:marTop w:val="0"/>
      <w:marBottom w:val="0"/>
      <w:divBdr>
        <w:top w:val="none" w:sz="0" w:space="0" w:color="auto"/>
        <w:left w:val="none" w:sz="0" w:space="0" w:color="auto"/>
        <w:bottom w:val="none" w:sz="0" w:space="0" w:color="auto"/>
        <w:right w:val="none" w:sz="0" w:space="0" w:color="auto"/>
      </w:divBdr>
    </w:div>
    <w:div w:id="236868440">
      <w:bodyDiv w:val="1"/>
      <w:marLeft w:val="0"/>
      <w:marRight w:val="0"/>
      <w:marTop w:val="0"/>
      <w:marBottom w:val="0"/>
      <w:divBdr>
        <w:top w:val="none" w:sz="0" w:space="0" w:color="auto"/>
        <w:left w:val="none" w:sz="0" w:space="0" w:color="auto"/>
        <w:bottom w:val="none" w:sz="0" w:space="0" w:color="auto"/>
        <w:right w:val="none" w:sz="0" w:space="0" w:color="auto"/>
      </w:divBdr>
    </w:div>
    <w:div w:id="278147650">
      <w:bodyDiv w:val="1"/>
      <w:marLeft w:val="0"/>
      <w:marRight w:val="0"/>
      <w:marTop w:val="0"/>
      <w:marBottom w:val="0"/>
      <w:divBdr>
        <w:top w:val="none" w:sz="0" w:space="0" w:color="auto"/>
        <w:left w:val="none" w:sz="0" w:space="0" w:color="auto"/>
        <w:bottom w:val="none" w:sz="0" w:space="0" w:color="auto"/>
        <w:right w:val="none" w:sz="0" w:space="0" w:color="auto"/>
      </w:divBdr>
    </w:div>
    <w:div w:id="290945065">
      <w:bodyDiv w:val="1"/>
      <w:marLeft w:val="0"/>
      <w:marRight w:val="0"/>
      <w:marTop w:val="0"/>
      <w:marBottom w:val="0"/>
      <w:divBdr>
        <w:top w:val="none" w:sz="0" w:space="0" w:color="auto"/>
        <w:left w:val="none" w:sz="0" w:space="0" w:color="auto"/>
        <w:bottom w:val="none" w:sz="0" w:space="0" w:color="auto"/>
        <w:right w:val="none" w:sz="0" w:space="0" w:color="auto"/>
      </w:divBdr>
    </w:div>
    <w:div w:id="335502718">
      <w:bodyDiv w:val="1"/>
      <w:marLeft w:val="0"/>
      <w:marRight w:val="0"/>
      <w:marTop w:val="0"/>
      <w:marBottom w:val="0"/>
      <w:divBdr>
        <w:top w:val="none" w:sz="0" w:space="0" w:color="auto"/>
        <w:left w:val="none" w:sz="0" w:space="0" w:color="auto"/>
        <w:bottom w:val="none" w:sz="0" w:space="0" w:color="auto"/>
        <w:right w:val="none" w:sz="0" w:space="0" w:color="auto"/>
      </w:divBdr>
    </w:div>
    <w:div w:id="421613493">
      <w:bodyDiv w:val="1"/>
      <w:marLeft w:val="0"/>
      <w:marRight w:val="0"/>
      <w:marTop w:val="0"/>
      <w:marBottom w:val="0"/>
      <w:divBdr>
        <w:top w:val="none" w:sz="0" w:space="0" w:color="auto"/>
        <w:left w:val="none" w:sz="0" w:space="0" w:color="auto"/>
        <w:bottom w:val="none" w:sz="0" w:space="0" w:color="auto"/>
        <w:right w:val="none" w:sz="0" w:space="0" w:color="auto"/>
      </w:divBdr>
    </w:div>
    <w:div w:id="481779953">
      <w:bodyDiv w:val="1"/>
      <w:marLeft w:val="0"/>
      <w:marRight w:val="0"/>
      <w:marTop w:val="0"/>
      <w:marBottom w:val="0"/>
      <w:divBdr>
        <w:top w:val="none" w:sz="0" w:space="0" w:color="auto"/>
        <w:left w:val="none" w:sz="0" w:space="0" w:color="auto"/>
        <w:bottom w:val="none" w:sz="0" w:space="0" w:color="auto"/>
        <w:right w:val="none" w:sz="0" w:space="0" w:color="auto"/>
      </w:divBdr>
    </w:div>
    <w:div w:id="512649533">
      <w:bodyDiv w:val="1"/>
      <w:marLeft w:val="0"/>
      <w:marRight w:val="0"/>
      <w:marTop w:val="0"/>
      <w:marBottom w:val="0"/>
      <w:divBdr>
        <w:top w:val="none" w:sz="0" w:space="0" w:color="auto"/>
        <w:left w:val="none" w:sz="0" w:space="0" w:color="auto"/>
        <w:bottom w:val="none" w:sz="0" w:space="0" w:color="auto"/>
        <w:right w:val="none" w:sz="0" w:space="0" w:color="auto"/>
      </w:divBdr>
    </w:div>
    <w:div w:id="578170978">
      <w:bodyDiv w:val="1"/>
      <w:marLeft w:val="0"/>
      <w:marRight w:val="0"/>
      <w:marTop w:val="0"/>
      <w:marBottom w:val="0"/>
      <w:divBdr>
        <w:top w:val="none" w:sz="0" w:space="0" w:color="auto"/>
        <w:left w:val="none" w:sz="0" w:space="0" w:color="auto"/>
        <w:bottom w:val="none" w:sz="0" w:space="0" w:color="auto"/>
        <w:right w:val="none" w:sz="0" w:space="0" w:color="auto"/>
      </w:divBdr>
    </w:div>
    <w:div w:id="613364979">
      <w:bodyDiv w:val="1"/>
      <w:marLeft w:val="0"/>
      <w:marRight w:val="0"/>
      <w:marTop w:val="0"/>
      <w:marBottom w:val="0"/>
      <w:divBdr>
        <w:top w:val="none" w:sz="0" w:space="0" w:color="auto"/>
        <w:left w:val="none" w:sz="0" w:space="0" w:color="auto"/>
        <w:bottom w:val="none" w:sz="0" w:space="0" w:color="auto"/>
        <w:right w:val="none" w:sz="0" w:space="0" w:color="auto"/>
      </w:divBdr>
    </w:div>
    <w:div w:id="619606602">
      <w:bodyDiv w:val="1"/>
      <w:marLeft w:val="0"/>
      <w:marRight w:val="0"/>
      <w:marTop w:val="0"/>
      <w:marBottom w:val="0"/>
      <w:divBdr>
        <w:top w:val="none" w:sz="0" w:space="0" w:color="auto"/>
        <w:left w:val="none" w:sz="0" w:space="0" w:color="auto"/>
        <w:bottom w:val="none" w:sz="0" w:space="0" w:color="auto"/>
        <w:right w:val="none" w:sz="0" w:space="0" w:color="auto"/>
      </w:divBdr>
    </w:div>
    <w:div w:id="626934551">
      <w:bodyDiv w:val="1"/>
      <w:marLeft w:val="0"/>
      <w:marRight w:val="0"/>
      <w:marTop w:val="0"/>
      <w:marBottom w:val="0"/>
      <w:divBdr>
        <w:top w:val="none" w:sz="0" w:space="0" w:color="auto"/>
        <w:left w:val="none" w:sz="0" w:space="0" w:color="auto"/>
        <w:bottom w:val="none" w:sz="0" w:space="0" w:color="auto"/>
        <w:right w:val="none" w:sz="0" w:space="0" w:color="auto"/>
      </w:divBdr>
    </w:div>
    <w:div w:id="652489156">
      <w:bodyDiv w:val="1"/>
      <w:marLeft w:val="0"/>
      <w:marRight w:val="0"/>
      <w:marTop w:val="0"/>
      <w:marBottom w:val="0"/>
      <w:divBdr>
        <w:top w:val="none" w:sz="0" w:space="0" w:color="auto"/>
        <w:left w:val="none" w:sz="0" w:space="0" w:color="auto"/>
        <w:bottom w:val="none" w:sz="0" w:space="0" w:color="auto"/>
        <w:right w:val="none" w:sz="0" w:space="0" w:color="auto"/>
      </w:divBdr>
    </w:div>
    <w:div w:id="680207379">
      <w:bodyDiv w:val="1"/>
      <w:marLeft w:val="0"/>
      <w:marRight w:val="0"/>
      <w:marTop w:val="0"/>
      <w:marBottom w:val="0"/>
      <w:divBdr>
        <w:top w:val="none" w:sz="0" w:space="0" w:color="auto"/>
        <w:left w:val="none" w:sz="0" w:space="0" w:color="auto"/>
        <w:bottom w:val="none" w:sz="0" w:space="0" w:color="auto"/>
        <w:right w:val="none" w:sz="0" w:space="0" w:color="auto"/>
      </w:divBdr>
    </w:div>
    <w:div w:id="784811450">
      <w:bodyDiv w:val="1"/>
      <w:marLeft w:val="0"/>
      <w:marRight w:val="0"/>
      <w:marTop w:val="0"/>
      <w:marBottom w:val="0"/>
      <w:divBdr>
        <w:top w:val="none" w:sz="0" w:space="0" w:color="auto"/>
        <w:left w:val="none" w:sz="0" w:space="0" w:color="auto"/>
        <w:bottom w:val="none" w:sz="0" w:space="0" w:color="auto"/>
        <w:right w:val="none" w:sz="0" w:space="0" w:color="auto"/>
      </w:divBdr>
    </w:div>
    <w:div w:id="802115627">
      <w:bodyDiv w:val="1"/>
      <w:marLeft w:val="0"/>
      <w:marRight w:val="0"/>
      <w:marTop w:val="0"/>
      <w:marBottom w:val="0"/>
      <w:divBdr>
        <w:top w:val="none" w:sz="0" w:space="0" w:color="auto"/>
        <w:left w:val="none" w:sz="0" w:space="0" w:color="auto"/>
        <w:bottom w:val="none" w:sz="0" w:space="0" w:color="auto"/>
        <w:right w:val="none" w:sz="0" w:space="0" w:color="auto"/>
      </w:divBdr>
    </w:div>
    <w:div w:id="812986714">
      <w:bodyDiv w:val="1"/>
      <w:marLeft w:val="0"/>
      <w:marRight w:val="0"/>
      <w:marTop w:val="0"/>
      <w:marBottom w:val="0"/>
      <w:divBdr>
        <w:top w:val="none" w:sz="0" w:space="0" w:color="auto"/>
        <w:left w:val="none" w:sz="0" w:space="0" w:color="auto"/>
        <w:bottom w:val="none" w:sz="0" w:space="0" w:color="auto"/>
        <w:right w:val="none" w:sz="0" w:space="0" w:color="auto"/>
      </w:divBdr>
      <w:divsChild>
        <w:div w:id="99183234">
          <w:marLeft w:val="0"/>
          <w:marRight w:val="0"/>
          <w:marTop w:val="0"/>
          <w:marBottom w:val="72"/>
          <w:divBdr>
            <w:top w:val="none" w:sz="0" w:space="0" w:color="auto"/>
            <w:left w:val="none" w:sz="0" w:space="0" w:color="auto"/>
            <w:bottom w:val="none" w:sz="0" w:space="0" w:color="auto"/>
            <w:right w:val="none" w:sz="0" w:space="0" w:color="auto"/>
          </w:divBdr>
        </w:div>
        <w:div w:id="376861082">
          <w:marLeft w:val="0"/>
          <w:marRight w:val="0"/>
          <w:marTop w:val="0"/>
          <w:marBottom w:val="72"/>
          <w:divBdr>
            <w:top w:val="none" w:sz="0" w:space="0" w:color="auto"/>
            <w:left w:val="none" w:sz="0" w:space="0" w:color="auto"/>
            <w:bottom w:val="none" w:sz="0" w:space="0" w:color="auto"/>
            <w:right w:val="none" w:sz="0" w:space="0" w:color="auto"/>
          </w:divBdr>
        </w:div>
        <w:div w:id="778794871">
          <w:marLeft w:val="0"/>
          <w:marRight w:val="0"/>
          <w:marTop w:val="0"/>
          <w:marBottom w:val="72"/>
          <w:divBdr>
            <w:top w:val="none" w:sz="0" w:space="0" w:color="auto"/>
            <w:left w:val="none" w:sz="0" w:space="0" w:color="auto"/>
            <w:bottom w:val="none" w:sz="0" w:space="0" w:color="auto"/>
            <w:right w:val="none" w:sz="0" w:space="0" w:color="auto"/>
          </w:divBdr>
        </w:div>
        <w:div w:id="977028738">
          <w:marLeft w:val="0"/>
          <w:marRight w:val="0"/>
          <w:marTop w:val="0"/>
          <w:marBottom w:val="72"/>
          <w:divBdr>
            <w:top w:val="none" w:sz="0" w:space="0" w:color="auto"/>
            <w:left w:val="none" w:sz="0" w:space="0" w:color="auto"/>
            <w:bottom w:val="none" w:sz="0" w:space="0" w:color="auto"/>
            <w:right w:val="none" w:sz="0" w:space="0" w:color="auto"/>
          </w:divBdr>
        </w:div>
        <w:div w:id="1066757844">
          <w:marLeft w:val="0"/>
          <w:marRight w:val="0"/>
          <w:marTop w:val="0"/>
          <w:marBottom w:val="72"/>
          <w:divBdr>
            <w:top w:val="none" w:sz="0" w:space="0" w:color="auto"/>
            <w:left w:val="none" w:sz="0" w:space="0" w:color="auto"/>
            <w:bottom w:val="none" w:sz="0" w:space="0" w:color="auto"/>
            <w:right w:val="none" w:sz="0" w:space="0" w:color="auto"/>
          </w:divBdr>
        </w:div>
        <w:div w:id="1895194665">
          <w:marLeft w:val="0"/>
          <w:marRight w:val="0"/>
          <w:marTop w:val="0"/>
          <w:marBottom w:val="72"/>
          <w:divBdr>
            <w:top w:val="none" w:sz="0" w:space="0" w:color="auto"/>
            <w:left w:val="none" w:sz="0" w:space="0" w:color="auto"/>
            <w:bottom w:val="none" w:sz="0" w:space="0" w:color="auto"/>
            <w:right w:val="none" w:sz="0" w:space="0" w:color="auto"/>
          </w:divBdr>
        </w:div>
      </w:divsChild>
    </w:div>
    <w:div w:id="840699471">
      <w:bodyDiv w:val="1"/>
      <w:marLeft w:val="0"/>
      <w:marRight w:val="0"/>
      <w:marTop w:val="0"/>
      <w:marBottom w:val="0"/>
      <w:divBdr>
        <w:top w:val="none" w:sz="0" w:space="0" w:color="auto"/>
        <w:left w:val="none" w:sz="0" w:space="0" w:color="auto"/>
        <w:bottom w:val="none" w:sz="0" w:space="0" w:color="auto"/>
        <w:right w:val="none" w:sz="0" w:space="0" w:color="auto"/>
      </w:divBdr>
    </w:div>
    <w:div w:id="858932570">
      <w:bodyDiv w:val="1"/>
      <w:marLeft w:val="0"/>
      <w:marRight w:val="0"/>
      <w:marTop w:val="0"/>
      <w:marBottom w:val="0"/>
      <w:divBdr>
        <w:top w:val="none" w:sz="0" w:space="0" w:color="auto"/>
        <w:left w:val="none" w:sz="0" w:space="0" w:color="auto"/>
        <w:bottom w:val="none" w:sz="0" w:space="0" w:color="auto"/>
        <w:right w:val="none" w:sz="0" w:space="0" w:color="auto"/>
      </w:divBdr>
      <w:divsChild>
        <w:div w:id="1909268639">
          <w:marLeft w:val="0"/>
          <w:marRight w:val="0"/>
          <w:marTop w:val="0"/>
          <w:marBottom w:val="0"/>
          <w:divBdr>
            <w:top w:val="none" w:sz="0" w:space="0" w:color="auto"/>
            <w:left w:val="none" w:sz="0" w:space="0" w:color="auto"/>
            <w:bottom w:val="none" w:sz="0" w:space="0" w:color="auto"/>
            <w:right w:val="none" w:sz="0" w:space="0" w:color="auto"/>
          </w:divBdr>
        </w:div>
        <w:div w:id="2038114448">
          <w:marLeft w:val="0"/>
          <w:marRight w:val="0"/>
          <w:marTop w:val="0"/>
          <w:marBottom w:val="0"/>
          <w:divBdr>
            <w:top w:val="none" w:sz="0" w:space="0" w:color="auto"/>
            <w:left w:val="none" w:sz="0" w:space="0" w:color="auto"/>
            <w:bottom w:val="none" w:sz="0" w:space="0" w:color="auto"/>
            <w:right w:val="none" w:sz="0" w:space="0" w:color="auto"/>
          </w:divBdr>
        </w:div>
      </w:divsChild>
    </w:div>
    <w:div w:id="865866347">
      <w:bodyDiv w:val="1"/>
      <w:marLeft w:val="0"/>
      <w:marRight w:val="0"/>
      <w:marTop w:val="0"/>
      <w:marBottom w:val="0"/>
      <w:divBdr>
        <w:top w:val="none" w:sz="0" w:space="0" w:color="auto"/>
        <w:left w:val="none" w:sz="0" w:space="0" w:color="auto"/>
        <w:bottom w:val="none" w:sz="0" w:space="0" w:color="auto"/>
        <w:right w:val="none" w:sz="0" w:space="0" w:color="auto"/>
      </w:divBdr>
    </w:div>
    <w:div w:id="916011507">
      <w:bodyDiv w:val="1"/>
      <w:marLeft w:val="0"/>
      <w:marRight w:val="0"/>
      <w:marTop w:val="0"/>
      <w:marBottom w:val="0"/>
      <w:divBdr>
        <w:top w:val="none" w:sz="0" w:space="0" w:color="auto"/>
        <w:left w:val="none" w:sz="0" w:space="0" w:color="auto"/>
        <w:bottom w:val="none" w:sz="0" w:space="0" w:color="auto"/>
        <w:right w:val="none" w:sz="0" w:space="0" w:color="auto"/>
      </w:divBdr>
    </w:div>
    <w:div w:id="916018134">
      <w:bodyDiv w:val="1"/>
      <w:marLeft w:val="0"/>
      <w:marRight w:val="0"/>
      <w:marTop w:val="0"/>
      <w:marBottom w:val="0"/>
      <w:divBdr>
        <w:top w:val="none" w:sz="0" w:space="0" w:color="auto"/>
        <w:left w:val="none" w:sz="0" w:space="0" w:color="auto"/>
        <w:bottom w:val="none" w:sz="0" w:space="0" w:color="auto"/>
        <w:right w:val="none" w:sz="0" w:space="0" w:color="auto"/>
      </w:divBdr>
    </w:div>
    <w:div w:id="974022478">
      <w:bodyDiv w:val="1"/>
      <w:marLeft w:val="0"/>
      <w:marRight w:val="0"/>
      <w:marTop w:val="0"/>
      <w:marBottom w:val="0"/>
      <w:divBdr>
        <w:top w:val="none" w:sz="0" w:space="0" w:color="auto"/>
        <w:left w:val="none" w:sz="0" w:space="0" w:color="auto"/>
        <w:bottom w:val="none" w:sz="0" w:space="0" w:color="auto"/>
        <w:right w:val="none" w:sz="0" w:space="0" w:color="auto"/>
      </w:divBdr>
    </w:div>
    <w:div w:id="1012100626">
      <w:bodyDiv w:val="1"/>
      <w:marLeft w:val="0"/>
      <w:marRight w:val="0"/>
      <w:marTop w:val="0"/>
      <w:marBottom w:val="0"/>
      <w:divBdr>
        <w:top w:val="none" w:sz="0" w:space="0" w:color="auto"/>
        <w:left w:val="none" w:sz="0" w:space="0" w:color="auto"/>
        <w:bottom w:val="none" w:sz="0" w:space="0" w:color="auto"/>
        <w:right w:val="none" w:sz="0" w:space="0" w:color="auto"/>
      </w:divBdr>
      <w:divsChild>
        <w:div w:id="5792883">
          <w:marLeft w:val="0"/>
          <w:marRight w:val="0"/>
          <w:marTop w:val="0"/>
          <w:marBottom w:val="0"/>
          <w:divBdr>
            <w:top w:val="none" w:sz="0" w:space="0" w:color="auto"/>
            <w:left w:val="none" w:sz="0" w:space="0" w:color="auto"/>
            <w:bottom w:val="none" w:sz="0" w:space="0" w:color="auto"/>
            <w:right w:val="none" w:sz="0" w:space="0" w:color="auto"/>
          </w:divBdr>
        </w:div>
        <w:div w:id="1527329145">
          <w:marLeft w:val="0"/>
          <w:marRight w:val="0"/>
          <w:marTop w:val="0"/>
          <w:marBottom w:val="0"/>
          <w:divBdr>
            <w:top w:val="none" w:sz="0" w:space="0" w:color="auto"/>
            <w:left w:val="none" w:sz="0" w:space="0" w:color="auto"/>
            <w:bottom w:val="none" w:sz="0" w:space="0" w:color="auto"/>
            <w:right w:val="none" w:sz="0" w:space="0" w:color="auto"/>
          </w:divBdr>
        </w:div>
        <w:div w:id="1598637093">
          <w:marLeft w:val="0"/>
          <w:marRight w:val="0"/>
          <w:marTop w:val="0"/>
          <w:marBottom w:val="0"/>
          <w:divBdr>
            <w:top w:val="none" w:sz="0" w:space="0" w:color="auto"/>
            <w:left w:val="none" w:sz="0" w:space="0" w:color="auto"/>
            <w:bottom w:val="none" w:sz="0" w:space="0" w:color="auto"/>
            <w:right w:val="none" w:sz="0" w:space="0" w:color="auto"/>
          </w:divBdr>
        </w:div>
      </w:divsChild>
    </w:div>
    <w:div w:id="1024866826">
      <w:bodyDiv w:val="1"/>
      <w:marLeft w:val="0"/>
      <w:marRight w:val="0"/>
      <w:marTop w:val="0"/>
      <w:marBottom w:val="0"/>
      <w:divBdr>
        <w:top w:val="none" w:sz="0" w:space="0" w:color="auto"/>
        <w:left w:val="none" w:sz="0" w:space="0" w:color="auto"/>
        <w:bottom w:val="none" w:sz="0" w:space="0" w:color="auto"/>
        <w:right w:val="none" w:sz="0" w:space="0" w:color="auto"/>
      </w:divBdr>
    </w:div>
    <w:div w:id="1068383225">
      <w:bodyDiv w:val="1"/>
      <w:marLeft w:val="0"/>
      <w:marRight w:val="0"/>
      <w:marTop w:val="0"/>
      <w:marBottom w:val="0"/>
      <w:divBdr>
        <w:top w:val="none" w:sz="0" w:space="0" w:color="auto"/>
        <w:left w:val="none" w:sz="0" w:space="0" w:color="auto"/>
        <w:bottom w:val="none" w:sz="0" w:space="0" w:color="auto"/>
        <w:right w:val="none" w:sz="0" w:space="0" w:color="auto"/>
      </w:divBdr>
    </w:div>
    <w:div w:id="1086654467">
      <w:bodyDiv w:val="1"/>
      <w:marLeft w:val="0"/>
      <w:marRight w:val="0"/>
      <w:marTop w:val="0"/>
      <w:marBottom w:val="0"/>
      <w:divBdr>
        <w:top w:val="none" w:sz="0" w:space="0" w:color="auto"/>
        <w:left w:val="none" w:sz="0" w:space="0" w:color="auto"/>
        <w:bottom w:val="none" w:sz="0" w:space="0" w:color="auto"/>
        <w:right w:val="none" w:sz="0" w:space="0" w:color="auto"/>
      </w:divBdr>
    </w:div>
    <w:div w:id="1261066743">
      <w:bodyDiv w:val="1"/>
      <w:marLeft w:val="0"/>
      <w:marRight w:val="0"/>
      <w:marTop w:val="0"/>
      <w:marBottom w:val="0"/>
      <w:divBdr>
        <w:top w:val="none" w:sz="0" w:space="0" w:color="auto"/>
        <w:left w:val="none" w:sz="0" w:space="0" w:color="auto"/>
        <w:bottom w:val="none" w:sz="0" w:space="0" w:color="auto"/>
        <w:right w:val="none" w:sz="0" w:space="0" w:color="auto"/>
      </w:divBdr>
    </w:div>
    <w:div w:id="1339888283">
      <w:bodyDiv w:val="1"/>
      <w:marLeft w:val="0"/>
      <w:marRight w:val="0"/>
      <w:marTop w:val="0"/>
      <w:marBottom w:val="0"/>
      <w:divBdr>
        <w:top w:val="none" w:sz="0" w:space="0" w:color="auto"/>
        <w:left w:val="none" w:sz="0" w:space="0" w:color="auto"/>
        <w:bottom w:val="none" w:sz="0" w:space="0" w:color="auto"/>
        <w:right w:val="none" w:sz="0" w:space="0" w:color="auto"/>
      </w:divBdr>
    </w:div>
    <w:div w:id="1444495668">
      <w:bodyDiv w:val="1"/>
      <w:marLeft w:val="0"/>
      <w:marRight w:val="0"/>
      <w:marTop w:val="0"/>
      <w:marBottom w:val="0"/>
      <w:divBdr>
        <w:top w:val="none" w:sz="0" w:space="0" w:color="auto"/>
        <w:left w:val="none" w:sz="0" w:space="0" w:color="auto"/>
        <w:bottom w:val="none" w:sz="0" w:space="0" w:color="auto"/>
        <w:right w:val="none" w:sz="0" w:space="0" w:color="auto"/>
      </w:divBdr>
    </w:div>
    <w:div w:id="1519388133">
      <w:bodyDiv w:val="1"/>
      <w:marLeft w:val="0"/>
      <w:marRight w:val="0"/>
      <w:marTop w:val="0"/>
      <w:marBottom w:val="0"/>
      <w:divBdr>
        <w:top w:val="none" w:sz="0" w:space="0" w:color="auto"/>
        <w:left w:val="none" w:sz="0" w:space="0" w:color="auto"/>
        <w:bottom w:val="none" w:sz="0" w:space="0" w:color="auto"/>
        <w:right w:val="none" w:sz="0" w:space="0" w:color="auto"/>
      </w:divBdr>
    </w:div>
    <w:div w:id="1524630102">
      <w:bodyDiv w:val="1"/>
      <w:marLeft w:val="0"/>
      <w:marRight w:val="0"/>
      <w:marTop w:val="0"/>
      <w:marBottom w:val="0"/>
      <w:divBdr>
        <w:top w:val="none" w:sz="0" w:space="0" w:color="auto"/>
        <w:left w:val="none" w:sz="0" w:space="0" w:color="auto"/>
        <w:bottom w:val="none" w:sz="0" w:space="0" w:color="auto"/>
        <w:right w:val="none" w:sz="0" w:space="0" w:color="auto"/>
      </w:divBdr>
    </w:div>
    <w:div w:id="1639337190">
      <w:bodyDiv w:val="1"/>
      <w:marLeft w:val="0"/>
      <w:marRight w:val="0"/>
      <w:marTop w:val="0"/>
      <w:marBottom w:val="0"/>
      <w:divBdr>
        <w:top w:val="none" w:sz="0" w:space="0" w:color="auto"/>
        <w:left w:val="none" w:sz="0" w:space="0" w:color="auto"/>
        <w:bottom w:val="none" w:sz="0" w:space="0" w:color="auto"/>
        <w:right w:val="none" w:sz="0" w:space="0" w:color="auto"/>
      </w:divBdr>
      <w:divsChild>
        <w:div w:id="74908430">
          <w:marLeft w:val="0"/>
          <w:marRight w:val="0"/>
          <w:marTop w:val="0"/>
          <w:marBottom w:val="0"/>
          <w:divBdr>
            <w:top w:val="none" w:sz="0" w:space="0" w:color="auto"/>
            <w:left w:val="none" w:sz="0" w:space="0" w:color="auto"/>
            <w:bottom w:val="none" w:sz="0" w:space="0" w:color="auto"/>
            <w:right w:val="none" w:sz="0" w:space="0" w:color="auto"/>
          </w:divBdr>
        </w:div>
        <w:div w:id="1141340661">
          <w:marLeft w:val="0"/>
          <w:marRight w:val="0"/>
          <w:marTop w:val="0"/>
          <w:marBottom w:val="0"/>
          <w:divBdr>
            <w:top w:val="none" w:sz="0" w:space="0" w:color="auto"/>
            <w:left w:val="none" w:sz="0" w:space="0" w:color="auto"/>
            <w:bottom w:val="none" w:sz="0" w:space="0" w:color="auto"/>
            <w:right w:val="none" w:sz="0" w:space="0" w:color="auto"/>
          </w:divBdr>
        </w:div>
        <w:div w:id="1470896889">
          <w:marLeft w:val="0"/>
          <w:marRight w:val="0"/>
          <w:marTop w:val="0"/>
          <w:marBottom w:val="0"/>
          <w:divBdr>
            <w:top w:val="none" w:sz="0" w:space="0" w:color="auto"/>
            <w:left w:val="none" w:sz="0" w:space="0" w:color="auto"/>
            <w:bottom w:val="none" w:sz="0" w:space="0" w:color="auto"/>
            <w:right w:val="none" w:sz="0" w:space="0" w:color="auto"/>
          </w:divBdr>
        </w:div>
      </w:divsChild>
    </w:div>
    <w:div w:id="1662925525">
      <w:bodyDiv w:val="1"/>
      <w:marLeft w:val="0"/>
      <w:marRight w:val="0"/>
      <w:marTop w:val="0"/>
      <w:marBottom w:val="0"/>
      <w:divBdr>
        <w:top w:val="none" w:sz="0" w:space="0" w:color="auto"/>
        <w:left w:val="none" w:sz="0" w:space="0" w:color="auto"/>
        <w:bottom w:val="none" w:sz="0" w:space="0" w:color="auto"/>
        <w:right w:val="none" w:sz="0" w:space="0" w:color="auto"/>
      </w:divBdr>
    </w:div>
    <w:div w:id="1700618504">
      <w:bodyDiv w:val="1"/>
      <w:marLeft w:val="0"/>
      <w:marRight w:val="0"/>
      <w:marTop w:val="0"/>
      <w:marBottom w:val="0"/>
      <w:divBdr>
        <w:top w:val="none" w:sz="0" w:space="0" w:color="auto"/>
        <w:left w:val="none" w:sz="0" w:space="0" w:color="auto"/>
        <w:bottom w:val="none" w:sz="0" w:space="0" w:color="auto"/>
        <w:right w:val="none" w:sz="0" w:space="0" w:color="auto"/>
      </w:divBdr>
    </w:div>
    <w:div w:id="1714380238">
      <w:bodyDiv w:val="1"/>
      <w:marLeft w:val="0"/>
      <w:marRight w:val="0"/>
      <w:marTop w:val="0"/>
      <w:marBottom w:val="0"/>
      <w:divBdr>
        <w:top w:val="none" w:sz="0" w:space="0" w:color="auto"/>
        <w:left w:val="none" w:sz="0" w:space="0" w:color="auto"/>
        <w:bottom w:val="none" w:sz="0" w:space="0" w:color="auto"/>
        <w:right w:val="none" w:sz="0" w:space="0" w:color="auto"/>
      </w:divBdr>
      <w:divsChild>
        <w:div w:id="1221787974">
          <w:marLeft w:val="0"/>
          <w:marRight w:val="0"/>
          <w:marTop w:val="0"/>
          <w:marBottom w:val="0"/>
          <w:divBdr>
            <w:top w:val="none" w:sz="0" w:space="0" w:color="auto"/>
            <w:left w:val="none" w:sz="0" w:space="0" w:color="auto"/>
            <w:bottom w:val="none" w:sz="0" w:space="0" w:color="auto"/>
            <w:right w:val="none" w:sz="0" w:space="0" w:color="auto"/>
          </w:divBdr>
        </w:div>
        <w:div w:id="1555580615">
          <w:marLeft w:val="0"/>
          <w:marRight w:val="0"/>
          <w:marTop w:val="0"/>
          <w:marBottom w:val="0"/>
          <w:divBdr>
            <w:top w:val="none" w:sz="0" w:space="0" w:color="auto"/>
            <w:left w:val="none" w:sz="0" w:space="0" w:color="auto"/>
            <w:bottom w:val="none" w:sz="0" w:space="0" w:color="auto"/>
            <w:right w:val="none" w:sz="0" w:space="0" w:color="auto"/>
          </w:divBdr>
        </w:div>
        <w:div w:id="1566453542">
          <w:marLeft w:val="0"/>
          <w:marRight w:val="0"/>
          <w:marTop w:val="0"/>
          <w:marBottom w:val="0"/>
          <w:divBdr>
            <w:top w:val="none" w:sz="0" w:space="0" w:color="auto"/>
            <w:left w:val="none" w:sz="0" w:space="0" w:color="auto"/>
            <w:bottom w:val="none" w:sz="0" w:space="0" w:color="auto"/>
            <w:right w:val="none" w:sz="0" w:space="0" w:color="auto"/>
          </w:divBdr>
        </w:div>
      </w:divsChild>
    </w:div>
    <w:div w:id="1796362342">
      <w:bodyDiv w:val="1"/>
      <w:marLeft w:val="0"/>
      <w:marRight w:val="0"/>
      <w:marTop w:val="0"/>
      <w:marBottom w:val="0"/>
      <w:divBdr>
        <w:top w:val="none" w:sz="0" w:space="0" w:color="auto"/>
        <w:left w:val="none" w:sz="0" w:space="0" w:color="auto"/>
        <w:bottom w:val="none" w:sz="0" w:space="0" w:color="auto"/>
        <w:right w:val="none" w:sz="0" w:space="0" w:color="auto"/>
      </w:divBdr>
    </w:div>
    <w:div w:id="1848329768">
      <w:bodyDiv w:val="1"/>
      <w:marLeft w:val="0"/>
      <w:marRight w:val="0"/>
      <w:marTop w:val="0"/>
      <w:marBottom w:val="0"/>
      <w:divBdr>
        <w:top w:val="none" w:sz="0" w:space="0" w:color="auto"/>
        <w:left w:val="none" w:sz="0" w:space="0" w:color="auto"/>
        <w:bottom w:val="none" w:sz="0" w:space="0" w:color="auto"/>
        <w:right w:val="none" w:sz="0" w:space="0" w:color="auto"/>
      </w:divBdr>
      <w:divsChild>
        <w:div w:id="531920403">
          <w:marLeft w:val="0"/>
          <w:marRight w:val="0"/>
          <w:marTop w:val="0"/>
          <w:marBottom w:val="0"/>
          <w:divBdr>
            <w:top w:val="none" w:sz="0" w:space="0" w:color="auto"/>
            <w:left w:val="none" w:sz="0" w:space="0" w:color="auto"/>
            <w:bottom w:val="none" w:sz="0" w:space="0" w:color="auto"/>
            <w:right w:val="none" w:sz="0" w:space="0" w:color="auto"/>
          </w:divBdr>
        </w:div>
        <w:div w:id="1087385304">
          <w:marLeft w:val="0"/>
          <w:marRight w:val="0"/>
          <w:marTop w:val="0"/>
          <w:marBottom w:val="0"/>
          <w:divBdr>
            <w:top w:val="none" w:sz="0" w:space="0" w:color="auto"/>
            <w:left w:val="none" w:sz="0" w:space="0" w:color="auto"/>
            <w:bottom w:val="none" w:sz="0" w:space="0" w:color="auto"/>
            <w:right w:val="none" w:sz="0" w:space="0" w:color="auto"/>
          </w:divBdr>
        </w:div>
        <w:div w:id="1963531469">
          <w:marLeft w:val="0"/>
          <w:marRight w:val="0"/>
          <w:marTop w:val="0"/>
          <w:marBottom w:val="0"/>
          <w:divBdr>
            <w:top w:val="none" w:sz="0" w:space="0" w:color="auto"/>
            <w:left w:val="none" w:sz="0" w:space="0" w:color="auto"/>
            <w:bottom w:val="none" w:sz="0" w:space="0" w:color="auto"/>
            <w:right w:val="none" w:sz="0" w:space="0" w:color="auto"/>
          </w:divBdr>
        </w:div>
      </w:divsChild>
    </w:div>
    <w:div w:id="1882397934">
      <w:bodyDiv w:val="1"/>
      <w:marLeft w:val="0"/>
      <w:marRight w:val="0"/>
      <w:marTop w:val="0"/>
      <w:marBottom w:val="0"/>
      <w:divBdr>
        <w:top w:val="none" w:sz="0" w:space="0" w:color="auto"/>
        <w:left w:val="none" w:sz="0" w:space="0" w:color="auto"/>
        <w:bottom w:val="none" w:sz="0" w:space="0" w:color="auto"/>
        <w:right w:val="none" w:sz="0" w:space="0" w:color="auto"/>
      </w:divBdr>
      <w:divsChild>
        <w:div w:id="680202000">
          <w:marLeft w:val="0"/>
          <w:marRight w:val="0"/>
          <w:marTop w:val="0"/>
          <w:marBottom w:val="0"/>
          <w:divBdr>
            <w:top w:val="none" w:sz="0" w:space="0" w:color="auto"/>
            <w:left w:val="none" w:sz="0" w:space="0" w:color="auto"/>
            <w:bottom w:val="none" w:sz="0" w:space="0" w:color="auto"/>
            <w:right w:val="none" w:sz="0" w:space="0" w:color="auto"/>
          </w:divBdr>
        </w:div>
        <w:div w:id="976567832">
          <w:marLeft w:val="0"/>
          <w:marRight w:val="0"/>
          <w:marTop w:val="0"/>
          <w:marBottom w:val="0"/>
          <w:divBdr>
            <w:top w:val="none" w:sz="0" w:space="0" w:color="auto"/>
            <w:left w:val="none" w:sz="0" w:space="0" w:color="auto"/>
            <w:bottom w:val="none" w:sz="0" w:space="0" w:color="auto"/>
            <w:right w:val="none" w:sz="0" w:space="0" w:color="auto"/>
          </w:divBdr>
        </w:div>
        <w:div w:id="1746999574">
          <w:marLeft w:val="0"/>
          <w:marRight w:val="0"/>
          <w:marTop w:val="0"/>
          <w:marBottom w:val="0"/>
          <w:divBdr>
            <w:top w:val="none" w:sz="0" w:space="0" w:color="auto"/>
            <w:left w:val="none" w:sz="0" w:space="0" w:color="auto"/>
            <w:bottom w:val="none" w:sz="0" w:space="0" w:color="auto"/>
            <w:right w:val="none" w:sz="0" w:space="0" w:color="auto"/>
          </w:divBdr>
        </w:div>
      </w:divsChild>
    </w:div>
    <w:div w:id="2046057587">
      <w:bodyDiv w:val="1"/>
      <w:marLeft w:val="0"/>
      <w:marRight w:val="0"/>
      <w:marTop w:val="0"/>
      <w:marBottom w:val="0"/>
      <w:divBdr>
        <w:top w:val="none" w:sz="0" w:space="0" w:color="auto"/>
        <w:left w:val="none" w:sz="0" w:space="0" w:color="auto"/>
        <w:bottom w:val="none" w:sz="0" w:space="0" w:color="auto"/>
        <w:right w:val="none" w:sz="0" w:space="0" w:color="auto"/>
      </w:divBdr>
    </w:div>
    <w:div w:id="21147373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nnah.jones@bristol.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statmodel.com/html_ug.shtml" TargetMode="External"/><Relationship Id="rId5" Type="http://schemas.openxmlformats.org/officeDocument/2006/relationships/webSettings" Target="webSettings.xml"/><Relationship Id="rId10" Type="http://schemas.openxmlformats.org/officeDocument/2006/relationships/hyperlink" Target="mailto:Hannah.jones@bristol.ac.uk" TargetMode="External"/><Relationship Id="rId4" Type="http://schemas.openxmlformats.org/officeDocument/2006/relationships/settings" Target="settings.xml"/><Relationship Id="rId9" Type="http://schemas.openxmlformats.org/officeDocument/2006/relationships/hyperlink" Target="http://www.bris.ac.uk/alspac/researchers/data-access/data-dictionary"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D77AD6-F465-47CE-B2A1-AD382874D4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4</Pages>
  <Words>5450</Words>
  <Characters>58566</Characters>
  <Application>Microsoft Office Word</Application>
  <DocSecurity>0</DocSecurity>
  <Lines>488</Lines>
  <Paragraphs>127</Paragraphs>
  <ScaleCrop>false</ScaleCrop>
  <HeadingPairs>
    <vt:vector size="2" baseType="variant">
      <vt:variant>
        <vt:lpstr>Title</vt:lpstr>
      </vt:variant>
      <vt:variant>
        <vt:i4>1</vt:i4>
      </vt:variant>
    </vt:vector>
  </HeadingPairs>
  <TitlesOfParts>
    <vt:vector size="1" baseType="lpstr">
      <vt:lpstr/>
    </vt:vector>
  </TitlesOfParts>
  <Company>Cardiff University</Company>
  <LinksUpToDate>false</LinksUpToDate>
  <CharactersWithSpaces>638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dc:creator>
  <cp:keywords/>
  <dc:description/>
  <cp:lastModifiedBy>Hannah Jones</cp:lastModifiedBy>
  <cp:revision>4</cp:revision>
  <cp:lastPrinted>2017-06-26T14:56:00Z</cp:lastPrinted>
  <dcterms:created xsi:type="dcterms:W3CDTF">2017-11-23T13:21:00Z</dcterms:created>
  <dcterms:modified xsi:type="dcterms:W3CDTF">2017-11-23T13:33:00Z</dcterms:modified>
</cp:coreProperties>
</file>